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D55B5F" w14:textId="77777777" w:rsidR="00BA6D48" w:rsidRPr="001A77F3" w:rsidRDefault="00BA6D48" w:rsidP="00E95A23">
      <w:pPr>
        <w:rPr>
          <w:rFonts w:ascii="Arial" w:hAnsi="Arial" w:cs="Arial"/>
          <w:b/>
          <w:bCs/>
          <w:sz w:val="32"/>
          <w:szCs w:val="32"/>
        </w:rPr>
      </w:pPr>
      <w:r w:rsidRPr="00DF49B6">
        <w:rPr>
          <w:rFonts w:ascii="Arial" w:hAnsi="Arial" w:cs="Arial"/>
          <w:b/>
          <w:bCs/>
          <w:sz w:val="32"/>
          <w:szCs w:val="32"/>
        </w:rPr>
        <w:t>P</w:t>
      </w:r>
      <w:r w:rsidRPr="001A77F3">
        <w:rPr>
          <w:rFonts w:ascii="Arial" w:hAnsi="Arial" w:cs="Arial"/>
          <w:b/>
          <w:bCs/>
          <w:sz w:val="32"/>
          <w:szCs w:val="32"/>
        </w:rPr>
        <w:t xml:space="preserve">ower outages </w:t>
      </w:r>
      <w:r w:rsidR="00A4073A" w:rsidRPr="001A77F3">
        <w:rPr>
          <w:rFonts w:ascii="Arial" w:hAnsi="Arial" w:cs="Arial"/>
          <w:b/>
          <w:bCs/>
          <w:sz w:val="32"/>
          <w:szCs w:val="32"/>
        </w:rPr>
        <w:t xml:space="preserve">increase </w:t>
      </w:r>
      <w:r w:rsidR="00B567AD" w:rsidRPr="001A77F3">
        <w:rPr>
          <w:rFonts w:ascii="Arial" w:hAnsi="Arial" w:cs="Arial"/>
          <w:b/>
          <w:bCs/>
          <w:sz w:val="32"/>
          <w:szCs w:val="32"/>
        </w:rPr>
        <w:t xml:space="preserve">cardiovascular and respiratory </w:t>
      </w:r>
      <w:r w:rsidR="000B6B95" w:rsidRPr="001A77F3">
        <w:rPr>
          <w:rFonts w:ascii="Arial" w:hAnsi="Arial" w:cs="Arial"/>
          <w:b/>
          <w:bCs/>
          <w:sz w:val="32"/>
          <w:szCs w:val="32"/>
        </w:rPr>
        <w:t>hospitalizations</w:t>
      </w:r>
      <w:r w:rsidRPr="001A77F3">
        <w:rPr>
          <w:rFonts w:ascii="Arial" w:hAnsi="Arial" w:cs="Arial"/>
          <w:b/>
          <w:bCs/>
          <w:sz w:val="32"/>
          <w:szCs w:val="32"/>
        </w:rPr>
        <w:t xml:space="preserve"> among </w:t>
      </w:r>
      <w:r w:rsidR="004978F4" w:rsidRPr="001A77F3">
        <w:rPr>
          <w:rFonts w:ascii="Arial" w:hAnsi="Arial" w:cs="Arial"/>
          <w:b/>
          <w:bCs/>
          <w:sz w:val="32"/>
          <w:szCs w:val="32"/>
        </w:rPr>
        <w:t xml:space="preserve">US </w:t>
      </w:r>
      <w:r w:rsidRPr="001A77F3">
        <w:rPr>
          <w:rFonts w:ascii="Arial" w:hAnsi="Arial" w:cs="Arial"/>
          <w:b/>
          <w:bCs/>
          <w:sz w:val="32"/>
          <w:szCs w:val="32"/>
        </w:rPr>
        <w:t xml:space="preserve">older </w:t>
      </w:r>
      <w:r w:rsidR="000B6B95" w:rsidRPr="001A77F3">
        <w:rPr>
          <w:rFonts w:ascii="Arial" w:hAnsi="Arial" w:cs="Arial"/>
          <w:b/>
          <w:bCs/>
          <w:sz w:val="32"/>
          <w:szCs w:val="32"/>
        </w:rPr>
        <w:t>adults</w:t>
      </w:r>
    </w:p>
    <w:p w14:paraId="581EF578" w14:textId="77777777" w:rsidR="00BA6D48" w:rsidRPr="001A77F3" w:rsidRDefault="00BA6D48" w:rsidP="00E95A23">
      <w:pPr>
        <w:rPr>
          <w:rFonts w:ascii="Arial" w:hAnsi="Arial" w:cs="Arial"/>
        </w:rPr>
      </w:pPr>
    </w:p>
    <w:p w14:paraId="36BBF202" w14:textId="61D12370" w:rsidR="00F0170A" w:rsidRPr="001A77F3" w:rsidRDefault="00F0170A" w:rsidP="00F0170A">
      <w:pPr>
        <w:spacing w:line="360" w:lineRule="auto"/>
        <w:rPr>
          <w:rFonts w:ascii="Arial" w:hAnsi="Arial" w:cs="Arial"/>
          <w:b/>
          <w:bCs/>
          <w:sz w:val="22"/>
          <w:szCs w:val="22"/>
        </w:rPr>
      </w:pPr>
      <w:r w:rsidRPr="001A77F3">
        <w:rPr>
          <w:rFonts w:ascii="Arial" w:hAnsi="Arial" w:cs="Arial"/>
          <w:b/>
          <w:bCs/>
          <w:sz w:val="22"/>
          <w:szCs w:val="22"/>
        </w:rPr>
        <w:t>Heather McBrien</w:t>
      </w:r>
      <w:r w:rsidRPr="001A77F3">
        <w:rPr>
          <w:rFonts w:ascii="Arial" w:hAnsi="Arial" w:cs="Arial"/>
          <w:b/>
          <w:bCs/>
          <w:sz w:val="22"/>
          <w:szCs w:val="22"/>
          <w:vertAlign w:val="superscript"/>
        </w:rPr>
        <w:t>1*</w:t>
      </w:r>
      <w:r w:rsidRPr="001A77F3">
        <w:rPr>
          <w:rFonts w:ascii="Arial" w:hAnsi="Arial" w:cs="Arial"/>
          <w:b/>
          <w:bCs/>
          <w:sz w:val="22"/>
          <w:szCs w:val="22"/>
        </w:rPr>
        <w:t>, Daniel Mork</w:t>
      </w:r>
      <w:r w:rsidRPr="001A77F3">
        <w:rPr>
          <w:rFonts w:ascii="Arial" w:hAnsi="Arial" w:cs="Arial"/>
          <w:b/>
          <w:bCs/>
          <w:sz w:val="22"/>
          <w:szCs w:val="22"/>
          <w:vertAlign w:val="superscript"/>
        </w:rPr>
        <w:t>2</w:t>
      </w:r>
      <w:r w:rsidRPr="001A77F3">
        <w:rPr>
          <w:rFonts w:ascii="Arial" w:hAnsi="Arial" w:cs="Arial"/>
          <w:b/>
          <w:bCs/>
          <w:sz w:val="22"/>
          <w:szCs w:val="22"/>
        </w:rPr>
        <w:t>, Vivian Do</w:t>
      </w:r>
      <w:r w:rsidR="000021A7" w:rsidRPr="001A77F3">
        <w:rPr>
          <w:rFonts w:ascii="Arial" w:hAnsi="Arial" w:cs="Arial"/>
          <w:b/>
          <w:bCs/>
          <w:sz w:val="22"/>
          <w:szCs w:val="22"/>
          <w:vertAlign w:val="superscript"/>
        </w:rPr>
        <w:t>1</w:t>
      </w:r>
      <w:r w:rsidR="007C252E" w:rsidRPr="001A77F3">
        <w:rPr>
          <w:rFonts w:ascii="Arial" w:hAnsi="Arial" w:cs="Arial"/>
          <w:b/>
          <w:bCs/>
          <w:sz w:val="22"/>
          <w:szCs w:val="22"/>
        </w:rPr>
        <w:t>,</w:t>
      </w:r>
      <w:r w:rsidRPr="001A77F3">
        <w:rPr>
          <w:rFonts w:ascii="Arial" w:hAnsi="Arial" w:cs="Arial"/>
          <w:b/>
          <w:bCs/>
          <w:sz w:val="22"/>
          <w:szCs w:val="22"/>
        </w:rPr>
        <w:t xml:space="preserve"> Marianthi-Anna Kioumourtzoglou</w:t>
      </w:r>
      <w:r w:rsidRPr="001A77F3">
        <w:rPr>
          <w:rFonts w:ascii="Arial" w:hAnsi="Arial" w:cs="Arial"/>
          <w:b/>
          <w:bCs/>
          <w:sz w:val="22"/>
          <w:szCs w:val="22"/>
          <w:vertAlign w:val="superscript"/>
        </w:rPr>
        <w:t>1</w:t>
      </w:r>
      <w:r w:rsidRPr="001A77F3">
        <w:rPr>
          <w:rFonts w:ascii="Arial" w:hAnsi="Arial" w:cs="Arial"/>
          <w:b/>
          <w:bCs/>
          <w:sz w:val="22"/>
          <w:szCs w:val="22"/>
        </w:rPr>
        <w:t>, Joan A. Casey</w:t>
      </w:r>
      <w:r w:rsidRPr="001A77F3">
        <w:rPr>
          <w:rFonts w:ascii="Arial" w:hAnsi="Arial" w:cs="Arial"/>
          <w:b/>
          <w:bCs/>
          <w:sz w:val="22"/>
          <w:szCs w:val="22"/>
          <w:vertAlign w:val="superscript"/>
        </w:rPr>
        <w:t>3,4</w:t>
      </w:r>
      <w:r w:rsidRPr="001A77F3">
        <w:rPr>
          <w:rFonts w:ascii="Arial" w:hAnsi="Arial" w:cs="Arial"/>
          <w:b/>
          <w:bCs/>
          <w:sz w:val="22"/>
          <w:szCs w:val="22"/>
        </w:rPr>
        <w:t xml:space="preserve"> </w:t>
      </w:r>
    </w:p>
    <w:p w14:paraId="63400267" w14:textId="77777777" w:rsidR="00547D67" w:rsidRPr="001A77F3" w:rsidRDefault="00547D67" w:rsidP="00E95A23">
      <w:pPr>
        <w:rPr>
          <w:rFonts w:ascii="Arial" w:hAnsi="Arial" w:cs="Arial"/>
        </w:rPr>
      </w:pPr>
    </w:p>
    <w:p w14:paraId="29A914CB"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 xml:space="preserve">1 </w:t>
      </w:r>
      <w:r w:rsidRPr="001A77F3">
        <w:rPr>
          <w:rFonts w:ascii="Arial" w:hAnsi="Arial" w:cs="Arial"/>
          <w:b/>
          <w:bCs/>
          <w:sz w:val="21"/>
          <w:szCs w:val="21"/>
        </w:rPr>
        <w:t xml:space="preserve">Columbia Mailman School of Public Health, Department of Environmental Health Sciences </w:t>
      </w:r>
    </w:p>
    <w:p w14:paraId="568F6E63"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2</w:t>
      </w:r>
      <w:r w:rsidRPr="001A77F3">
        <w:rPr>
          <w:rFonts w:ascii="Arial" w:hAnsi="Arial" w:cs="Arial"/>
          <w:b/>
          <w:bCs/>
          <w:sz w:val="21"/>
          <w:szCs w:val="21"/>
        </w:rPr>
        <w:t xml:space="preserve"> Harvard T. H. Chan School of Public Health, Department of Biostatistics </w:t>
      </w:r>
    </w:p>
    <w:p w14:paraId="578AA01C"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3</w:t>
      </w:r>
      <w:r w:rsidRPr="001A77F3">
        <w:rPr>
          <w:rFonts w:ascii="Arial" w:hAnsi="Arial" w:cs="Arial"/>
          <w:b/>
          <w:bCs/>
          <w:sz w:val="21"/>
          <w:szCs w:val="21"/>
        </w:rPr>
        <w:t xml:space="preserve"> University of Washington Department of Environmental and Occupational Health Sciences</w:t>
      </w:r>
    </w:p>
    <w:p w14:paraId="7C2D2B55"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4</w:t>
      </w:r>
      <w:r w:rsidRPr="001A77F3">
        <w:rPr>
          <w:rFonts w:ascii="Arial" w:hAnsi="Arial" w:cs="Arial"/>
          <w:b/>
          <w:bCs/>
          <w:sz w:val="21"/>
          <w:szCs w:val="21"/>
        </w:rPr>
        <w:t xml:space="preserve"> University of Washington Department of Epidemiology</w:t>
      </w:r>
    </w:p>
    <w:p w14:paraId="6BE461EC" w14:textId="77777777" w:rsidR="00E92448" w:rsidRPr="001A77F3" w:rsidRDefault="00E92448" w:rsidP="00E92448">
      <w:pPr>
        <w:spacing w:line="360" w:lineRule="auto"/>
        <w:rPr>
          <w:rFonts w:ascii="Arial" w:hAnsi="Arial" w:cs="Arial"/>
          <w:b/>
          <w:bCs/>
          <w:sz w:val="21"/>
          <w:szCs w:val="21"/>
        </w:rPr>
      </w:pPr>
    </w:p>
    <w:p w14:paraId="338D994A"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rPr>
        <w:t xml:space="preserve">* Corresponding author: </w:t>
      </w:r>
      <w:hyperlink r:id="rId8" w:history="1">
        <w:r w:rsidRPr="001A77F3">
          <w:rPr>
            <w:rStyle w:val="Hyperlink"/>
            <w:rFonts w:ascii="Arial" w:hAnsi="Arial" w:cs="Arial"/>
            <w:b/>
            <w:bCs/>
            <w:sz w:val="21"/>
            <w:szCs w:val="21"/>
          </w:rPr>
          <w:t>hm2913@cumc.columbia.edu</w:t>
        </w:r>
      </w:hyperlink>
      <w:r w:rsidRPr="001A77F3">
        <w:rPr>
          <w:rFonts w:ascii="Arial" w:hAnsi="Arial" w:cs="Arial"/>
          <w:b/>
          <w:bCs/>
          <w:sz w:val="21"/>
          <w:szCs w:val="21"/>
        </w:rPr>
        <w:t xml:space="preserve"> </w:t>
      </w:r>
    </w:p>
    <w:p w14:paraId="5A3E7DC7" w14:textId="77777777" w:rsidR="00E92448" w:rsidRPr="001A77F3" w:rsidRDefault="00E92448" w:rsidP="00E95A23">
      <w:pPr>
        <w:rPr>
          <w:rFonts w:ascii="Arial" w:hAnsi="Arial" w:cs="Arial"/>
        </w:rPr>
      </w:pPr>
    </w:p>
    <w:p w14:paraId="2A6C2997" w14:textId="77777777" w:rsidR="00E92448" w:rsidRPr="001A77F3" w:rsidRDefault="00E92448" w:rsidP="00E92448">
      <w:pPr>
        <w:spacing w:line="360" w:lineRule="auto"/>
        <w:rPr>
          <w:rFonts w:ascii="Arial" w:hAnsi="Arial" w:cs="Arial"/>
          <w:b/>
          <w:bCs/>
          <w:sz w:val="22"/>
          <w:szCs w:val="22"/>
        </w:rPr>
      </w:pPr>
      <w:r w:rsidRPr="001A77F3">
        <w:rPr>
          <w:rFonts w:ascii="Arial" w:hAnsi="Arial" w:cs="Arial"/>
          <w:b/>
          <w:bCs/>
          <w:sz w:val="22"/>
          <w:szCs w:val="22"/>
        </w:rPr>
        <w:t>Funding sources:</w:t>
      </w:r>
    </w:p>
    <w:p w14:paraId="128447B8"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rPr>
        <w:t xml:space="preserve">National Institute on Aging grant </w:t>
      </w:r>
      <w:r w:rsidRPr="001A77F3">
        <w:rPr>
          <w:rFonts w:ascii="Arial" w:hAnsi="Arial" w:cs="Arial"/>
          <w:b/>
          <w:bCs/>
          <w:sz w:val="22"/>
          <w:szCs w:val="22"/>
          <w:lang w:val="en-US"/>
        </w:rPr>
        <w:t xml:space="preserve">R01AG071024 (JAC) </w:t>
      </w:r>
    </w:p>
    <w:p w14:paraId="77C02AB8"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National Institute of Environmental Health Sciences grant P30ES007033 (JAC)</w:t>
      </w:r>
    </w:p>
    <w:p w14:paraId="2233BC9F"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R01ES034021, R01AG066793 (DM)</w:t>
      </w:r>
    </w:p>
    <w:p w14:paraId="35D7E944" w14:textId="77777777" w:rsidR="00E92448"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P20 AG093975, P30 ES009089 (MAK)</w:t>
      </w:r>
    </w:p>
    <w:p w14:paraId="2A183A06" w14:textId="4BA99EE7" w:rsidR="00E33FA8" w:rsidRPr="001A77F3" w:rsidRDefault="00E33FA8" w:rsidP="00E92448">
      <w:pPr>
        <w:spacing w:line="360" w:lineRule="auto"/>
        <w:rPr>
          <w:rFonts w:ascii="Arial" w:hAnsi="Arial" w:cs="Arial"/>
          <w:b/>
          <w:bCs/>
          <w:sz w:val="22"/>
          <w:szCs w:val="22"/>
          <w:lang w:val="en-US"/>
        </w:rPr>
      </w:pPr>
      <w:r>
        <w:rPr>
          <w:rFonts w:ascii="Arial" w:hAnsi="Arial" w:cs="Arial"/>
          <w:b/>
          <w:bCs/>
          <w:sz w:val="22"/>
          <w:szCs w:val="22"/>
          <w:lang w:val="en-US"/>
        </w:rPr>
        <w:t>Can</w:t>
      </w:r>
      <w:r w:rsidR="00E009EA">
        <w:rPr>
          <w:rFonts w:ascii="Arial" w:hAnsi="Arial" w:cs="Arial"/>
          <w:b/>
          <w:bCs/>
          <w:sz w:val="22"/>
          <w:szCs w:val="22"/>
          <w:lang w:val="en-US"/>
        </w:rPr>
        <w:t>a</w:t>
      </w:r>
      <w:r>
        <w:rPr>
          <w:rFonts w:ascii="Arial" w:hAnsi="Arial" w:cs="Arial"/>
          <w:b/>
          <w:bCs/>
          <w:sz w:val="22"/>
          <w:szCs w:val="22"/>
          <w:lang w:val="en-US"/>
        </w:rPr>
        <w:t>dian Institute for Health Research Doctoral Foreign Study Award (HM)</w:t>
      </w:r>
    </w:p>
    <w:p w14:paraId="371CB6D0" w14:textId="77777777" w:rsidR="00E92448" w:rsidRPr="001A77F3" w:rsidRDefault="00E92448" w:rsidP="00E95A23">
      <w:pPr>
        <w:rPr>
          <w:rFonts w:ascii="Arial" w:hAnsi="Arial" w:cs="Arial"/>
        </w:rPr>
      </w:pPr>
    </w:p>
    <w:p w14:paraId="639E0C9F" w14:textId="77777777" w:rsidR="00E92448" w:rsidRPr="001A77F3" w:rsidRDefault="00E92448" w:rsidP="00E95A23">
      <w:pPr>
        <w:rPr>
          <w:rFonts w:ascii="Arial" w:hAnsi="Arial" w:cs="Arial"/>
        </w:rPr>
      </w:pPr>
    </w:p>
    <w:p w14:paraId="41571F68" w14:textId="77777777" w:rsidR="00547D67" w:rsidRPr="001A77F3" w:rsidRDefault="00547D67" w:rsidP="00E95A23">
      <w:pPr>
        <w:rPr>
          <w:rFonts w:ascii="Arial" w:hAnsi="Arial" w:cs="Arial"/>
        </w:rPr>
      </w:pPr>
    </w:p>
    <w:p w14:paraId="465CA4FC" w14:textId="77777777" w:rsidR="002C7F37" w:rsidRPr="001A77F3" w:rsidRDefault="002C7F37" w:rsidP="00E95A23">
      <w:pPr>
        <w:rPr>
          <w:rFonts w:ascii="Arial" w:hAnsi="Arial" w:cs="Arial"/>
          <w:b/>
          <w:bCs/>
        </w:rPr>
      </w:pPr>
    </w:p>
    <w:p w14:paraId="6B3226F8" w14:textId="77777777" w:rsidR="002C7F37" w:rsidRPr="001A77F3" w:rsidRDefault="002C7F37" w:rsidP="00E95A23">
      <w:pPr>
        <w:rPr>
          <w:rFonts w:ascii="Arial" w:hAnsi="Arial" w:cs="Arial"/>
          <w:b/>
          <w:bCs/>
        </w:rPr>
      </w:pPr>
    </w:p>
    <w:p w14:paraId="7E0DE69C" w14:textId="77777777" w:rsidR="002C7F37" w:rsidRPr="001A77F3" w:rsidRDefault="002C7F37" w:rsidP="00E95A23">
      <w:pPr>
        <w:rPr>
          <w:rFonts w:ascii="Arial" w:hAnsi="Arial" w:cs="Arial"/>
          <w:b/>
          <w:bCs/>
        </w:rPr>
      </w:pPr>
    </w:p>
    <w:p w14:paraId="7654EBE0" w14:textId="77777777" w:rsidR="002C7F37" w:rsidRPr="001A77F3" w:rsidRDefault="002C7F37" w:rsidP="00E95A23">
      <w:pPr>
        <w:rPr>
          <w:rFonts w:ascii="Arial" w:hAnsi="Arial" w:cs="Arial"/>
          <w:b/>
          <w:bCs/>
        </w:rPr>
      </w:pPr>
    </w:p>
    <w:p w14:paraId="32E9DE4C" w14:textId="77777777" w:rsidR="002C7F37" w:rsidRPr="001A77F3" w:rsidRDefault="002C7F37" w:rsidP="00E95A23">
      <w:pPr>
        <w:rPr>
          <w:rFonts w:ascii="Arial" w:hAnsi="Arial" w:cs="Arial"/>
          <w:b/>
          <w:bCs/>
        </w:rPr>
      </w:pPr>
    </w:p>
    <w:p w14:paraId="5101CF11" w14:textId="77777777" w:rsidR="002C7F37" w:rsidRPr="001A77F3" w:rsidRDefault="002C7F37" w:rsidP="00E95A23">
      <w:pPr>
        <w:rPr>
          <w:rFonts w:ascii="Arial" w:hAnsi="Arial" w:cs="Arial"/>
          <w:b/>
          <w:bCs/>
        </w:rPr>
      </w:pPr>
    </w:p>
    <w:p w14:paraId="4D71A7A0" w14:textId="77777777" w:rsidR="002C7F37" w:rsidRPr="001A77F3" w:rsidRDefault="002C7F37" w:rsidP="00E95A23">
      <w:pPr>
        <w:rPr>
          <w:rFonts w:ascii="Arial" w:hAnsi="Arial" w:cs="Arial"/>
          <w:b/>
          <w:bCs/>
        </w:rPr>
      </w:pPr>
    </w:p>
    <w:p w14:paraId="1C3886E9" w14:textId="77777777" w:rsidR="002C7F37" w:rsidRPr="001A77F3" w:rsidRDefault="002C7F37" w:rsidP="00E95A23">
      <w:pPr>
        <w:rPr>
          <w:rFonts w:ascii="Arial" w:hAnsi="Arial" w:cs="Arial"/>
          <w:b/>
          <w:bCs/>
        </w:rPr>
      </w:pPr>
    </w:p>
    <w:p w14:paraId="3F9C4DB2" w14:textId="77777777" w:rsidR="002C7F37" w:rsidRPr="001A77F3" w:rsidRDefault="002C7F37" w:rsidP="00E95A23">
      <w:pPr>
        <w:rPr>
          <w:rFonts w:ascii="Arial" w:hAnsi="Arial" w:cs="Arial"/>
          <w:b/>
          <w:bCs/>
        </w:rPr>
      </w:pPr>
    </w:p>
    <w:p w14:paraId="6A5D7037" w14:textId="77777777" w:rsidR="002C7F37" w:rsidRPr="001A77F3" w:rsidRDefault="002C7F37" w:rsidP="00E95A23">
      <w:pPr>
        <w:rPr>
          <w:rFonts w:ascii="Arial" w:hAnsi="Arial" w:cs="Arial"/>
          <w:b/>
          <w:bCs/>
        </w:rPr>
      </w:pPr>
    </w:p>
    <w:p w14:paraId="1DA6E3EC" w14:textId="77777777" w:rsidR="002C7F37" w:rsidRPr="001A77F3" w:rsidRDefault="002C7F37" w:rsidP="00E95A23">
      <w:pPr>
        <w:rPr>
          <w:rFonts w:ascii="Arial" w:hAnsi="Arial" w:cs="Arial"/>
          <w:b/>
          <w:bCs/>
        </w:rPr>
      </w:pPr>
    </w:p>
    <w:p w14:paraId="26828477" w14:textId="77777777" w:rsidR="002C7F37" w:rsidRPr="001A77F3" w:rsidRDefault="002C7F37" w:rsidP="00E95A23">
      <w:pPr>
        <w:rPr>
          <w:rFonts w:ascii="Arial" w:hAnsi="Arial" w:cs="Arial"/>
          <w:b/>
          <w:bCs/>
        </w:rPr>
      </w:pPr>
    </w:p>
    <w:p w14:paraId="782097C1" w14:textId="77777777" w:rsidR="002C7F37" w:rsidRPr="001A77F3" w:rsidRDefault="002C7F37" w:rsidP="00E95A23">
      <w:pPr>
        <w:rPr>
          <w:rFonts w:ascii="Arial" w:hAnsi="Arial" w:cs="Arial"/>
          <w:b/>
          <w:bCs/>
        </w:rPr>
      </w:pPr>
    </w:p>
    <w:p w14:paraId="156AAEBE" w14:textId="77777777" w:rsidR="002C7F37" w:rsidRPr="001A77F3" w:rsidRDefault="002C7F37" w:rsidP="00E95A23">
      <w:pPr>
        <w:rPr>
          <w:rFonts w:ascii="Arial" w:hAnsi="Arial" w:cs="Arial"/>
          <w:b/>
          <w:bCs/>
        </w:rPr>
      </w:pPr>
    </w:p>
    <w:p w14:paraId="38BE6A98" w14:textId="77777777" w:rsidR="002C7F37" w:rsidRPr="001A77F3" w:rsidRDefault="002C7F37" w:rsidP="00E95A23">
      <w:pPr>
        <w:rPr>
          <w:rFonts w:ascii="Arial" w:hAnsi="Arial" w:cs="Arial"/>
          <w:b/>
          <w:bCs/>
        </w:rPr>
      </w:pPr>
    </w:p>
    <w:p w14:paraId="7C0C0C34" w14:textId="77777777" w:rsidR="002C7F37" w:rsidRPr="001A77F3" w:rsidRDefault="002C7F37" w:rsidP="00E95A23">
      <w:pPr>
        <w:rPr>
          <w:rFonts w:ascii="Arial" w:hAnsi="Arial" w:cs="Arial"/>
          <w:b/>
          <w:bCs/>
        </w:rPr>
      </w:pPr>
    </w:p>
    <w:p w14:paraId="753D0F90" w14:textId="77777777" w:rsidR="002C7F37" w:rsidRPr="001A77F3" w:rsidRDefault="002C7F37" w:rsidP="00E95A23">
      <w:pPr>
        <w:rPr>
          <w:rFonts w:ascii="Arial" w:hAnsi="Arial" w:cs="Arial"/>
          <w:b/>
          <w:bCs/>
        </w:rPr>
      </w:pPr>
    </w:p>
    <w:p w14:paraId="428AFE13" w14:textId="77777777" w:rsidR="002C7F37" w:rsidRPr="001A77F3" w:rsidRDefault="002C7F37" w:rsidP="00E95A23">
      <w:pPr>
        <w:rPr>
          <w:rFonts w:ascii="Arial" w:hAnsi="Arial" w:cs="Arial"/>
          <w:b/>
          <w:bCs/>
        </w:rPr>
      </w:pPr>
    </w:p>
    <w:p w14:paraId="6941F4FE" w14:textId="77777777" w:rsidR="002C7F37" w:rsidRPr="001A77F3" w:rsidRDefault="002C7F37" w:rsidP="00E95A23">
      <w:pPr>
        <w:rPr>
          <w:rFonts w:ascii="Arial" w:hAnsi="Arial" w:cs="Arial"/>
          <w:b/>
          <w:bCs/>
        </w:rPr>
      </w:pPr>
    </w:p>
    <w:p w14:paraId="2260A92A" w14:textId="77777777" w:rsidR="002C7F37" w:rsidRPr="00BC7831" w:rsidRDefault="002C7F37" w:rsidP="00E95A23">
      <w:pPr>
        <w:rPr>
          <w:rFonts w:ascii="Arial" w:hAnsi="Arial" w:cs="Arial"/>
          <w:b/>
          <w:bCs/>
        </w:rPr>
      </w:pPr>
    </w:p>
    <w:p w14:paraId="30BCAF68" w14:textId="502C2526" w:rsidR="005968B2" w:rsidRPr="00BC7831" w:rsidRDefault="005968B2" w:rsidP="00E95A23">
      <w:pPr>
        <w:rPr>
          <w:rFonts w:ascii="Arial" w:hAnsi="Arial" w:cs="Arial"/>
          <w:b/>
          <w:bCs/>
        </w:rPr>
      </w:pPr>
      <w:commentRangeStart w:id="0"/>
      <w:commentRangeStart w:id="1"/>
      <w:r w:rsidRPr="00BC7831">
        <w:rPr>
          <w:rFonts w:ascii="Arial" w:hAnsi="Arial" w:cs="Arial"/>
          <w:b/>
          <w:bCs/>
        </w:rPr>
        <w:t>Abstract</w:t>
      </w:r>
      <w:r w:rsidR="00D93AE2" w:rsidRPr="00BC7831">
        <w:rPr>
          <w:rFonts w:ascii="Arial" w:hAnsi="Arial" w:cs="Arial"/>
          <w:b/>
          <w:bCs/>
        </w:rPr>
        <w:t xml:space="preserve"> </w:t>
      </w:r>
      <w:commentRangeEnd w:id="0"/>
      <w:r w:rsidR="00C70CF6">
        <w:rPr>
          <w:rStyle w:val="CommentReference"/>
        </w:rPr>
        <w:commentReference w:id="0"/>
      </w:r>
      <w:commentRangeEnd w:id="1"/>
      <w:r w:rsidR="00427FBC">
        <w:rPr>
          <w:rStyle w:val="CommentReference"/>
        </w:rPr>
        <w:commentReference w:id="1"/>
      </w:r>
      <w:r w:rsidR="00D93AE2" w:rsidRPr="00BC7831">
        <w:rPr>
          <w:rFonts w:ascii="Arial" w:hAnsi="Arial" w:cs="Arial"/>
          <w:b/>
          <w:bCs/>
        </w:rPr>
        <w:t>(max 250 words)</w:t>
      </w:r>
    </w:p>
    <w:p w14:paraId="4E3A4BB8" w14:textId="77777777" w:rsidR="005968B2" w:rsidRPr="00BC7831" w:rsidRDefault="005968B2" w:rsidP="00E95A23">
      <w:pPr>
        <w:rPr>
          <w:rFonts w:ascii="Arial" w:hAnsi="Arial" w:cs="Arial"/>
          <w:b/>
          <w:bCs/>
        </w:rPr>
      </w:pPr>
    </w:p>
    <w:p w14:paraId="641EBD71" w14:textId="77777777" w:rsidR="005968B2" w:rsidRDefault="005968B2" w:rsidP="00E95A23">
      <w:pPr>
        <w:rPr>
          <w:rFonts w:ascii="Arial" w:hAnsi="Arial" w:cs="Arial"/>
          <w:b/>
          <w:bCs/>
        </w:rPr>
      </w:pPr>
    </w:p>
    <w:p w14:paraId="7940746A" w14:textId="7699555E" w:rsidR="00427FBC" w:rsidRPr="00D42D30" w:rsidRDefault="00427FBC" w:rsidP="00427FBC">
      <w:pPr>
        <w:rPr>
          <w:rFonts w:ascii="Arial" w:hAnsi="Arial" w:cs="Arial"/>
          <w:sz w:val="22"/>
          <w:szCs w:val="22"/>
        </w:rPr>
      </w:pPr>
      <w:r w:rsidRPr="00D42D30">
        <w:rPr>
          <w:rFonts w:ascii="Arial" w:hAnsi="Arial" w:cs="Arial"/>
          <w:b/>
          <w:bCs/>
          <w:sz w:val="22"/>
          <w:szCs w:val="22"/>
        </w:rPr>
        <w:t>Background</w:t>
      </w:r>
      <w:r w:rsidRPr="00D42D30">
        <w:rPr>
          <w:rFonts w:ascii="Arial" w:hAnsi="Arial" w:cs="Arial"/>
          <w:sz w:val="22"/>
          <w:szCs w:val="22"/>
        </w:rPr>
        <w:t xml:space="preserve">: In the US, </w:t>
      </w:r>
      <w:r>
        <w:rPr>
          <w:rFonts w:ascii="Arial" w:hAnsi="Arial" w:cs="Arial"/>
          <w:sz w:val="22"/>
          <w:szCs w:val="22"/>
        </w:rPr>
        <w:t xml:space="preserve">already prevalent </w:t>
      </w:r>
      <w:r w:rsidRPr="00D42D30">
        <w:rPr>
          <w:rFonts w:ascii="Arial" w:hAnsi="Arial" w:cs="Arial"/>
          <w:sz w:val="22"/>
          <w:szCs w:val="22"/>
        </w:rPr>
        <w:t>power outage</w:t>
      </w:r>
      <w:r w:rsidR="006E34BA">
        <w:rPr>
          <w:rFonts w:ascii="Arial" w:hAnsi="Arial" w:cs="Arial"/>
          <w:sz w:val="22"/>
          <w:szCs w:val="22"/>
        </w:rPr>
        <w:t>s</w:t>
      </w:r>
      <w:r w:rsidR="00551529">
        <w:rPr>
          <w:rFonts w:ascii="Arial" w:hAnsi="Arial" w:cs="Arial"/>
          <w:sz w:val="22"/>
          <w:szCs w:val="22"/>
        </w:rPr>
        <w:t xml:space="preserve"> </w:t>
      </w:r>
      <w:r w:rsidR="00551529">
        <w:rPr>
          <w:rFonts w:ascii="Arial" w:hAnsi="Arial" w:cs="Arial"/>
          <w:sz w:val="22"/>
          <w:szCs w:val="22"/>
        </w:rPr>
        <w:fldChar w:fldCharType="begin"/>
      </w:r>
      <w:r w:rsidR="00536111">
        <w:rPr>
          <w:rFonts w:ascii="Arial" w:hAnsi="Arial" w:cs="Arial"/>
          <w:sz w:val="22"/>
          <w:szCs w:val="22"/>
        </w:rPr>
        <w:instrText xml:space="preserve"> ADDIN ZOTERO_ITEM CSL_CITATION {"citationID":"4uAVgzR6","properties":{"formattedCitation":"(1)","plainCitation":"(1)","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00551529">
        <w:rPr>
          <w:rFonts w:ascii="Arial" w:hAnsi="Arial" w:cs="Arial"/>
          <w:sz w:val="22"/>
          <w:szCs w:val="22"/>
        </w:rPr>
        <w:fldChar w:fldCharType="separate"/>
      </w:r>
      <w:r w:rsidR="00536111">
        <w:rPr>
          <w:rFonts w:ascii="Arial" w:hAnsi="Arial" w:cs="Arial"/>
          <w:noProof/>
          <w:sz w:val="22"/>
          <w:szCs w:val="22"/>
        </w:rPr>
        <w:t>(1)</w:t>
      </w:r>
      <w:r w:rsidR="00551529">
        <w:rPr>
          <w:rFonts w:ascii="Arial" w:hAnsi="Arial" w:cs="Arial"/>
          <w:sz w:val="22"/>
          <w:szCs w:val="22"/>
        </w:rPr>
        <w:fldChar w:fldCharType="end"/>
      </w:r>
      <w:r w:rsidR="006E34BA">
        <w:rPr>
          <w:rFonts w:ascii="Arial" w:hAnsi="Arial" w:cs="Arial"/>
          <w:sz w:val="22"/>
          <w:szCs w:val="22"/>
        </w:rPr>
        <w:t xml:space="preserve"> are increasing in frequency and duration</w:t>
      </w:r>
      <w:r w:rsidR="003A25AA">
        <w:rPr>
          <w:rFonts w:ascii="Arial" w:hAnsi="Arial" w:cs="Arial"/>
          <w:sz w:val="22"/>
          <w:szCs w:val="22"/>
        </w:rPr>
        <w:t xml:space="preserve"> with climate change</w:t>
      </w:r>
      <w:r w:rsidR="00536111">
        <w:rPr>
          <w:rFonts w:ascii="Arial" w:hAnsi="Arial" w:cs="Arial"/>
          <w:sz w:val="22"/>
          <w:szCs w:val="22"/>
        </w:rPr>
        <w:t xml:space="preserve"> </w:t>
      </w:r>
      <w:r>
        <w:rPr>
          <w:rFonts w:ascii="Arial" w:hAnsi="Arial" w:cs="Arial"/>
          <w:sz w:val="22"/>
          <w:szCs w:val="22"/>
        </w:rPr>
        <w:fldChar w:fldCharType="begin"/>
      </w:r>
      <w:r w:rsidR="00536111">
        <w:rPr>
          <w:rFonts w:ascii="Arial" w:hAnsi="Arial" w:cs="Arial"/>
          <w:sz w:val="22"/>
          <w:szCs w:val="22"/>
        </w:rPr>
        <w:instrText xml:space="preserve"> ADDIN ZOTERO_ITEM CSL_CITATION {"citationID":"maJPwuHd","properties":{"formattedCitation":"(2)","plainCitation":"(2)","noteIndex":0},"citationItems":[{"id":170,"uris":["http://zotero.org/users/local/hHKggCUl/items/3L6M3PTC"],"itemData":{"id":170,"type":"document","publisher":"Climate Central","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rPr>
          <w:rFonts w:ascii="Arial" w:hAnsi="Arial" w:cs="Arial"/>
          <w:sz w:val="22"/>
          <w:szCs w:val="22"/>
        </w:rPr>
        <w:fldChar w:fldCharType="separate"/>
      </w:r>
      <w:r w:rsidR="00536111">
        <w:rPr>
          <w:rFonts w:ascii="Arial" w:hAnsi="Arial" w:cs="Arial"/>
          <w:noProof/>
          <w:sz w:val="22"/>
          <w:szCs w:val="22"/>
        </w:rPr>
        <w:t>(2)</w:t>
      </w:r>
      <w:r>
        <w:rPr>
          <w:rFonts w:ascii="Arial" w:hAnsi="Arial" w:cs="Arial"/>
          <w:sz w:val="22"/>
          <w:szCs w:val="22"/>
        </w:rPr>
        <w:fldChar w:fldCharType="end"/>
      </w:r>
      <w:r w:rsidR="00551529">
        <w:rPr>
          <w:rFonts w:ascii="Arial" w:hAnsi="Arial" w:cs="Arial"/>
          <w:sz w:val="22"/>
          <w:szCs w:val="22"/>
        </w:rPr>
        <w:t>.</w:t>
      </w:r>
      <w:r w:rsidRPr="00D42D30">
        <w:rPr>
          <w:rFonts w:ascii="Arial" w:hAnsi="Arial" w:cs="Arial"/>
          <w:sz w:val="22"/>
          <w:szCs w:val="22"/>
        </w:rPr>
        <w:t xml:space="preserve"> </w:t>
      </w:r>
      <w:r w:rsidR="00634AED">
        <w:rPr>
          <w:rFonts w:ascii="Arial" w:hAnsi="Arial" w:cs="Arial"/>
          <w:sz w:val="22"/>
          <w:szCs w:val="22"/>
        </w:rPr>
        <w:t>Studies</w:t>
      </w:r>
      <w:r w:rsidRPr="00D42D30">
        <w:rPr>
          <w:rFonts w:ascii="Arial" w:hAnsi="Arial" w:cs="Arial"/>
          <w:sz w:val="22"/>
          <w:szCs w:val="22"/>
        </w:rPr>
        <w:t xml:space="preserve"> from New York State show that power outages may increase hospitalizations for cardiovascular disease</w:t>
      </w:r>
      <w:r>
        <w:rPr>
          <w:rFonts w:ascii="Arial" w:hAnsi="Arial" w:cs="Arial"/>
          <w:sz w:val="22"/>
          <w:szCs w:val="22"/>
        </w:rPr>
        <w:t xml:space="preserve"> (CVD)</w:t>
      </w:r>
      <w:r w:rsidRPr="00D42D30">
        <w:rPr>
          <w:rFonts w:ascii="Arial" w:hAnsi="Arial" w:cs="Arial"/>
          <w:sz w:val="22"/>
          <w:szCs w:val="22"/>
        </w:rPr>
        <w:t xml:space="preserve"> and respiratory disease in vulnerable populations such as older adults</w:t>
      </w:r>
      <w:r w:rsidR="00A056F0">
        <w:rPr>
          <w:rFonts w:ascii="Arial" w:hAnsi="Arial" w:cs="Arial"/>
          <w:sz w:val="22"/>
          <w:szCs w:val="22"/>
        </w:rPr>
        <w:t xml:space="preserve"> </w:t>
      </w:r>
      <w:r w:rsidR="00A056F0">
        <w:rPr>
          <w:rFonts w:ascii="Arial" w:hAnsi="Arial" w:cs="Arial"/>
          <w:sz w:val="22"/>
          <w:szCs w:val="22"/>
        </w:rPr>
        <w:fldChar w:fldCharType="begin"/>
      </w:r>
      <w:r w:rsidR="00A056F0">
        <w:rPr>
          <w:rFonts w:ascii="Arial" w:hAnsi="Arial" w:cs="Arial"/>
          <w:sz w:val="22"/>
          <w:szCs w:val="22"/>
        </w:rPr>
        <w:instrText xml:space="preserve"> ADDIN ZOTERO_ITEM CSL_CITATION {"citationID":"YHg4GkU7","properties":{"formattedCitation":"(3\\uc0\\u8211{}6)","plainCitation":"(3–6)","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A056F0">
        <w:rPr>
          <w:rFonts w:ascii="Cambria Math" w:hAnsi="Cambria Math" w:cs="Cambria Math"/>
          <w:sz w:val="22"/>
          <w:szCs w:val="22"/>
        </w:rPr>
        <w:instrText>ﬀ</w:instrText>
      </w:r>
      <w:r w:rsidR="00A056F0">
        <w:rPr>
          <w:rFonts w:ascii="Arial" w:hAnsi="Arial" w:cs="Arial"/>
          <w:sz w:val="22"/>
          <w:szCs w:val="22"/>
        </w:rPr>
        <w:instrText>ects. We aimed to investigate the individual and joint e</w:instrText>
      </w:r>
      <w:r w:rsidR="00A056F0">
        <w:rPr>
          <w:rFonts w:ascii="Cambria Math" w:hAnsi="Cambria Math" w:cs="Cambria Math"/>
          <w:sz w:val="22"/>
          <w:szCs w:val="22"/>
        </w:rPr>
        <w:instrText>ﬀ</w:instrText>
      </w:r>
      <w:r w:rsidR="00A056F0">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A056F0">
        <w:rPr>
          <w:rFonts w:ascii="Cambria Math" w:hAnsi="Cambria Math" w:cs="Cambria Math"/>
          <w:sz w:val="22"/>
          <w:szCs w:val="22"/>
        </w:rPr>
        <w:instrText>ﬀ</w:instrText>
      </w:r>
      <w:r w:rsidR="00A056F0">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A056F0">
        <w:rPr>
          <w:rFonts w:ascii="Cambria Math" w:hAnsi="Cambria Math" w:cs="Cambria Math"/>
          <w:sz w:val="22"/>
          <w:szCs w:val="22"/>
        </w:rPr>
        <w:instrText>ﬀ</w:instrText>
      </w:r>
      <w:r w:rsidR="00A056F0">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A056F0">
        <w:rPr>
          <w:rFonts w:ascii="Cambria Math" w:hAnsi="Cambria Math" w:cs="Cambria Math"/>
          <w:sz w:val="22"/>
          <w:szCs w:val="22"/>
        </w:rPr>
        <w:instrText>ﬀ</w:instrText>
      </w:r>
      <w:r w:rsidR="00A056F0">
        <w:rPr>
          <w:rFonts w:ascii="Arial" w:hAnsi="Arial" w:cs="Arial"/>
          <w:sz w:val="22"/>
          <w:szCs w:val="22"/>
        </w:rPr>
        <w:instrText>ect on both multiplicative and additive scales. Over 35% of the thunderstorm e</w:instrText>
      </w:r>
      <w:r w:rsidR="00A056F0">
        <w:rPr>
          <w:rFonts w:ascii="Cambria Math" w:hAnsi="Cambria Math" w:cs="Cambria Math"/>
          <w:sz w:val="22"/>
          <w:szCs w:val="22"/>
        </w:rPr>
        <w:instrText>ﬀ</w:instrText>
      </w:r>
      <w:r w:rsidR="00A056F0">
        <w:rPr>
          <w:rFonts w:ascii="Arial" w:hAnsi="Arial" w:cs="Arial"/>
          <w:sz w:val="22"/>
          <w:szCs w:val="22"/>
        </w:rPr>
        <w:instrText>ects were mediated by PM2:5 and RH.\nCONCLUSION: Thunderstorms accompanied by POs showed the strongest respiratory e</w:instrText>
      </w:r>
      <w:r w:rsidR="00A056F0">
        <w:rPr>
          <w:rFonts w:ascii="Cambria Math" w:hAnsi="Cambria Math" w:cs="Cambria Math"/>
          <w:sz w:val="22"/>
          <w:szCs w:val="22"/>
        </w:rPr>
        <w:instrText>ﬀ</w:instrText>
      </w:r>
      <w:r w:rsidR="00A056F0">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A056F0">
        <w:rPr>
          <w:rFonts w:ascii="Cambria Math" w:hAnsi="Cambria Math" w:cs="Cambria Math"/>
          <w:sz w:val="22"/>
          <w:szCs w:val="22"/>
        </w:rPr>
        <w:instrText>ﬀ</w:instrText>
      </w:r>
      <w:r w:rsidR="00A056F0">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A056F0">
        <w:rPr>
          <w:rFonts w:ascii="Cambria Math" w:hAnsi="Cambria Math" w:cs="Cambria Math"/>
          <w:sz w:val="22"/>
          <w:szCs w:val="22"/>
        </w:rPr>
        <w:instrText>ﬀ</w:instrText>
      </w:r>
      <w:r w:rsidR="00A056F0">
        <w:rPr>
          <w:rFonts w:ascii="Arial" w:hAnsi="Arial" w:cs="Arial"/>
          <w:sz w:val="22"/>
          <w:szCs w:val="22"/>
        </w:rPr>
        <w:instrText>ects of large-scale power outages, including the massive power failure that a</w:instrText>
      </w:r>
      <w:r w:rsidR="00A056F0">
        <w:rPr>
          <w:rFonts w:ascii="Cambria Math" w:hAnsi="Cambria Math" w:cs="Cambria Math"/>
          <w:sz w:val="22"/>
          <w:szCs w:val="22"/>
        </w:rPr>
        <w:instrText>ﬀ</w:instrText>
      </w:r>
      <w:r w:rsidR="00A056F0">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A056F0">
        <w:rPr>
          <w:rFonts w:ascii="Cambria Math" w:hAnsi="Cambria Math" w:cs="Cambria Math"/>
          <w:sz w:val="22"/>
          <w:szCs w:val="22"/>
        </w:rPr>
        <w:instrText>ﬀ</w:instrText>
      </w:r>
      <w:r w:rsidR="00A056F0">
        <w:rPr>
          <w:rFonts w:ascii="Arial" w:hAnsi="Arial" w:cs="Arial"/>
          <w:sz w:val="22"/>
          <w:szCs w:val="22"/>
        </w:rPr>
        <w:instrText>ect health. This information can inform preparedness e</w:instrText>
      </w:r>
      <w:r w:rsidR="00A056F0">
        <w:rPr>
          <w:rFonts w:ascii="Cambria Math" w:hAnsi="Cambria Math" w:cs="Cambria Math"/>
          <w:sz w:val="22"/>
          <w:szCs w:val="22"/>
        </w:rPr>
        <w:instrText>ﬀ</w:instrText>
      </w:r>
      <w:r w:rsidR="00A056F0">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rsidR="00A056F0">
        <w:rPr>
          <w:rFonts w:ascii="Arial" w:hAnsi="Arial" w:cs="Arial"/>
          <w:sz w:val="22"/>
          <w:szCs w:val="22"/>
        </w:rPr>
        <w:fldChar w:fldCharType="separate"/>
      </w:r>
      <w:r w:rsidR="00A056F0" w:rsidRPr="002B1C1E">
        <w:rPr>
          <w:rFonts w:ascii="Arial" w:hAnsi="Arial" w:cs="Arial"/>
          <w:kern w:val="0"/>
          <w:sz w:val="22"/>
          <w:lang w:val="en-US"/>
        </w:rPr>
        <w:t>(3–6)</w:t>
      </w:r>
      <w:r w:rsidR="00A056F0">
        <w:rPr>
          <w:rFonts w:ascii="Arial" w:hAnsi="Arial" w:cs="Arial"/>
          <w:sz w:val="22"/>
          <w:szCs w:val="22"/>
        </w:rPr>
        <w:fldChar w:fldCharType="end"/>
      </w:r>
      <w:r w:rsidR="00A056F0">
        <w:rPr>
          <w:rFonts w:ascii="Arial" w:hAnsi="Arial" w:cs="Arial"/>
          <w:sz w:val="22"/>
          <w:szCs w:val="22"/>
        </w:rPr>
        <w:t>, but exposure data limitations have constrained nationwide studies of power outage and health</w:t>
      </w:r>
      <w:r w:rsidR="0021119A">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u3Ei2AVz","properties":{"formattedCitation":"(7)","plainCitation":"(7)","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7)</w:t>
      </w:r>
      <w:r>
        <w:rPr>
          <w:rFonts w:ascii="Arial" w:hAnsi="Arial" w:cs="Arial"/>
          <w:sz w:val="22"/>
          <w:szCs w:val="22"/>
        </w:rPr>
        <w:fldChar w:fldCharType="end"/>
      </w:r>
      <w:r w:rsidR="00BA5AF0">
        <w:rPr>
          <w:rFonts w:ascii="Arial" w:hAnsi="Arial" w:cs="Arial"/>
          <w:sz w:val="22"/>
          <w:szCs w:val="22"/>
        </w:rPr>
        <w:t>.</w:t>
      </w:r>
      <w:r w:rsidRPr="00D42D30">
        <w:rPr>
          <w:rFonts w:ascii="Arial" w:hAnsi="Arial" w:cs="Arial"/>
          <w:sz w:val="22"/>
          <w:szCs w:val="22"/>
        </w:rPr>
        <w:t xml:space="preserve"> </w:t>
      </w:r>
    </w:p>
    <w:p w14:paraId="38BEF1BB" w14:textId="77777777" w:rsidR="00427FBC" w:rsidRPr="00D42D30" w:rsidRDefault="00427FBC" w:rsidP="00427FBC">
      <w:pPr>
        <w:rPr>
          <w:rFonts w:ascii="Arial" w:hAnsi="Arial" w:cs="Arial"/>
          <w:sz w:val="22"/>
          <w:szCs w:val="22"/>
        </w:rPr>
      </w:pPr>
    </w:p>
    <w:p w14:paraId="104C6A14" w14:textId="516672E4" w:rsidR="00427FBC" w:rsidRPr="00D42D30" w:rsidRDefault="00427FBC" w:rsidP="00427FBC">
      <w:pPr>
        <w:rPr>
          <w:rFonts w:ascii="Arial" w:hAnsi="Arial" w:cs="Arial"/>
          <w:sz w:val="22"/>
          <w:szCs w:val="22"/>
        </w:rPr>
      </w:pPr>
      <w:r w:rsidRPr="00D42D30">
        <w:rPr>
          <w:rFonts w:ascii="Arial" w:hAnsi="Arial" w:cs="Arial"/>
          <w:b/>
          <w:bCs/>
          <w:sz w:val="22"/>
          <w:szCs w:val="22"/>
        </w:rPr>
        <w:t>Question</w:t>
      </w:r>
      <w:r w:rsidRPr="00D42D30">
        <w:rPr>
          <w:rFonts w:ascii="Arial" w:hAnsi="Arial" w:cs="Arial"/>
          <w:sz w:val="22"/>
          <w:szCs w:val="22"/>
        </w:rPr>
        <w:t xml:space="preserve">: </w:t>
      </w:r>
      <w:r w:rsidR="00C81D59" w:rsidRPr="00D42D30">
        <w:rPr>
          <w:rFonts w:ascii="Arial" w:hAnsi="Arial" w:cs="Arial"/>
          <w:sz w:val="22"/>
          <w:szCs w:val="22"/>
        </w:rPr>
        <w:t xml:space="preserve">Are power outages associated with emergency </w:t>
      </w:r>
      <w:r w:rsidR="00C81D59">
        <w:rPr>
          <w:rFonts w:ascii="Arial" w:hAnsi="Arial" w:cs="Arial"/>
          <w:sz w:val="22"/>
          <w:szCs w:val="22"/>
        </w:rPr>
        <w:t>CVD</w:t>
      </w:r>
      <w:r w:rsidR="00C81D59" w:rsidRPr="00D42D30">
        <w:rPr>
          <w:rFonts w:ascii="Arial" w:hAnsi="Arial" w:cs="Arial"/>
          <w:sz w:val="22"/>
          <w:szCs w:val="22"/>
        </w:rPr>
        <w:t xml:space="preserve"> and respiratory disease-related hospitalizations among older adults in the</w:t>
      </w:r>
      <w:r w:rsidR="00C81D59">
        <w:rPr>
          <w:rFonts w:ascii="Arial" w:hAnsi="Arial" w:cs="Arial"/>
          <w:sz w:val="22"/>
          <w:szCs w:val="22"/>
        </w:rPr>
        <w:t xml:space="preserve"> contiguous</w:t>
      </w:r>
      <w:r w:rsidR="00C81D59" w:rsidRPr="00D42D30">
        <w:rPr>
          <w:rFonts w:ascii="Arial" w:hAnsi="Arial" w:cs="Arial"/>
          <w:sz w:val="22"/>
          <w:szCs w:val="22"/>
        </w:rPr>
        <w:t xml:space="preserve"> US?</w:t>
      </w:r>
    </w:p>
    <w:p w14:paraId="5E8E3E41" w14:textId="77777777" w:rsidR="00427FBC" w:rsidRPr="00D42D30" w:rsidRDefault="00427FBC" w:rsidP="00427FBC">
      <w:pPr>
        <w:rPr>
          <w:rFonts w:ascii="Arial" w:hAnsi="Arial" w:cs="Arial"/>
          <w:sz w:val="22"/>
          <w:szCs w:val="22"/>
        </w:rPr>
      </w:pPr>
    </w:p>
    <w:p w14:paraId="11F73E46" w14:textId="67357F9A" w:rsidR="00427FBC" w:rsidRPr="00D42D30" w:rsidRDefault="00427FBC" w:rsidP="00427FBC">
      <w:pPr>
        <w:rPr>
          <w:rFonts w:ascii="Arial" w:hAnsi="Arial" w:cs="Arial"/>
          <w:sz w:val="22"/>
          <w:szCs w:val="22"/>
        </w:rPr>
      </w:pPr>
      <w:r w:rsidRPr="00D42D30">
        <w:rPr>
          <w:rFonts w:ascii="Arial" w:hAnsi="Arial" w:cs="Arial"/>
          <w:b/>
          <w:bCs/>
          <w:sz w:val="22"/>
          <w:szCs w:val="22"/>
        </w:rPr>
        <w:t>Methods</w:t>
      </w:r>
      <w:r w:rsidRPr="00D42D30">
        <w:rPr>
          <w:rFonts w:ascii="Arial" w:hAnsi="Arial" w:cs="Arial"/>
          <w:sz w:val="22"/>
          <w:szCs w:val="22"/>
        </w:rPr>
        <w:t>: We developed a national dataset of power outage exposure</w:t>
      </w:r>
      <w:r w:rsidR="00AF5F43">
        <w:rPr>
          <w:rFonts w:ascii="Arial" w:hAnsi="Arial" w:cs="Arial"/>
          <w:sz w:val="22"/>
          <w:szCs w:val="22"/>
        </w:rPr>
        <w:t xml:space="preserve"> </w:t>
      </w:r>
      <w:r>
        <w:rPr>
          <w:rFonts w:ascii="Arial" w:hAnsi="Arial" w:cs="Arial"/>
          <w:sz w:val="22"/>
          <w:szCs w:val="22"/>
        </w:rPr>
        <w:fldChar w:fldCharType="begin"/>
      </w:r>
      <w:r w:rsidR="00536111">
        <w:rPr>
          <w:rFonts w:ascii="Arial" w:hAnsi="Arial" w:cs="Arial"/>
          <w:sz w:val="22"/>
          <w:szCs w:val="22"/>
        </w:rPr>
        <w:instrText xml:space="preserve"> ADDIN ZOTERO_ITEM CSL_CITATION {"citationID":"hfLa3hxo","properties":{"formattedCitation":"(1,8)","plainCitation":"(1,8)","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Pr>
          <w:rFonts w:ascii="Arial" w:hAnsi="Arial" w:cs="Arial"/>
          <w:sz w:val="22"/>
          <w:szCs w:val="22"/>
        </w:rPr>
        <w:fldChar w:fldCharType="separate"/>
      </w:r>
      <w:r w:rsidR="00536111">
        <w:rPr>
          <w:rFonts w:ascii="Arial" w:hAnsi="Arial" w:cs="Arial"/>
          <w:noProof/>
          <w:sz w:val="22"/>
          <w:szCs w:val="22"/>
        </w:rPr>
        <w:t>(1,8)</w:t>
      </w:r>
      <w:r>
        <w:rPr>
          <w:rFonts w:ascii="Arial" w:hAnsi="Arial" w:cs="Arial"/>
          <w:sz w:val="22"/>
          <w:szCs w:val="22"/>
        </w:rPr>
        <w:fldChar w:fldCharType="end"/>
      </w:r>
      <w:r w:rsidR="00AF5F43">
        <w:rPr>
          <w:rFonts w:ascii="Arial" w:hAnsi="Arial" w:cs="Arial"/>
          <w:sz w:val="22"/>
          <w:szCs w:val="22"/>
        </w:rPr>
        <w:t xml:space="preserve"> </w:t>
      </w:r>
      <w:r w:rsidRPr="00D42D30">
        <w:rPr>
          <w:rFonts w:ascii="Arial" w:hAnsi="Arial" w:cs="Arial"/>
          <w:sz w:val="22"/>
          <w:szCs w:val="22"/>
        </w:rPr>
        <w:t>and</w:t>
      </w:r>
      <w:r w:rsidR="00AF5F43">
        <w:rPr>
          <w:rFonts w:ascii="Arial" w:hAnsi="Arial" w:cs="Arial"/>
          <w:sz w:val="22"/>
          <w:szCs w:val="22"/>
        </w:rPr>
        <w:t xml:space="preserve"> identified county-days where </w:t>
      </w:r>
      <w:r w:rsidR="00AF5F43" w:rsidRPr="00BC7831">
        <w:rPr>
          <w:rFonts w:ascii="Arial" w:eastAsia="Garamond" w:hAnsi="Arial" w:cs="Arial"/>
        </w:rPr>
        <w:t>≥</w:t>
      </w:r>
      <w:r w:rsidR="00AF5F43" w:rsidRPr="00BC7831">
        <w:rPr>
          <w:rFonts w:ascii="Arial" w:hAnsi="Arial" w:cs="Arial"/>
          <w:sz w:val="22"/>
          <w:szCs w:val="22"/>
        </w:rPr>
        <w:t>1%</w:t>
      </w:r>
      <w:r w:rsidR="00AF5F43">
        <w:rPr>
          <w:rFonts w:ascii="Arial" w:hAnsi="Arial" w:cs="Arial"/>
          <w:sz w:val="22"/>
          <w:szCs w:val="22"/>
        </w:rPr>
        <w:t xml:space="preserve"> </w:t>
      </w:r>
      <w:r w:rsidR="00BD42F8">
        <w:rPr>
          <w:rFonts w:ascii="Arial" w:hAnsi="Arial" w:cs="Arial"/>
          <w:sz w:val="22"/>
          <w:szCs w:val="22"/>
        </w:rPr>
        <w:t>of customers were exposed to 8+ hour power outages in 2018.</w:t>
      </w:r>
      <w:r w:rsidR="001962F2">
        <w:rPr>
          <w:rFonts w:ascii="Arial" w:hAnsi="Arial" w:cs="Arial"/>
          <w:sz w:val="22"/>
          <w:szCs w:val="22"/>
        </w:rPr>
        <w:t xml:space="preserve"> We</w:t>
      </w:r>
      <w:r w:rsidRPr="00D42D30">
        <w:rPr>
          <w:rFonts w:ascii="Arial" w:hAnsi="Arial" w:cs="Arial"/>
          <w:sz w:val="22"/>
          <w:szCs w:val="22"/>
        </w:rPr>
        <w:t xml:space="preserve"> used data </w:t>
      </w:r>
      <w:r w:rsidR="0090711B">
        <w:rPr>
          <w:rFonts w:ascii="Arial" w:hAnsi="Arial" w:cs="Arial"/>
          <w:sz w:val="22"/>
          <w:szCs w:val="22"/>
        </w:rPr>
        <w:t xml:space="preserve">on </w:t>
      </w:r>
      <w:r w:rsidRPr="00D42D30">
        <w:rPr>
          <w:rFonts w:ascii="Arial" w:hAnsi="Arial" w:cs="Arial"/>
          <w:sz w:val="22"/>
          <w:szCs w:val="22"/>
        </w:rPr>
        <w:t xml:space="preserve">to 23 million Medicare </w:t>
      </w:r>
      <w:r w:rsidR="006F4769">
        <w:rPr>
          <w:rFonts w:ascii="Arial" w:hAnsi="Arial" w:cs="Arial"/>
          <w:sz w:val="22"/>
          <w:szCs w:val="22"/>
        </w:rPr>
        <w:t>F</w:t>
      </w:r>
      <w:r w:rsidRPr="00D42D30">
        <w:rPr>
          <w:rFonts w:ascii="Arial" w:hAnsi="Arial" w:cs="Arial"/>
          <w:sz w:val="22"/>
          <w:szCs w:val="22"/>
        </w:rPr>
        <w:t>ee-</w:t>
      </w:r>
      <w:r w:rsidR="006F4769">
        <w:rPr>
          <w:rFonts w:ascii="Arial" w:hAnsi="Arial" w:cs="Arial"/>
          <w:sz w:val="22"/>
          <w:szCs w:val="22"/>
        </w:rPr>
        <w:t>F</w:t>
      </w:r>
      <w:r w:rsidRPr="00D42D30">
        <w:rPr>
          <w:rFonts w:ascii="Arial" w:hAnsi="Arial" w:cs="Arial"/>
          <w:sz w:val="22"/>
          <w:szCs w:val="22"/>
        </w:rPr>
        <w:t>or-</w:t>
      </w:r>
      <w:r w:rsidR="006F4769">
        <w:rPr>
          <w:rFonts w:ascii="Arial" w:hAnsi="Arial" w:cs="Arial"/>
          <w:sz w:val="22"/>
          <w:szCs w:val="22"/>
        </w:rPr>
        <w:t>S</w:t>
      </w:r>
      <w:r w:rsidRPr="00D42D30">
        <w:rPr>
          <w:rFonts w:ascii="Arial" w:hAnsi="Arial" w:cs="Arial"/>
          <w:sz w:val="22"/>
          <w:szCs w:val="22"/>
        </w:rPr>
        <w:t>ervice beneficiaries</w:t>
      </w:r>
      <w:r w:rsidR="00774C21">
        <w:rPr>
          <w:rFonts w:ascii="Arial" w:hAnsi="Arial" w:cs="Arial"/>
          <w:sz w:val="22"/>
          <w:szCs w:val="22"/>
        </w:rPr>
        <w:t xml:space="preserve"> aged</w:t>
      </w:r>
      <w:r w:rsidRPr="00D42D30">
        <w:rPr>
          <w:rFonts w:ascii="Arial" w:hAnsi="Arial" w:cs="Arial"/>
          <w:sz w:val="22"/>
          <w:szCs w:val="22"/>
        </w:rPr>
        <w:t xml:space="preserve"> 65+ </w:t>
      </w:r>
      <w:r w:rsidR="00C34B84">
        <w:rPr>
          <w:rFonts w:ascii="Arial" w:hAnsi="Arial" w:cs="Arial"/>
          <w:sz w:val="22"/>
          <w:szCs w:val="22"/>
        </w:rPr>
        <w:t>to estimate</w:t>
      </w:r>
      <w:r w:rsidR="0014634F">
        <w:rPr>
          <w:rFonts w:ascii="Arial" w:hAnsi="Arial" w:cs="Arial"/>
          <w:sz w:val="22"/>
          <w:szCs w:val="22"/>
        </w:rPr>
        <w:t xml:space="preserve"> daily county-level rates of emergency CVD and respiratory-related hospitalizations and used a case-crossover design with a conditional Poisson model</w:t>
      </w:r>
      <w:r w:rsidR="00536111">
        <w:rPr>
          <w:rFonts w:ascii="Arial" w:hAnsi="Arial" w:cs="Arial"/>
          <w:sz w:val="22"/>
          <w:szCs w:val="22"/>
        </w:rPr>
        <w:t xml:space="preserve"> </w:t>
      </w:r>
      <w:r w:rsidR="00536111">
        <w:rPr>
          <w:rFonts w:ascii="Arial" w:hAnsi="Arial" w:cs="Arial"/>
          <w:sz w:val="22"/>
          <w:szCs w:val="22"/>
        </w:rPr>
        <w:fldChar w:fldCharType="begin"/>
      </w:r>
      <w:r w:rsidR="00536111">
        <w:rPr>
          <w:rFonts w:ascii="Arial" w:hAnsi="Arial" w:cs="Arial"/>
          <w:sz w:val="22"/>
          <w:szCs w:val="22"/>
        </w:rPr>
        <w:instrText xml:space="preserve"> ADDIN ZOTERO_ITEM CSL_CITATION {"citationID":"BVTAv9lZ","properties":{"formattedCitation":"(9)","plainCitation":"(9)","noteIndex":0},"citationItems":[{"id":216,"uris":["http://zotero.org/users/local/hHKggCUl/items/AG3LS9AB"],"itemData":{"id":216,"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sidR="00536111">
        <w:rPr>
          <w:rFonts w:ascii="Arial" w:hAnsi="Arial" w:cs="Arial"/>
          <w:sz w:val="22"/>
          <w:szCs w:val="22"/>
        </w:rPr>
        <w:fldChar w:fldCharType="separate"/>
      </w:r>
      <w:r w:rsidR="00536111">
        <w:rPr>
          <w:rFonts w:ascii="Arial" w:hAnsi="Arial" w:cs="Arial"/>
          <w:noProof/>
          <w:sz w:val="22"/>
          <w:szCs w:val="22"/>
        </w:rPr>
        <w:t>(9)</w:t>
      </w:r>
      <w:r w:rsidR="00536111">
        <w:rPr>
          <w:rFonts w:ascii="Arial" w:hAnsi="Arial" w:cs="Arial"/>
          <w:sz w:val="22"/>
          <w:szCs w:val="22"/>
        </w:rPr>
        <w:fldChar w:fldCharType="end"/>
      </w:r>
      <w:r w:rsidR="0014634F">
        <w:rPr>
          <w:rFonts w:ascii="Arial" w:hAnsi="Arial" w:cs="Arial"/>
          <w:sz w:val="22"/>
          <w:szCs w:val="22"/>
        </w:rPr>
        <w:t xml:space="preserve"> to estimate the lagged association with daily county-level pow</w:t>
      </w:r>
      <w:r w:rsidR="00C374AA">
        <w:rPr>
          <w:rFonts w:ascii="Arial" w:hAnsi="Arial" w:cs="Arial"/>
          <w:sz w:val="22"/>
          <w:szCs w:val="22"/>
        </w:rPr>
        <w:t>e</w:t>
      </w:r>
      <w:r w:rsidR="0014634F">
        <w:rPr>
          <w:rFonts w:ascii="Arial" w:hAnsi="Arial" w:cs="Arial"/>
          <w:sz w:val="22"/>
          <w:szCs w:val="22"/>
        </w:rPr>
        <w:t xml:space="preserve">r outage exposure. Models controlled for temperature, precipitation, and wind speed. </w:t>
      </w:r>
      <w:r w:rsidRPr="00D42D30">
        <w:rPr>
          <w:rFonts w:ascii="Arial" w:hAnsi="Arial" w:cs="Arial"/>
          <w:sz w:val="22"/>
          <w:szCs w:val="22"/>
        </w:rPr>
        <w:t xml:space="preserve"> </w:t>
      </w:r>
    </w:p>
    <w:p w14:paraId="551CC42B" w14:textId="77777777" w:rsidR="00427FBC" w:rsidRPr="00D42D30" w:rsidRDefault="00427FBC" w:rsidP="00427FBC">
      <w:pPr>
        <w:rPr>
          <w:rFonts w:ascii="Arial" w:hAnsi="Arial" w:cs="Arial"/>
          <w:sz w:val="22"/>
          <w:szCs w:val="22"/>
        </w:rPr>
      </w:pPr>
    </w:p>
    <w:p w14:paraId="4B9E7D10" w14:textId="22EAB397" w:rsidR="00427FBC" w:rsidRPr="00D42D30" w:rsidRDefault="00427FBC" w:rsidP="00427FBC">
      <w:pPr>
        <w:rPr>
          <w:rFonts w:ascii="Arial" w:hAnsi="Arial" w:cs="Arial"/>
          <w:color w:val="000000"/>
          <w:sz w:val="22"/>
          <w:szCs w:val="22"/>
        </w:rPr>
      </w:pPr>
      <w:r w:rsidRPr="00D42D30">
        <w:rPr>
          <w:rFonts w:ascii="Arial" w:hAnsi="Arial" w:cs="Arial"/>
          <w:b/>
          <w:bCs/>
          <w:sz w:val="22"/>
          <w:szCs w:val="22"/>
        </w:rPr>
        <w:t>Results</w:t>
      </w:r>
      <w:r w:rsidRPr="00D42D30">
        <w:rPr>
          <w:rFonts w:ascii="Arial" w:hAnsi="Arial" w:cs="Arial"/>
          <w:sz w:val="22"/>
          <w:szCs w:val="22"/>
        </w:rPr>
        <w:t xml:space="preserve">: Power outages increased both emergency CVD and respiratory hospitalizations. Effects of outage on CVD hospitalizations were largest the day after power outage exposure </w:t>
      </w:r>
      <w:r w:rsidR="00B47CBD" w:rsidRPr="00053F25">
        <w:rPr>
          <w:rFonts w:ascii="Arial" w:hAnsi="Arial" w:cs="Arial"/>
          <w:sz w:val="22"/>
          <w:szCs w:val="22"/>
          <w:highlight w:val="yellow"/>
        </w:rPr>
        <w:t>(</w:t>
      </w:r>
      <w:r w:rsidR="00B47CBD">
        <w:rPr>
          <w:rFonts w:ascii="Arial" w:hAnsi="Arial" w:cs="Arial"/>
          <w:sz w:val="22"/>
          <w:szCs w:val="22"/>
          <w:highlight w:val="yellow"/>
        </w:rPr>
        <w:t>rate ratio [</w:t>
      </w:r>
      <w:r w:rsidR="00B47CBD" w:rsidRPr="00053F25">
        <w:rPr>
          <w:rFonts w:ascii="Arial" w:hAnsi="Arial" w:cs="Arial"/>
          <w:sz w:val="22"/>
          <w:szCs w:val="22"/>
          <w:highlight w:val="yellow"/>
        </w:rPr>
        <w:t>RR</w:t>
      </w:r>
      <w:r w:rsidR="00B47CBD">
        <w:rPr>
          <w:rFonts w:ascii="Arial" w:hAnsi="Arial" w:cs="Arial"/>
          <w:sz w:val="22"/>
          <w:szCs w:val="22"/>
          <w:highlight w:val="yellow"/>
        </w:rPr>
        <w:t>]=</w:t>
      </w:r>
      <w:r w:rsidR="00B47CBD" w:rsidRPr="00053F25">
        <w:rPr>
          <w:rFonts w:ascii="Arial" w:hAnsi="Arial" w:cs="Arial"/>
          <w:color w:val="000000"/>
          <w:sz w:val="22"/>
          <w:szCs w:val="22"/>
          <w:highlight w:val="yellow"/>
        </w:rPr>
        <w:t>1.02</w:t>
      </w:r>
      <w:r w:rsidR="00B47CBD">
        <w:rPr>
          <w:rFonts w:ascii="Arial" w:hAnsi="Arial" w:cs="Arial"/>
          <w:color w:val="000000"/>
          <w:sz w:val="22"/>
          <w:szCs w:val="22"/>
          <w:highlight w:val="yellow"/>
        </w:rPr>
        <w:t xml:space="preserve">0, 95% </w:t>
      </w:r>
      <w:r w:rsidR="00B47CBD" w:rsidRPr="00053F25">
        <w:rPr>
          <w:rFonts w:ascii="Arial" w:hAnsi="Arial" w:cs="Arial"/>
          <w:color w:val="000000"/>
          <w:sz w:val="22"/>
          <w:szCs w:val="22"/>
          <w:highlight w:val="yellow"/>
        </w:rPr>
        <w:t>CI: 1.013, 1.026</w:t>
      </w:r>
      <w:r w:rsidR="00B47CBD" w:rsidRPr="00053F25">
        <w:rPr>
          <w:rFonts w:ascii="Arial" w:hAnsi="Arial" w:cs="Arial"/>
          <w:sz w:val="22"/>
          <w:szCs w:val="22"/>
          <w:highlight w:val="yellow"/>
        </w:rPr>
        <w:t>)</w:t>
      </w:r>
      <w:r w:rsidR="00B47CBD">
        <w:rPr>
          <w:rFonts w:ascii="Arial" w:hAnsi="Arial" w:cs="Arial"/>
          <w:sz w:val="22"/>
          <w:szCs w:val="22"/>
        </w:rPr>
        <w:t xml:space="preserve">. </w:t>
      </w:r>
      <w:r w:rsidRPr="00D42D30">
        <w:rPr>
          <w:rFonts w:ascii="Arial" w:hAnsi="Arial" w:cs="Arial"/>
          <w:sz w:val="22"/>
          <w:szCs w:val="22"/>
        </w:rPr>
        <w:t xml:space="preserve">Effects of outage on respiratory hospitalizations were largest the day of outage exposure </w:t>
      </w:r>
      <w:r w:rsidR="00B51854" w:rsidRPr="00053F25">
        <w:rPr>
          <w:rFonts w:ascii="Arial" w:hAnsi="Arial" w:cs="Arial"/>
          <w:sz w:val="22"/>
          <w:szCs w:val="22"/>
          <w:highlight w:val="yellow"/>
        </w:rPr>
        <w:t>(</w:t>
      </w:r>
      <w:r w:rsidR="00B51854">
        <w:rPr>
          <w:rFonts w:ascii="Arial" w:hAnsi="Arial" w:cs="Arial"/>
          <w:sz w:val="22"/>
          <w:szCs w:val="22"/>
          <w:highlight w:val="yellow"/>
        </w:rPr>
        <w:t>RR=</w:t>
      </w:r>
      <w:r w:rsidR="00B51854" w:rsidRPr="00053F25">
        <w:rPr>
          <w:rFonts w:ascii="Arial" w:hAnsi="Arial" w:cs="Arial"/>
          <w:color w:val="000000"/>
          <w:sz w:val="22"/>
          <w:szCs w:val="22"/>
          <w:highlight w:val="yellow"/>
        </w:rPr>
        <w:t xml:space="preserve">1.026, </w:t>
      </w:r>
      <w:r w:rsidR="00B51854">
        <w:rPr>
          <w:rFonts w:ascii="Arial" w:hAnsi="Arial" w:cs="Arial"/>
          <w:color w:val="000000"/>
          <w:sz w:val="22"/>
          <w:szCs w:val="22"/>
          <w:highlight w:val="yellow"/>
        </w:rPr>
        <w:t xml:space="preserve">95% </w:t>
      </w:r>
      <w:r w:rsidR="00B51854" w:rsidRPr="00053F25">
        <w:rPr>
          <w:rFonts w:ascii="Arial" w:hAnsi="Arial" w:cs="Arial"/>
          <w:color w:val="000000"/>
          <w:sz w:val="22"/>
          <w:szCs w:val="22"/>
          <w:highlight w:val="yellow"/>
        </w:rPr>
        <w:t>CI: 1.012, 1.039)</w:t>
      </w:r>
      <w:r w:rsidR="00B51854" w:rsidRPr="00D42D30">
        <w:rPr>
          <w:rFonts w:ascii="Arial" w:hAnsi="Arial" w:cs="Arial"/>
          <w:sz w:val="22"/>
          <w:szCs w:val="22"/>
        </w:rPr>
        <w:t>.</w:t>
      </w:r>
    </w:p>
    <w:p w14:paraId="1A30A7AE" w14:textId="77777777" w:rsidR="00427FBC" w:rsidRPr="00D42D30" w:rsidRDefault="00427FBC" w:rsidP="00427FBC">
      <w:pPr>
        <w:rPr>
          <w:rFonts w:ascii="Arial" w:hAnsi="Arial" w:cs="Arial"/>
          <w:sz w:val="22"/>
          <w:szCs w:val="22"/>
        </w:rPr>
      </w:pPr>
    </w:p>
    <w:p w14:paraId="7040BEE0" w14:textId="50F8DC0A" w:rsidR="009F78C4" w:rsidRPr="00485C2D" w:rsidRDefault="00427FBC" w:rsidP="00E95A23">
      <w:pPr>
        <w:rPr>
          <w:rFonts w:ascii="Arial" w:hAnsi="Arial" w:cs="Arial"/>
          <w:sz w:val="22"/>
          <w:szCs w:val="22"/>
        </w:rPr>
      </w:pPr>
      <w:r w:rsidRPr="00D42D30">
        <w:rPr>
          <w:rFonts w:ascii="Arial" w:hAnsi="Arial" w:cs="Arial"/>
          <w:b/>
          <w:bCs/>
          <w:sz w:val="22"/>
          <w:szCs w:val="22"/>
        </w:rPr>
        <w:t>Conclusion</w:t>
      </w:r>
      <w:r w:rsidRPr="00D42D30">
        <w:rPr>
          <w:rFonts w:ascii="Arial" w:hAnsi="Arial" w:cs="Arial"/>
          <w:sz w:val="22"/>
          <w:szCs w:val="22"/>
        </w:rPr>
        <w:t xml:space="preserve">: Power outages likely cause CVD and respiratory hospitalizations among </w:t>
      </w:r>
      <w:r w:rsidR="002D39A9">
        <w:rPr>
          <w:rFonts w:ascii="Arial" w:hAnsi="Arial" w:cs="Arial"/>
          <w:sz w:val="22"/>
          <w:szCs w:val="22"/>
        </w:rPr>
        <w:t xml:space="preserve">US </w:t>
      </w:r>
      <w:r w:rsidRPr="00D42D30">
        <w:rPr>
          <w:rFonts w:ascii="Arial" w:hAnsi="Arial" w:cs="Arial"/>
          <w:sz w:val="22"/>
          <w:szCs w:val="22"/>
        </w:rPr>
        <w:t xml:space="preserve">older adults. Improving electricity reliability could </w:t>
      </w:r>
      <w:r w:rsidR="00C2786F">
        <w:rPr>
          <w:rFonts w:ascii="Arial" w:hAnsi="Arial" w:cs="Arial"/>
          <w:sz w:val="22"/>
          <w:szCs w:val="22"/>
        </w:rPr>
        <w:t>support</w:t>
      </w:r>
      <w:r w:rsidRPr="00D42D30">
        <w:rPr>
          <w:rFonts w:ascii="Arial" w:hAnsi="Arial" w:cs="Arial"/>
          <w:sz w:val="22"/>
          <w:szCs w:val="22"/>
        </w:rPr>
        <w:t xml:space="preserve"> community health and protect older adults from CVD and respiratory disease exacerbations</w:t>
      </w:r>
      <w:r w:rsidR="0026054D">
        <w:rPr>
          <w:rFonts w:ascii="Arial" w:hAnsi="Arial" w:cs="Arial"/>
          <w:sz w:val="22"/>
          <w:szCs w:val="22"/>
        </w:rPr>
        <w:t>.</w:t>
      </w:r>
    </w:p>
    <w:p w14:paraId="76B849C0" w14:textId="77777777" w:rsidR="005968B2" w:rsidRPr="00BC7831" w:rsidRDefault="005968B2" w:rsidP="00E95A23">
      <w:pPr>
        <w:rPr>
          <w:rFonts w:ascii="Arial" w:hAnsi="Arial" w:cs="Arial"/>
          <w:b/>
          <w:bCs/>
        </w:rPr>
      </w:pPr>
    </w:p>
    <w:p w14:paraId="684C2325" w14:textId="77777777" w:rsidR="005968B2" w:rsidRPr="00BC7831" w:rsidRDefault="005968B2" w:rsidP="00E95A23">
      <w:pPr>
        <w:rPr>
          <w:rFonts w:ascii="Arial" w:hAnsi="Arial" w:cs="Arial"/>
          <w:b/>
          <w:bCs/>
        </w:rPr>
      </w:pPr>
    </w:p>
    <w:p w14:paraId="68422430" w14:textId="77777777" w:rsidR="005968B2" w:rsidRPr="00BC7831" w:rsidRDefault="005968B2" w:rsidP="00E95A23">
      <w:pPr>
        <w:rPr>
          <w:rFonts w:ascii="Arial" w:hAnsi="Arial" w:cs="Arial"/>
          <w:b/>
          <w:bCs/>
        </w:rPr>
      </w:pPr>
    </w:p>
    <w:p w14:paraId="7F59A8F5" w14:textId="0F44353D" w:rsidR="004A30FC" w:rsidRDefault="004A30FC" w:rsidP="00E95A23">
      <w:pPr>
        <w:rPr>
          <w:rFonts w:ascii="Arial" w:hAnsi="Arial" w:cs="Arial"/>
          <w:b/>
          <w:bCs/>
        </w:rPr>
      </w:pPr>
    </w:p>
    <w:p w14:paraId="3DE6975F" w14:textId="77777777" w:rsidR="00776698" w:rsidRDefault="00776698" w:rsidP="00E95A23">
      <w:pPr>
        <w:rPr>
          <w:rFonts w:ascii="Arial" w:hAnsi="Arial" w:cs="Arial"/>
          <w:b/>
          <w:bCs/>
        </w:rPr>
      </w:pPr>
    </w:p>
    <w:p w14:paraId="79EAD94B" w14:textId="77777777" w:rsidR="00776698" w:rsidRPr="00BC7831" w:rsidRDefault="00776698" w:rsidP="00E95A23">
      <w:pPr>
        <w:rPr>
          <w:rFonts w:ascii="Arial" w:hAnsi="Arial" w:cs="Arial"/>
          <w:b/>
          <w:bCs/>
        </w:rPr>
      </w:pPr>
    </w:p>
    <w:p w14:paraId="327EB3BB" w14:textId="77777777" w:rsidR="005968B2" w:rsidRPr="00BC7831" w:rsidRDefault="005968B2" w:rsidP="00E95A23">
      <w:pPr>
        <w:rPr>
          <w:rFonts w:ascii="Arial" w:hAnsi="Arial" w:cs="Arial"/>
          <w:b/>
          <w:bCs/>
        </w:rPr>
      </w:pPr>
    </w:p>
    <w:p w14:paraId="4526DDF7" w14:textId="77777777" w:rsidR="005968B2" w:rsidRPr="00BC7831" w:rsidRDefault="005968B2" w:rsidP="00E95A23">
      <w:pPr>
        <w:rPr>
          <w:rFonts w:ascii="Arial" w:hAnsi="Arial" w:cs="Arial"/>
          <w:b/>
          <w:bCs/>
        </w:rPr>
      </w:pPr>
    </w:p>
    <w:p w14:paraId="441EF0AD" w14:textId="77777777" w:rsidR="005968B2" w:rsidRPr="00BC7831" w:rsidRDefault="005968B2" w:rsidP="00E95A23">
      <w:pPr>
        <w:rPr>
          <w:rFonts w:ascii="Arial" w:hAnsi="Arial" w:cs="Arial"/>
          <w:b/>
          <w:bCs/>
        </w:rPr>
      </w:pPr>
    </w:p>
    <w:p w14:paraId="1B32E599" w14:textId="77777777" w:rsidR="005968B2" w:rsidRPr="00BC7831" w:rsidRDefault="005968B2" w:rsidP="00E95A23">
      <w:pPr>
        <w:rPr>
          <w:rFonts w:ascii="Arial" w:hAnsi="Arial" w:cs="Arial"/>
          <w:b/>
          <w:bCs/>
        </w:rPr>
      </w:pPr>
    </w:p>
    <w:p w14:paraId="0B5D4A92" w14:textId="77777777" w:rsidR="005968B2" w:rsidRPr="00BC7831" w:rsidRDefault="005968B2" w:rsidP="00E95A23">
      <w:pPr>
        <w:rPr>
          <w:rFonts w:ascii="Arial" w:hAnsi="Arial" w:cs="Arial"/>
          <w:b/>
          <w:bCs/>
        </w:rPr>
      </w:pPr>
    </w:p>
    <w:p w14:paraId="1BE827DA" w14:textId="77777777" w:rsidR="005968B2" w:rsidRDefault="005968B2" w:rsidP="00E95A23">
      <w:pPr>
        <w:rPr>
          <w:rFonts w:ascii="Arial" w:hAnsi="Arial" w:cs="Arial"/>
          <w:b/>
          <w:bCs/>
        </w:rPr>
      </w:pPr>
    </w:p>
    <w:p w14:paraId="0179C4F2" w14:textId="77777777" w:rsidR="00C70CF6" w:rsidRPr="00BC7831" w:rsidRDefault="00C70CF6" w:rsidP="00E95A23">
      <w:pPr>
        <w:rPr>
          <w:rFonts w:ascii="Arial" w:hAnsi="Arial" w:cs="Arial"/>
          <w:b/>
          <w:bCs/>
        </w:rPr>
      </w:pPr>
    </w:p>
    <w:p w14:paraId="0B7BFA26" w14:textId="77777777" w:rsidR="006D20D3" w:rsidRPr="00BC7831" w:rsidRDefault="006D20D3" w:rsidP="00E95A23">
      <w:pPr>
        <w:rPr>
          <w:rFonts w:ascii="Arial" w:hAnsi="Arial" w:cs="Arial"/>
          <w:b/>
          <w:bCs/>
        </w:rPr>
      </w:pPr>
    </w:p>
    <w:p w14:paraId="4D5C2F41" w14:textId="77777777" w:rsidR="00E66A17" w:rsidRPr="00BC7831" w:rsidRDefault="00E66A17" w:rsidP="00E95A23">
      <w:pPr>
        <w:rPr>
          <w:rFonts w:ascii="Arial" w:hAnsi="Arial" w:cs="Arial"/>
          <w:b/>
          <w:bCs/>
        </w:rPr>
      </w:pPr>
    </w:p>
    <w:p w14:paraId="2BAB407A" w14:textId="77777777" w:rsidR="00E66A17" w:rsidRPr="00BC7831" w:rsidRDefault="00E66A17" w:rsidP="00E95A23">
      <w:pPr>
        <w:rPr>
          <w:rFonts w:ascii="Arial" w:hAnsi="Arial" w:cs="Arial"/>
          <w:b/>
          <w:bCs/>
        </w:rPr>
      </w:pPr>
    </w:p>
    <w:p w14:paraId="07E7E153" w14:textId="77777777" w:rsidR="00E66A17" w:rsidRPr="00BC7831" w:rsidRDefault="00E66A17" w:rsidP="00E95A23">
      <w:pPr>
        <w:rPr>
          <w:rFonts w:ascii="Arial" w:hAnsi="Arial" w:cs="Arial"/>
          <w:b/>
          <w:bCs/>
        </w:rPr>
      </w:pPr>
    </w:p>
    <w:p w14:paraId="767111F4" w14:textId="77777777" w:rsidR="00E66A17" w:rsidRPr="00BC7831" w:rsidRDefault="00E66A17" w:rsidP="00E95A23">
      <w:pPr>
        <w:rPr>
          <w:rFonts w:ascii="Arial" w:hAnsi="Arial" w:cs="Arial"/>
          <w:b/>
          <w:bCs/>
        </w:rPr>
      </w:pPr>
    </w:p>
    <w:p w14:paraId="013BB725" w14:textId="77777777" w:rsidR="00090DF7" w:rsidRPr="00BC7831" w:rsidRDefault="00090DF7" w:rsidP="00E95A23">
      <w:pPr>
        <w:rPr>
          <w:rFonts w:ascii="Arial" w:hAnsi="Arial" w:cs="Arial"/>
          <w:b/>
          <w:bCs/>
        </w:rPr>
      </w:pPr>
    </w:p>
    <w:p w14:paraId="71467185" w14:textId="65993825" w:rsidR="00425DD8" w:rsidRPr="005C6F10" w:rsidRDefault="00E95A23" w:rsidP="001C6B07">
      <w:pPr>
        <w:spacing w:line="480" w:lineRule="auto"/>
        <w:rPr>
          <w:rFonts w:ascii="Arial" w:hAnsi="Arial" w:cs="Arial"/>
          <w:b/>
          <w:bCs/>
          <w:vertAlign w:val="superscript"/>
        </w:rPr>
      </w:pPr>
      <w:r w:rsidRPr="00BC7831">
        <w:rPr>
          <w:rFonts w:ascii="Arial" w:hAnsi="Arial" w:cs="Arial"/>
          <w:b/>
          <w:bCs/>
        </w:rPr>
        <w:lastRenderedPageBreak/>
        <w:t>Intro</w:t>
      </w:r>
      <w:r w:rsidR="00EC4588" w:rsidRPr="00BC7831">
        <w:rPr>
          <w:rFonts w:ascii="Arial" w:hAnsi="Arial" w:cs="Arial"/>
          <w:b/>
          <w:bCs/>
        </w:rPr>
        <w:t>duction:</w:t>
      </w:r>
    </w:p>
    <w:p w14:paraId="367DDD2C" w14:textId="77777777" w:rsidR="00FC63E4" w:rsidRPr="00BC7831" w:rsidRDefault="00FC63E4" w:rsidP="001C6B07">
      <w:pPr>
        <w:spacing w:line="480" w:lineRule="auto"/>
        <w:rPr>
          <w:rFonts w:ascii="Arial" w:hAnsi="Arial" w:cs="Arial"/>
          <w:sz w:val="22"/>
          <w:szCs w:val="22"/>
        </w:rPr>
      </w:pPr>
    </w:p>
    <w:p w14:paraId="09E65968" w14:textId="284B3690" w:rsidR="004A5C6E" w:rsidRPr="00BC7831" w:rsidRDefault="004A5C6E" w:rsidP="001C6B07">
      <w:pPr>
        <w:spacing w:line="480" w:lineRule="auto"/>
        <w:ind w:firstLine="360"/>
        <w:rPr>
          <w:rFonts w:ascii="Arial" w:eastAsia="Times New Roman" w:hAnsi="Arial" w:cs="Arial"/>
          <w:kern w:val="0"/>
          <w:sz w:val="22"/>
          <w:szCs w:val="22"/>
          <w14:ligatures w14:val="none"/>
        </w:rPr>
      </w:pPr>
      <w:r w:rsidRPr="00BC7831">
        <w:rPr>
          <w:rFonts w:ascii="Arial" w:eastAsia="Times New Roman" w:hAnsi="Arial" w:cs="Arial"/>
          <w:kern w:val="0"/>
          <w:sz w:val="22"/>
          <w:szCs w:val="22"/>
          <w14:ligatures w14:val="none"/>
        </w:rPr>
        <w:t xml:space="preserve">As the climate warms, the incidence and duration of power outages across the US </w:t>
      </w:r>
      <w:r w:rsidR="009358F8">
        <w:rPr>
          <w:rFonts w:ascii="Arial" w:eastAsia="Times New Roman" w:hAnsi="Arial" w:cs="Arial"/>
          <w:kern w:val="0"/>
          <w:sz w:val="22"/>
          <w:szCs w:val="22"/>
          <w14:ligatures w14:val="none"/>
        </w:rPr>
        <w:t>have</w:t>
      </w:r>
      <w:r w:rsidR="009358F8" w:rsidRPr="00BC7831">
        <w:rPr>
          <w:rFonts w:ascii="Arial" w:eastAsia="Times New Roman" w:hAnsi="Arial" w:cs="Arial"/>
          <w:kern w:val="0"/>
          <w:sz w:val="22"/>
          <w:szCs w:val="22"/>
          <w14:ligatures w14:val="none"/>
        </w:rPr>
        <w:t xml:space="preserve"> </w:t>
      </w:r>
      <w:r w:rsidRPr="00BC7831">
        <w:rPr>
          <w:rFonts w:ascii="Arial" w:eastAsia="Times New Roman" w:hAnsi="Arial" w:cs="Arial"/>
          <w:kern w:val="0"/>
          <w:sz w:val="22"/>
          <w:szCs w:val="22"/>
          <w14:ligatures w14:val="none"/>
        </w:rPr>
        <w:t>increas</w:t>
      </w:r>
      <w:r w:rsidR="009358F8">
        <w:rPr>
          <w:rFonts w:ascii="Arial" w:eastAsia="Times New Roman" w:hAnsi="Arial" w:cs="Arial"/>
          <w:kern w:val="0"/>
          <w:sz w:val="22"/>
          <w:szCs w:val="22"/>
          <w14:ligatures w14:val="none"/>
        </w:rPr>
        <w:t xml:space="preserve">ed </w:t>
      </w:r>
      <w:r w:rsidR="00DF14BA">
        <w:rPr>
          <w:rFonts w:ascii="Arial" w:eastAsia="Times New Roman" w:hAnsi="Arial" w:cs="Arial"/>
          <w:kern w:val="0"/>
          <w:sz w:val="22"/>
          <w:szCs w:val="22"/>
          <w14:ligatures w14:val="none"/>
        </w:rPr>
        <w:fldChar w:fldCharType="begin"/>
      </w:r>
      <w:r w:rsidR="00536111">
        <w:rPr>
          <w:rFonts w:ascii="Arial" w:eastAsia="Times New Roman" w:hAnsi="Arial" w:cs="Arial"/>
          <w:kern w:val="0"/>
          <w:sz w:val="22"/>
          <w:szCs w:val="22"/>
          <w14:ligatures w14:val="none"/>
        </w:rPr>
        <w:instrText xml:space="preserve"> ADDIN ZOTERO_ITEM CSL_CITATION {"citationID":"e1Knd3EL","properties":{"formattedCitation":"(2)","plainCitation":"(2)","noteIndex":0},"citationItems":[{"id":170,"uris":["http://zotero.org/users/local/hHKggCUl/items/3L6M3PTC"],"itemData":{"id":170,"type":"document","publisher":"Climate Central","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rsidR="00DF14BA">
        <w:rPr>
          <w:rFonts w:ascii="Arial" w:eastAsia="Times New Roman" w:hAnsi="Arial" w:cs="Arial"/>
          <w:kern w:val="0"/>
          <w:sz w:val="22"/>
          <w:szCs w:val="22"/>
          <w14:ligatures w14:val="none"/>
        </w:rPr>
        <w:fldChar w:fldCharType="separate"/>
      </w:r>
      <w:r w:rsidR="00536111">
        <w:rPr>
          <w:rFonts w:ascii="Arial" w:eastAsia="Times New Roman" w:hAnsi="Arial" w:cs="Arial"/>
          <w:noProof/>
          <w:kern w:val="0"/>
          <w:sz w:val="22"/>
          <w:szCs w:val="22"/>
          <w14:ligatures w14:val="none"/>
        </w:rPr>
        <w:t>(2)</w:t>
      </w:r>
      <w:r w:rsidR="00DF14BA">
        <w:rPr>
          <w:rFonts w:ascii="Arial" w:eastAsia="Times New Roman" w:hAnsi="Arial" w:cs="Arial"/>
          <w:kern w:val="0"/>
          <w:sz w:val="22"/>
          <w:szCs w:val="22"/>
          <w14:ligatures w14:val="none"/>
        </w:rPr>
        <w:fldChar w:fldCharType="end"/>
      </w:r>
      <w:r w:rsidR="009358F8">
        <w:rPr>
          <w:rFonts w:ascii="Arial" w:eastAsia="Times New Roman" w:hAnsi="Arial" w:cs="Arial"/>
          <w:kern w:val="0"/>
          <w:sz w:val="22"/>
          <w:szCs w:val="22"/>
          <w14:ligatures w14:val="none"/>
        </w:rPr>
        <w:t>.</w:t>
      </w:r>
      <w:r w:rsidRPr="00BC7831">
        <w:rPr>
          <w:rFonts w:ascii="Arial" w:eastAsia="Times New Roman" w:hAnsi="Arial" w:cs="Arial"/>
          <w:kern w:val="0"/>
          <w:sz w:val="22"/>
          <w:szCs w:val="22"/>
          <w14:ligatures w14:val="none"/>
        </w:rPr>
        <w:t xml:space="preserve"> US electrical customers experienced an average of 8 hours without power in 2020—the longest duration on record</w:t>
      </w:r>
      <w:r w:rsidR="009358F8">
        <w:rPr>
          <w:rFonts w:ascii="Arial" w:eastAsia="Times New Roman" w:hAnsi="Arial" w:cs="Arial"/>
          <w:kern w:val="0"/>
          <w:sz w:val="22"/>
          <w:szCs w:val="22"/>
          <w14:ligatures w14:val="none"/>
        </w:rPr>
        <w:t xml:space="preserve"> </w:t>
      </w:r>
      <w:r w:rsidR="00DF14BA">
        <w:rPr>
          <w:rFonts w:ascii="Arial" w:eastAsia="Times New Roman" w:hAnsi="Arial" w:cs="Arial"/>
          <w:kern w:val="0"/>
          <w:sz w:val="22"/>
          <w:szCs w:val="22"/>
          <w14:ligatures w14:val="none"/>
        </w:rPr>
        <w:fldChar w:fldCharType="begin"/>
      </w:r>
      <w:r w:rsidR="002B1C1E">
        <w:rPr>
          <w:rFonts w:ascii="Arial" w:eastAsia="Times New Roman" w:hAnsi="Arial" w:cs="Arial"/>
          <w:kern w:val="0"/>
          <w:sz w:val="22"/>
          <w:szCs w:val="22"/>
          <w14:ligatures w14:val="none"/>
        </w:rPr>
        <w:instrText xml:space="preserve"> ADDIN ZOTERO_ITEM CSL_CITATION {"citationID":"URTRQLU8","properties":{"formattedCitation":"(10)","plainCitation":"(10)","noteIndex":0},"citationItems":[{"id":171,"uris":["http://zotero.org/users/local/hHKggCUl/items/E9UPLV69"],"itemData":{"id":171,"type":"document","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rsidR="00DF14BA">
        <w:rPr>
          <w:rFonts w:ascii="Arial" w:eastAsia="Times New Roman" w:hAnsi="Arial" w:cs="Arial"/>
          <w:kern w:val="0"/>
          <w:sz w:val="22"/>
          <w:szCs w:val="22"/>
          <w14:ligatures w14:val="none"/>
        </w:rPr>
        <w:fldChar w:fldCharType="separate"/>
      </w:r>
      <w:r w:rsidR="002B1C1E">
        <w:rPr>
          <w:rFonts w:ascii="Arial" w:eastAsia="Times New Roman" w:hAnsi="Arial" w:cs="Arial"/>
          <w:noProof/>
          <w:kern w:val="0"/>
          <w:sz w:val="22"/>
          <w:szCs w:val="22"/>
          <w14:ligatures w14:val="none"/>
        </w:rPr>
        <w:t>(10)</w:t>
      </w:r>
      <w:r w:rsidR="00DF14BA">
        <w:rPr>
          <w:rFonts w:ascii="Arial" w:eastAsia="Times New Roman" w:hAnsi="Arial" w:cs="Arial"/>
          <w:kern w:val="0"/>
          <w:sz w:val="22"/>
          <w:szCs w:val="22"/>
          <w14:ligatures w14:val="none"/>
        </w:rPr>
        <w:fldChar w:fldCharType="end"/>
      </w:r>
      <w:r w:rsidR="009358F8">
        <w:rPr>
          <w:rFonts w:ascii="Arial" w:eastAsia="Times New Roman" w:hAnsi="Arial" w:cs="Arial"/>
          <w:kern w:val="0"/>
          <w:sz w:val="22"/>
          <w:szCs w:val="22"/>
          <w14:ligatures w14:val="none"/>
        </w:rPr>
        <w:t>.</w:t>
      </w:r>
      <w:r w:rsidRPr="00BC7831">
        <w:rPr>
          <w:rFonts w:ascii="Arial" w:eastAsia="Times New Roman" w:hAnsi="Arial" w:cs="Arial"/>
          <w:kern w:val="0"/>
          <w:sz w:val="22"/>
          <w:szCs w:val="22"/>
          <w14:ligatures w14:val="none"/>
        </w:rPr>
        <w:t xml:space="preserve"> Aging electrical grid components, already at risk of failure, </w:t>
      </w:r>
      <w:r w:rsidR="009358F8">
        <w:rPr>
          <w:rFonts w:ascii="Arial" w:eastAsia="Times New Roman" w:hAnsi="Arial" w:cs="Arial"/>
          <w:kern w:val="0"/>
          <w:sz w:val="22"/>
          <w:szCs w:val="22"/>
          <w14:ligatures w14:val="none"/>
        </w:rPr>
        <w:t xml:space="preserve">often break down during </w:t>
      </w:r>
      <w:r w:rsidRPr="00BC7831">
        <w:rPr>
          <w:rFonts w:ascii="Arial" w:eastAsia="Times New Roman" w:hAnsi="Arial" w:cs="Arial"/>
          <w:kern w:val="0"/>
          <w:sz w:val="22"/>
          <w:szCs w:val="22"/>
          <w14:ligatures w14:val="none"/>
        </w:rPr>
        <w:t>previously rare extreme weather events now common with climate change</w:t>
      </w:r>
      <w:r w:rsidR="009358F8">
        <w:rPr>
          <w:rFonts w:ascii="Arial" w:eastAsia="Times New Roman" w:hAnsi="Arial" w:cs="Arial"/>
          <w:kern w:val="0"/>
          <w:sz w:val="22"/>
          <w:szCs w:val="22"/>
          <w14:ligatures w14:val="none"/>
        </w:rPr>
        <w:t xml:space="preserve"> </w:t>
      </w:r>
      <w:r w:rsidR="00021F3D">
        <w:rPr>
          <w:rFonts w:ascii="Arial" w:eastAsia="Times New Roman" w:hAnsi="Arial" w:cs="Arial"/>
          <w:kern w:val="0"/>
          <w:sz w:val="22"/>
          <w:szCs w:val="22"/>
          <w14:ligatures w14:val="none"/>
        </w:rPr>
        <w:fldChar w:fldCharType="begin"/>
      </w:r>
      <w:r w:rsidR="00021F3D">
        <w:rPr>
          <w:rFonts w:ascii="Arial" w:eastAsia="Times New Roman" w:hAnsi="Arial" w:cs="Arial"/>
          <w:kern w:val="0"/>
          <w:sz w:val="22"/>
          <w:szCs w:val="22"/>
          <w14:ligatures w14:val="none"/>
        </w:rPr>
        <w:instrText xml:space="preserve"> ADDIN ZOTERO_ITEM CSL_CITATION {"citationID":"UJcYhvCl","properties":{"formattedCitation":"(7,11)","plainCitation":"(7,11)","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1,"uris":["http://zotero.org/users/local/hHKggCUl/items/42AH2Z83"],"itemData":{"id":181,"type":"document","publisher":"Popular Science","title":"The US has more power outages than any other developed country. Here’s why.","URL":"https://www.popsci.com/story/environment/why-us-lose-power-storms/","accessed":{"date-parts":[["2024",12,5]]},"issued":{"date-parts":[["2020",8,18]]}}}],"schema":"https://github.com/citation-style-language/schema/raw/master/csl-citation.json"} </w:instrText>
      </w:r>
      <w:r w:rsidR="00021F3D">
        <w:rPr>
          <w:rFonts w:ascii="Arial" w:eastAsia="Times New Roman" w:hAnsi="Arial" w:cs="Arial"/>
          <w:kern w:val="0"/>
          <w:sz w:val="22"/>
          <w:szCs w:val="22"/>
          <w14:ligatures w14:val="none"/>
        </w:rPr>
        <w:fldChar w:fldCharType="separate"/>
      </w:r>
      <w:r w:rsidR="00021F3D">
        <w:rPr>
          <w:rFonts w:ascii="Arial" w:eastAsia="Times New Roman" w:hAnsi="Arial" w:cs="Arial"/>
          <w:noProof/>
          <w:kern w:val="0"/>
          <w:sz w:val="22"/>
          <w:szCs w:val="22"/>
          <w14:ligatures w14:val="none"/>
        </w:rPr>
        <w:t>(7,11)</w:t>
      </w:r>
      <w:r w:rsidR="00021F3D">
        <w:rPr>
          <w:rFonts w:ascii="Arial" w:eastAsia="Times New Roman" w:hAnsi="Arial" w:cs="Arial"/>
          <w:kern w:val="0"/>
          <w:sz w:val="22"/>
          <w:szCs w:val="22"/>
          <w14:ligatures w14:val="none"/>
        </w:rPr>
        <w:fldChar w:fldCharType="end"/>
      </w:r>
      <w:r w:rsidR="009358F8">
        <w:rPr>
          <w:rFonts w:ascii="Arial" w:eastAsia="Times New Roman" w:hAnsi="Arial" w:cs="Arial"/>
          <w:kern w:val="0"/>
          <w:sz w:val="22"/>
          <w:szCs w:val="22"/>
          <w14:ligatures w14:val="none"/>
        </w:rPr>
        <w:t>.</w:t>
      </w:r>
      <w:r w:rsidR="00021F3D" w:rsidRPr="00BC7831">
        <w:rPr>
          <w:rFonts w:ascii="Arial" w:eastAsia="Times New Roman" w:hAnsi="Arial" w:cs="Arial"/>
          <w:kern w:val="0"/>
          <w:sz w:val="22"/>
          <w:szCs w:val="22"/>
          <w14:ligatures w14:val="none"/>
        </w:rPr>
        <w:t xml:space="preserve"> </w:t>
      </w:r>
      <w:r w:rsidR="009358F8" w:rsidRPr="00BC7831">
        <w:rPr>
          <w:rFonts w:ascii="Arial" w:eastAsia="Times New Roman" w:hAnsi="Arial" w:cs="Arial"/>
          <w:kern w:val="0"/>
          <w:sz w:val="22"/>
          <w:szCs w:val="22"/>
          <w14:ligatures w14:val="none"/>
        </w:rPr>
        <w:t xml:space="preserve">40-60% of </w:t>
      </w:r>
      <w:r w:rsidR="009358F8">
        <w:rPr>
          <w:rFonts w:ascii="Arial" w:eastAsia="Times New Roman" w:hAnsi="Arial" w:cs="Arial"/>
          <w:kern w:val="0"/>
          <w:sz w:val="22"/>
          <w:szCs w:val="22"/>
          <w14:ligatures w14:val="none"/>
        </w:rPr>
        <w:t>major</w:t>
      </w:r>
      <w:r w:rsidR="009358F8" w:rsidRPr="00BC7831">
        <w:rPr>
          <w:rFonts w:ascii="Arial" w:eastAsia="Times New Roman" w:hAnsi="Arial" w:cs="Arial"/>
          <w:kern w:val="0"/>
          <w:sz w:val="22"/>
          <w:szCs w:val="22"/>
          <w14:ligatures w14:val="none"/>
        </w:rPr>
        <w:t xml:space="preserve"> outages </w:t>
      </w:r>
      <w:r w:rsidR="009358F8">
        <w:rPr>
          <w:rFonts w:ascii="Arial" w:eastAsia="Times New Roman" w:hAnsi="Arial" w:cs="Arial"/>
          <w:kern w:val="0"/>
          <w:sz w:val="22"/>
          <w:szCs w:val="22"/>
          <w14:ligatures w14:val="none"/>
        </w:rPr>
        <w:t>are</w:t>
      </w:r>
      <w:r w:rsidR="009358F8" w:rsidRPr="00BC7831">
        <w:rPr>
          <w:rFonts w:ascii="Arial" w:eastAsia="Times New Roman" w:hAnsi="Arial" w:cs="Arial"/>
          <w:kern w:val="0"/>
          <w:sz w:val="22"/>
          <w:szCs w:val="22"/>
          <w14:ligatures w14:val="none"/>
        </w:rPr>
        <w:t xml:space="preserve"> </w:t>
      </w:r>
      <w:r w:rsidR="009358F8">
        <w:rPr>
          <w:rFonts w:ascii="Arial" w:eastAsia="Times New Roman" w:hAnsi="Arial" w:cs="Arial"/>
          <w:kern w:val="0"/>
          <w:sz w:val="22"/>
          <w:szCs w:val="22"/>
          <w14:ligatures w14:val="none"/>
        </w:rPr>
        <w:t xml:space="preserve">now </w:t>
      </w:r>
      <w:r w:rsidR="009358F8" w:rsidRPr="00BC7831">
        <w:rPr>
          <w:rFonts w:ascii="Arial" w:eastAsia="Times New Roman" w:hAnsi="Arial" w:cs="Arial"/>
          <w:kern w:val="0"/>
          <w:sz w:val="22"/>
          <w:szCs w:val="22"/>
          <w14:ligatures w14:val="none"/>
        </w:rPr>
        <w:t>caused by severe weather events</w:t>
      </w:r>
      <w:r w:rsidR="009358F8">
        <w:rPr>
          <w:rFonts w:ascii="Arial" w:eastAsia="Times New Roman" w:hAnsi="Arial" w:cs="Arial"/>
          <w:kern w:val="0"/>
          <w:sz w:val="22"/>
          <w:szCs w:val="22"/>
          <w14:ligatures w14:val="none"/>
        </w:rPr>
        <w:t xml:space="preserve"> </w:t>
      </w:r>
      <w:r w:rsidR="009358F8">
        <w:rPr>
          <w:rFonts w:ascii="Arial" w:eastAsia="Times New Roman" w:hAnsi="Arial" w:cs="Arial"/>
          <w:kern w:val="0"/>
          <w:sz w:val="22"/>
          <w:szCs w:val="22"/>
          <w14:ligatures w14:val="none"/>
        </w:rPr>
        <w:fldChar w:fldCharType="begin"/>
      </w:r>
      <w:r w:rsidR="00536111">
        <w:rPr>
          <w:rFonts w:ascii="Arial" w:eastAsia="Times New Roman" w:hAnsi="Arial" w:cs="Arial"/>
          <w:kern w:val="0"/>
          <w:sz w:val="22"/>
          <w:szCs w:val="22"/>
          <w14:ligatures w14:val="none"/>
        </w:rPr>
        <w:instrText xml:space="preserve"> ADDIN ZOTERO_ITEM CSL_CITATION {"citationID":"cMFP9oBm","properties":{"formattedCitation":"(1)","plainCitation":"(1)","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009358F8">
        <w:rPr>
          <w:rFonts w:ascii="Arial" w:eastAsia="Times New Roman" w:hAnsi="Arial" w:cs="Arial"/>
          <w:kern w:val="0"/>
          <w:sz w:val="22"/>
          <w:szCs w:val="22"/>
          <w14:ligatures w14:val="none"/>
        </w:rPr>
        <w:fldChar w:fldCharType="separate"/>
      </w:r>
      <w:r w:rsidR="00536111">
        <w:rPr>
          <w:rFonts w:ascii="Arial" w:eastAsia="Times New Roman" w:hAnsi="Arial" w:cs="Arial"/>
          <w:noProof/>
          <w:kern w:val="0"/>
          <w:sz w:val="22"/>
          <w:szCs w:val="22"/>
          <w14:ligatures w14:val="none"/>
        </w:rPr>
        <w:t>(1)</w:t>
      </w:r>
      <w:r w:rsidR="009358F8">
        <w:rPr>
          <w:rFonts w:ascii="Arial" w:eastAsia="Times New Roman" w:hAnsi="Arial" w:cs="Arial"/>
          <w:kern w:val="0"/>
          <w:sz w:val="22"/>
          <w:szCs w:val="22"/>
          <w14:ligatures w14:val="none"/>
        </w:rPr>
        <w:fldChar w:fldCharType="end"/>
      </w:r>
      <w:r w:rsidR="009358F8">
        <w:rPr>
          <w:rFonts w:ascii="Arial" w:eastAsia="Times New Roman" w:hAnsi="Arial" w:cs="Arial"/>
          <w:kern w:val="0"/>
          <w:sz w:val="22"/>
          <w:szCs w:val="22"/>
          <w14:ligatures w14:val="none"/>
        </w:rPr>
        <w:t>.</w:t>
      </w:r>
      <w:r w:rsidR="009358F8" w:rsidRPr="00BC7831">
        <w:rPr>
          <w:rFonts w:ascii="Arial" w:eastAsia="Times New Roman" w:hAnsi="Arial" w:cs="Arial"/>
          <w:kern w:val="0"/>
          <w:sz w:val="22"/>
          <w:szCs w:val="22"/>
          <w14:ligatures w14:val="none"/>
        </w:rPr>
        <w:t xml:space="preserve"> </w:t>
      </w:r>
      <w:r w:rsidRPr="00BC7831">
        <w:rPr>
          <w:rFonts w:ascii="Arial" w:eastAsia="Times New Roman" w:hAnsi="Arial" w:cs="Arial"/>
          <w:kern w:val="0"/>
          <w:sz w:val="22"/>
          <w:szCs w:val="22"/>
          <w14:ligatures w14:val="none"/>
        </w:rPr>
        <w:t xml:space="preserve">Additionally, </w:t>
      </w:r>
      <w:r w:rsidR="009358F8">
        <w:rPr>
          <w:rFonts w:ascii="Arial" w:eastAsia="Times New Roman" w:hAnsi="Arial" w:cs="Arial"/>
          <w:kern w:val="0"/>
          <w:sz w:val="22"/>
          <w:szCs w:val="22"/>
          <w14:ligatures w14:val="none"/>
        </w:rPr>
        <w:t xml:space="preserve">extreme </w:t>
      </w:r>
      <w:r w:rsidRPr="00BC7831">
        <w:rPr>
          <w:rFonts w:ascii="Arial" w:eastAsia="Times New Roman" w:hAnsi="Arial" w:cs="Arial"/>
          <w:kern w:val="0"/>
          <w:sz w:val="22"/>
          <w:szCs w:val="22"/>
          <w14:ligatures w14:val="none"/>
        </w:rPr>
        <w:t xml:space="preserve">heat and cold events will continue to increase electricity use, outstripping supply </w:t>
      </w:r>
      <w:r w:rsidR="00E14A5E" w:rsidRPr="00BC7831">
        <w:rPr>
          <w:rFonts w:ascii="Arial" w:eastAsia="Times New Roman" w:hAnsi="Arial" w:cs="Arial"/>
          <w:kern w:val="0"/>
          <w:sz w:val="22"/>
          <w:szCs w:val="22"/>
          <w14:ligatures w14:val="none"/>
        </w:rPr>
        <w:t xml:space="preserve">and </w:t>
      </w:r>
      <w:r w:rsidRPr="00BC7831">
        <w:rPr>
          <w:rFonts w:ascii="Arial" w:eastAsia="Times New Roman" w:hAnsi="Arial" w:cs="Arial"/>
          <w:kern w:val="0"/>
          <w:sz w:val="22"/>
          <w:szCs w:val="22"/>
          <w14:ligatures w14:val="none"/>
        </w:rPr>
        <w:t>causing outages</w:t>
      </w:r>
      <w:r w:rsidR="009358F8">
        <w:rPr>
          <w:rFonts w:ascii="Arial" w:eastAsia="Times New Roman" w:hAnsi="Arial" w:cs="Arial"/>
          <w:kern w:val="0"/>
          <w:sz w:val="22"/>
          <w:szCs w:val="22"/>
          <w14:ligatures w14:val="none"/>
        </w:rPr>
        <w:t xml:space="preserve"> </w:t>
      </w:r>
      <w:r w:rsidR="00683895">
        <w:rPr>
          <w:rFonts w:ascii="Arial" w:eastAsia="Times New Roman" w:hAnsi="Arial" w:cs="Arial"/>
          <w:kern w:val="0"/>
          <w:sz w:val="22"/>
          <w:szCs w:val="22"/>
          <w14:ligatures w14:val="none"/>
        </w:rPr>
        <w:fldChar w:fldCharType="begin"/>
      </w:r>
      <w:r w:rsidR="00683895">
        <w:rPr>
          <w:rFonts w:ascii="Arial" w:eastAsia="Times New Roman" w:hAnsi="Arial" w:cs="Arial"/>
          <w:kern w:val="0"/>
          <w:sz w:val="22"/>
          <w:szCs w:val="22"/>
          <w14:ligatures w14:val="none"/>
        </w:rPr>
        <w:instrText xml:space="preserve"> ADDIN ZOTERO_ITEM CSL_CITATION {"citationID":"YxpchR1M","properties":{"formattedCitation":"(12,13)","plainCitation":"(12,13)","noteIndex":0},"citationItems":[{"id":182,"uris":["http://zotero.org/users/local/hHKggCUl/items/IN7CHDCZ"],"itemData":{"id":182,"type":"document","title":"Climate Change Impacts on Energy","URL":"https://www.epa.gov/climateimpacts/climate-change-impacts-energy","author":[{"family":"United States Environmental Protection Agency","given":""}]}},{"id":183,"uris":["http://zotero.org/users/local/hHKggCUl/items/BNZ7Z4CV"],"itemData":{"id":183,"type":"document","title":"Nation at risk of winter blackouts as power grid remains under strain","URL":"https://www.washingtonpost.com/business/2023/11/08/power-grid-blackouts-texas/","author":[{"family":"Washington Post","given":""}]}}],"schema":"https://github.com/citation-style-language/schema/raw/master/csl-citation.json"} </w:instrText>
      </w:r>
      <w:r w:rsidR="00683895">
        <w:rPr>
          <w:rFonts w:ascii="Arial" w:eastAsia="Times New Roman" w:hAnsi="Arial" w:cs="Arial"/>
          <w:kern w:val="0"/>
          <w:sz w:val="22"/>
          <w:szCs w:val="22"/>
          <w14:ligatures w14:val="none"/>
        </w:rPr>
        <w:fldChar w:fldCharType="separate"/>
      </w:r>
      <w:r w:rsidR="00683895">
        <w:rPr>
          <w:rFonts w:ascii="Arial" w:eastAsia="Times New Roman" w:hAnsi="Arial" w:cs="Arial"/>
          <w:noProof/>
          <w:kern w:val="0"/>
          <w:sz w:val="22"/>
          <w:szCs w:val="22"/>
          <w14:ligatures w14:val="none"/>
        </w:rPr>
        <w:t>(12,13)</w:t>
      </w:r>
      <w:r w:rsidR="00683895">
        <w:rPr>
          <w:rFonts w:ascii="Arial" w:eastAsia="Times New Roman" w:hAnsi="Arial" w:cs="Arial"/>
          <w:kern w:val="0"/>
          <w:sz w:val="22"/>
          <w:szCs w:val="22"/>
          <w14:ligatures w14:val="none"/>
        </w:rPr>
        <w:fldChar w:fldCharType="end"/>
      </w:r>
      <w:r w:rsidR="009358F8">
        <w:rPr>
          <w:rFonts w:ascii="Arial" w:eastAsia="Times New Roman" w:hAnsi="Arial" w:cs="Arial"/>
          <w:kern w:val="0"/>
          <w:sz w:val="22"/>
          <w:szCs w:val="22"/>
          <w14:ligatures w14:val="none"/>
        </w:rPr>
        <w:t>.</w:t>
      </w:r>
      <w:r w:rsidRPr="00BC7831">
        <w:rPr>
          <w:rFonts w:ascii="Arial" w:eastAsia="Times New Roman" w:hAnsi="Arial" w:cs="Arial"/>
          <w:kern w:val="0"/>
          <w:sz w:val="22"/>
          <w:szCs w:val="22"/>
          <w14:ligatures w14:val="none"/>
        </w:rPr>
        <w:t xml:space="preserve"> </w:t>
      </w:r>
    </w:p>
    <w:p w14:paraId="6500A78C" w14:textId="20A722C3" w:rsidR="004A5C6E" w:rsidRPr="00BC7831" w:rsidRDefault="004A5C6E" w:rsidP="001C6B07">
      <w:pPr>
        <w:spacing w:line="480" w:lineRule="auto"/>
        <w:ind w:firstLine="360"/>
        <w:rPr>
          <w:rFonts w:ascii="Arial" w:hAnsi="Arial" w:cs="Arial"/>
          <w:sz w:val="22"/>
          <w:szCs w:val="22"/>
        </w:rPr>
      </w:pPr>
      <w:r w:rsidRPr="00BC7831">
        <w:rPr>
          <w:rFonts w:ascii="Arial" w:hAnsi="Arial" w:cs="Arial"/>
          <w:sz w:val="22"/>
          <w:szCs w:val="22"/>
        </w:rPr>
        <w:t>Power outages threaten the health of vulnerable populations such as older adults</w:t>
      </w:r>
      <w:r w:rsidR="009358F8">
        <w:rPr>
          <w:rFonts w:ascii="Arial" w:hAnsi="Arial" w:cs="Arial"/>
          <w:sz w:val="22"/>
          <w:szCs w:val="22"/>
        </w:rPr>
        <w:t xml:space="preserve"> </w:t>
      </w:r>
      <w:r w:rsidR="00A676AD">
        <w:rPr>
          <w:rFonts w:ascii="Arial" w:hAnsi="Arial" w:cs="Arial"/>
          <w:sz w:val="22"/>
          <w:szCs w:val="22"/>
        </w:rPr>
        <w:fldChar w:fldCharType="begin"/>
      </w:r>
      <w:r w:rsidR="00A676AD">
        <w:rPr>
          <w:rFonts w:ascii="Arial" w:hAnsi="Arial" w:cs="Arial"/>
          <w:sz w:val="22"/>
          <w:szCs w:val="22"/>
        </w:rPr>
        <w:instrText xml:space="preserve"> ADDIN ZOTERO_ITEM CSL_CITATION {"citationID":"RYCjB8x9","properties":{"formattedCitation":"(7,14)","plainCitation":"(7,14)","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rsidR="00A676AD">
        <w:rPr>
          <w:rFonts w:ascii="Arial" w:hAnsi="Arial" w:cs="Arial"/>
          <w:sz w:val="22"/>
          <w:szCs w:val="22"/>
        </w:rPr>
        <w:fldChar w:fldCharType="separate"/>
      </w:r>
      <w:r w:rsidR="00A676AD">
        <w:rPr>
          <w:rFonts w:ascii="Arial" w:hAnsi="Arial" w:cs="Arial"/>
          <w:noProof/>
          <w:sz w:val="22"/>
          <w:szCs w:val="22"/>
        </w:rPr>
        <w:t>(7,14)</w:t>
      </w:r>
      <w:r w:rsidR="00A676AD">
        <w:rPr>
          <w:rFonts w:ascii="Arial" w:hAnsi="Arial" w:cs="Arial"/>
          <w:sz w:val="22"/>
          <w:szCs w:val="22"/>
        </w:rPr>
        <w:fldChar w:fldCharType="end"/>
      </w:r>
      <w:r w:rsidR="009358F8">
        <w:rPr>
          <w:rFonts w:ascii="Arial" w:hAnsi="Arial" w:cs="Arial"/>
          <w:sz w:val="22"/>
          <w:szCs w:val="22"/>
        </w:rPr>
        <w:t xml:space="preserve"> by </w:t>
      </w:r>
      <w:r w:rsidRPr="00BC7831">
        <w:rPr>
          <w:rFonts w:ascii="Arial" w:hAnsi="Arial" w:cs="Arial"/>
          <w:sz w:val="22"/>
          <w:szCs w:val="22"/>
        </w:rPr>
        <w:t>disabl</w:t>
      </w:r>
      <w:r w:rsidR="009358F8">
        <w:rPr>
          <w:rFonts w:ascii="Arial" w:hAnsi="Arial" w:cs="Arial"/>
          <w:sz w:val="22"/>
          <w:szCs w:val="22"/>
        </w:rPr>
        <w:t>ing</w:t>
      </w:r>
      <w:r w:rsidRPr="00BC7831">
        <w:rPr>
          <w:rFonts w:ascii="Arial" w:hAnsi="Arial" w:cs="Arial"/>
          <w:sz w:val="22"/>
          <w:szCs w:val="22"/>
        </w:rPr>
        <w:t xml:space="preserve"> air conditioners and heaters, exposing those affected to extreme temperatures</w:t>
      </w:r>
      <w:r w:rsidR="009358F8">
        <w:rPr>
          <w:rFonts w:ascii="Arial" w:hAnsi="Arial" w:cs="Arial"/>
          <w:sz w:val="22"/>
          <w:szCs w:val="22"/>
        </w:rPr>
        <w:t xml:space="preserve"> </w:t>
      </w:r>
      <w:r w:rsidR="00DF14BA">
        <w:rPr>
          <w:rFonts w:ascii="Arial" w:hAnsi="Arial" w:cs="Arial"/>
          <w:sz w:val="22"/>
          <w:szCs w:val="22"/>
        </w:rPr>
        <w:fldChar w:fldCharType="begin"/>
      </w:r>
      <w:r w:rsidR="002B1C1E">
        <w:rPr>
          <w:rFonts w:ascii="Arial" w:hAnsi="Arial" w:cs="Arial"/>
          <w:sz w:val="22"/>
          <w:szCs w:val="22"/>
        </w:rPr>
        <w:instrText xml:space="preserve"> ADDIN ZOTERO_ITEM CSL_CITATION {"citationID":"ARcMHLoi","properties":{"formattedCitation":"(15)","plainCitation":"(15)","noteIndex":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00DF14BA">
        <w:rPr>
          <w:rFonts w:ascii="Arial" w:hAnsi="Arial" w:cs="Arial"/>
          <w:sz w:val="22"/>
          <w:szCs w:val="22"/>
        </w:rPr>
        <w:fldChar w:fldCharType="separate"/>
      </w:r>
      <w:r w:rsidR="002B1C1E">
        <w:rPr>
          <w:rFonts w:ascii="Arial" w:hAnsi="Arial" w:cs="Arial"/>
          <w:noProof/>
          <w:sz w:val="22"/>
          <w:szCs w:val="22"/>
        </w:rPr>
        <w:t>(15)</w:t>
      </w:r>
      <w:r w:rsidR="00DF14BA">
        <w:rPr>
          <w:rFonts w:ascii="Arial" w:hAnsi="Arial" w:cs="Arial"/>
          <w:sz w:val="22"/>
          <w:szCs w:val="22"/>
        </w:rPr>
        <w:fldChar w:fldCharType="end"/>
      </w:r>
      <w:r w:rsidR="009358F8">
        <w:rPr>
          <w:rFonts w:ascii="Arial" w:hAnsi="Arial" w:cs="Arial"/>
          <w:sz w:val="22"/>
          <w:szCs w:val="22"/>
        </w:rPr>
        <w:t>.</w:t>
      </w:r>
      <w:r w:rsidRPr="00BC7831">
        <w:rPr>
          <w:rFonts w:ascii="Arial" w:hAnsi="Arial" w:cs="Arial"/>
          <w:sz w:val="22"/>
          <w:szCs w:val="22"/>
        </w:rPr>
        <w:t xml:space="preserve"> This heat and cold exposure may cause or exacerbate respiratory and cardiovascular illness. Older adults are more likely to suffer health consequences from heat and cold exposure due to aging-related thermoregulation changes</w:t>
      </w:r>
      <w:r w:rsidR="009358F8">
        <w:rPr>
          <w:rFonts w:ascii="Arial" w:hAnsi="Arial" w:cs="Arial"/>
          <w:sz w:val="22"/>
          <w:szCs w:val="22"/>
        </w:rPr>
        <w:t xml:space="preserve"> </w:t>
      </w:r>
      <w:r w:rsidR="00CB3542">
        <w:rPr>
          <w:rFonts w:ascii="Arial" w:hAnsi="Arial" w:cs="Arial"/>
          <w:sz w:val="22"/>
          <w:szCs w:val="22"/>
        </w:rPr>
        <w:fldChar w:fldCharType="begin"/>
      </w:r>
      <w:r w:rsidR="00CB3542">
        <w:rPr>
          <w:rFonts w:ascii="Arial" w:hAnsi="Arial" w:cs="Arial"/>
          <w:sz w:val="22"/>
          <w:szCs w:val="22"/>
        </w:rPr>
        <w:instrText xml:space="preserve"> ADDIN ZOTERO_ITEM CSL_CITATION {"citationID":"anw7DrL5","properties":{"formattedCitation":"(16\\uc0\\u8211{}18)","plainCitation":"(16–18)","noteIndex":0},"citationItems":[{"id":221,"uris":["http://zotero.org/users/local/hHKggCUl/items/Z7E6GC2N"],"itemData":{"id":221,"type":"article-journal","abstract":"Extreme temperatures pose signiﬁcant risks to human health and wellbeing. Older adults are particularly at risk and their susceptibility is a function of vulnerability to general daily life circumstances and to speciﬁed events or threats. For the ﬁrst time, this paper develops a combined general and speciﬁed approach to understand the determinants of vulnerability. The ﬁndings show that most participants exhibit high levels of heat-related vulnerability, followed by cold-related vulnerability and lastly, general vulnerability. General vulnerability was shown to be primarily shaped by ﬁnancial, physical and social assets. Whilst, speciﬁed vulnerability was found to be mainly shaped by human, physical and placed based assets. Such ﬁndings present opportunities to focus on the types of assets that contribute to reducing vulnerability. These ﬁndings also suggest that the role assets play in shaping vulnerability must be attended to if we are to fully understand and e</w:instrText>
      </w:r>
      <w:r w:rsidR="00CB3542">
        <w:rPr>
          <w:rFonts w:ascii="Cambria Math" w:hAnsi="Cambria Math" w:cs="Cambria Math"/>
          <w:sz w:val="22"/>
          <w:szCs w:val="22"/>
        </w:rPr>
        <w:instrText>ﬀ</w:instrText>
      </w:r>
      <w:r w:rsidR="00CB3542">
        <w:rPr>
          <w:rFonts w:ascii="Arial" w:hAnsi="Arial" w:cs="Arial"/>
          <w:sz w:val="22"/>
          <w:szCs w:val="22"/>
        </w:rPr>
        <w:instrText xml:space="preserve">ectively implement strategies to reduce vulnerability.","container-title":"International Journal of Environmental Health Research","DOI":"10.1080/09603123.2019.1609655","ISSN":"0960-3123, 1369-1619","issue":"5","journalAbbreviation":"International Journal of Environmental Health Research","language":"en","page":"515-532","source":"DOI.org (Crossref)","title":"General and specified vulnerability to extreme temperatures among older adults","volume":"30","author":[{"family":"Nunes","given":"Ana Raquel"}],"issued":{"date-parts":[["2020",9,2]]}}},{"id":274,"uris":["http://zotero.org/users/local/hHKggCUl/items/2YJ68DVA"],"itemData":{"id":274,"type":"article-journal","abstract":"Background: Addressing vulnerability to heat-related mortality is a necessary step in the development of policies dictated by heat action plans. We aimed to provide a systematic assessment of the epidemiologic evidence regarding vulnerability to heat-related mortality.\nMethods: Studies assessing the association between high ambient temperature or heat waves and mortality among different subgroups and published between January 1980 and August 2014 were selected. Estimates of association for all the included subgroups were extracted. We assessed the presence of heterogeneous effects between subgroups conducting Cochran Q tests. We conducted random effect meta-analyses of ratios of relative risks (RRR) for high ambient temperature studies. We performed random effects meta-regression analyses to investigate factors associated with the magnitude of the RRR.\nResults: Sixty-one studies were included. Using the Cochran Q test, we consistently found evidence of vulnerability for the elderly ages &gt;85 years. We found a pooled RRR of 0.99 (95% confidence interval [CI] = 0.97, 1.01) for male sex, 1.02 (95% CI = 1.01, 1.03) for age &gt;65 years, 1.04 (95% CI = 1.02, 1.07) for ages &gt;75 years, 1.03 (95% CI = 1.01, 1.05) for low individual socioeconomic status (SES), and 1.01 (95% CI = 0.99, 1.02) for low ecologic SES.\nConclusions: We found strongest evidence of heat-related vulnerability for the elderly ages &gt;65 and &gt;75 years and low SES groups (at the individual level). Studies are needed to clarify if other subgroups (e.g., children, people living alone) are also vulnerable to heat to inform public health programs.","container-title":"Epidemiology","DOI":"10.1097/EDE.0000000000000375","ISSN":"1044-3983","issue":"6","journalAbbreviation":"Epidemiology","language":"en","page":"781-793","source":"DOI.org (Crossref)","title":"Review Article: Vulnerability to Heat-related Mortality","title-short":"Review Article","volume":"26","author":[{"family":"Benmarhnia","given":"Tarik"},{"family":"Deguen","given":"Séverine"},{"family":"Kaufman","given":"Jay S."},{"family":"Smargiassi","given":"Audrey"}],"issued":{"date-parts":[["2015",11]]}}},{"id":273,"uris":["http://zotero.org/users/local/hHKggCUl/items/ZF4A8MGS"],"itemData":{"id":273,"type":"article-journal","abstract":"More frequent and intense periods of extreme heat (heatwaves) represent the most direct challenge to human health posed by climate change. Older adults are particularly vulnerable, especially those with common ageassociated chronic health conditions (e.g., cardiovascular disease, hypertension, obesity, type 2 diabetes, chronic kidney disease). In parallel, the global population is aging and age-associated disease rates are on the rise. Impairments in the physiological responses tasked with maintaining homeostasis during heat exposure have long been thought to contribute to increased risk of health disorders in older adults during heatwaves. As such, a comprehensive overview of the provisional links between age-related physiological dysfunction and elevated risk of heat-related injury in older adults would be of great value to healthcare officials and policy makers concerned with protecting heat-vulnerable sectors of the population from the adverse health impacts of heat­ waves. In this narrative review, we therefore summarize our current understanding of the physiological me­ chanisms by which aging impairs the regulation of body temperature, hemodynamic stability and hydration status. We then examine how these impairments may contribute to acute pathophysiological events common during heatwaves (e.g., heatstroke, major adverse cardiovascular events, acute kidney injury) and discuss how age-associated chronic health conditions may exacerbate those impairments. Finally, we briefly consider the importance of physiological research in the development of climate-health programs aimed at protecting heatvulnerable individuals.","container-title":"Environment International","DOI":"10.1016/j.envint.2020.105909","ISSN":"01604120","journalAbbreviation":"Environment International","language":"en","page":"105909","source":"DOI.org (Crossref)","title":"Physiological factors characterizing heat-vulnerable older adults: A narrative review","title-short":"Physiological factors characterizing heat-vulnerable older adults","volume":"144","author":[{"family":"Meade","given":"Robert D."},{"family":"Akerman","given":"Ashley P."},{"family":"Notley","given":"Sean R."},{"family":"McGinn","given":"Ryan"},{"family":"Poirier","given":"Paul"},{"family":"Gosselin","given":"Pierre"},{"family":"Kenny","given":"Glen P."}],"issued":{"date-parts":[["2020",11]]}}}],"schema":"https://github.com/citation-style-language/schema/raw/master/csl-citation.json"} </w:instrText>
      </w:r>
      <w:r w:rsidR="00CB3542">
        <w:rPr>
          <w:rFonts w:ascii="Arial" w:hAnsi="Arial" w:cs="Arial"/>
          <w:sz w:val="22"/>
          <w:szCs w:val="22"/>
        </w:rPr>
        <w:fldChar w:fldCharType="separate"/>
      </w:r>
      <w:r w:rsidR="00CB3542" w:rsidRPr="00CB3542">
        <w:rPr>
          <w:rFonts w:ascii="Arial" w:hAnsi="Arial" w:cs="Arial"/>
          <w:kern w:val="0"/>
          <w:sz w:val="22"/>
          <w:lang w:val="en-US"/>
        </w:rPr>
        <w:t>(16–18)</w:t>
      </w:r>
      <w:r w:rsidR="00CB3542">
        <w:rPr>
          <w:rFonts w:ascii="Arial" w:hAnsi="Arial" w:cs="Arial"/>
          <w:sz w:val="22"/>
          <w:szCs w:val="22"/>
        </w:rPr>
        <w:fldChar w:fldCharType="end"/>
      </w:r>
      <w:r w:rsidRPr="00BC7831">
        <w:rPr>
          <w:rFonts w:ascii="Arial" w:hAnsi="Arial" w:cs="Arial"/>
          <w:sz w:val="22"/>
          <w:szCs w:val="22"/>
        </w:rPr>
        <w:t xml:space="preserve"> </w:t>
      </w:r>
      <w:r w:rsidR="009358F8">
        <w:rPr>
          <w:rFonts w:ascii="Arial" w:hAnsi="Arial" w:cs="Arial"/>
          <w:sz w:val="22"/>
          <w:szCs w:val="22"/>
        </w:rPr>
        <w:t>and</w:t>
      </w:r>
      <w:r w:rsidR="009358F8" w:rsidRPr="00BC7831">
        <w:rPr>
          <w:rFonts w:ascii="Arial" w:hAnsi="Arial" w:cs="Arial"/>
          <w:sz w:val="22"/>
          <w:szCs w:val="22"/>
        </w:rPr>
        <w:t xml:space="preserve"> </w:t>
      </w:r>
      <w:r w:rsidRPr="00BC7831">
        <w:rPr>
          <w:rFonts w:ascii="Arial" w:hAnsi="Arial" w:cs="Arial"/>
          <w:sz w:val="22"/>
          <w:szCs w:val="22"/>
        </w:rPr>
        <w:t>preexisting</w:t>
      </w:r>
      <w:r w:rsidR="009358F8">
        <w:rPr>
          <w:rFonts w:ascii="Arial" w:hAnsi="Arial" w:cs="Arial"/>
          <w:sz w:val="22"/>
          <w:szCs w:val="22"/>
        </w:rPr>
        <w:t xml:space="preserve"> conditions</w:t>
      </w:r>
      <w:r w:rsidR="001461BE">
        <w:rPr>
          <w:rFonts w:ascii="Arial" w:hAnsi="Arial" w:cs="Arial"/>
          <w:sz w:val="22"/>
          <w:szCs w:val="22"/>
        </w:rPr>
        <w:t xml:space="preserve"> </w:t>
      </w:r>
      <w:r w:rsidR="001461BE">
        <w:rPr>
          <w:rFonts w:ascii="Arial" w:hAnsi="Arial" w:cs="Arial"/>
          <w:sz w:val="22"/>
          <w:szCs w:val="22"/>
        </w:rPr>
        <w:fldChar w:fldCharType="begin"/>
      </w:r>
      <w:r w:rsidR="00F8308F">
        <w:rPr>
          <w:rFonts w:ascii="Arial" w:hAnsi="Arial" w:cs="Arial"/>
          <w:sz w:val="22"/>
          <w:szCs w:val="22"/>
        </w:rPr>
        <w:instrText xml:space="preserve"> ADDIN ZOTERO_ITEM CSL_CITATION {"citationID":"mQYzfQhQ","properties":{"formattedCitation":"(19,20)","plainCitation":"(19,20)","noteIndex":0},"citationItems":[{"id":225,"uris":["http://zotero.org/users/local/hHKggCUl/items/SQXLWE9T"],"itemData":{"id":225,"type":"article-journal","abstract":"Frailty is a common condition in older people. The epidemiological data available, however, are mainly based on the physical frailty phenotype. An extensive literature has suggested that frailty should be identified using a multidimensional approach. Based on these recommendations, we estimated the prevalence of frailty and prefrailty in the older population, using the multidimensional prognostic index (MPI), a common tool for defining multidimensional frailty. We searched several databases until 10th May 2021 for studies reporting the prevalence of frailty according to MPI values. MPI was categorized, where possible, in &lt; 0.33 (robustness), 0.33–0.66 (pre-frailty) and &gt; 0.66 (frailty) or using a RECursive Partition and AMalgamation approach. A metaanalysis of the prevalence, with the correspondent 95% confidence intervals (CIs) of pre-frailty and frailty was performed stratified by setting (population-based, ambulatory, nursing home, and hospital). Among 177 papers initially screened, we included 57 studies for a total of 56,407 older people. The mean age was 78.6 years, with a slight prevalence of women (58%). The overall prevalence of multidimensional frailty (MPI-3) was 26.8% (95% CI: 22.1–31.5), being higher in nursing home setting (51.5%) and lower in population-based studies (13.3%). The prevalence of pre-frailty (MPI-2) was 36.4% (95%CI: 33.1–39.7), being higher in hospital setting (39.3%) and lower in nursing home (20%). In conclusion, frailty and pre-frailty, according to a multidimensional definition, are common in older people affecting, respectively, one person over four and one over three. Our work further strengths the importance of screening frailty in older people using a multidimensional approach.","container-title":"Ageing Research Reviews","DOI":"10.1016/j.arr.2021.101498","ISSN":"15681637","journalAbbreviation":"Ageing Research Reviews","language":"en","page":"101498","source":"DOI.org (Crossref)","title":"Prevalence of multidimensional frailty and pre-frailty in older people in different settings: A systematic review and meta-analysis","title-short":"Prevalence of multidimensional frailty and pre-frailty in older people in different settings","volume":"72","author":[{"family":"Veronese","given":"Nicola"},{"family":"Custodero","given":"Carlo"},{"family":"Cella","given":"Alberto"},{"family":"Demurtas","given":"Jacopo"},{"family":"Zora","given":"Sabrina"},{"family":"Maggi","given":"Stefania"},{"family":"Barbagallo","given":"Mario"},{"family":"Sabbà","given":"Carlo"},{"family":"Ferrucci","given":"Luigi"},{"family":"Pilotto","given":"Alberto"}],"issued":{"date-parts":[["2021",12]]}}},{"id":224,"uris":["http://zotero.org/users/local/hHKggCUl/items/VZ6B3TII"],"itemData":{"id":224,"type":"article-journal","container-title":"JAMA","DOI":"10.1001/jama.298.10.1160-b","ISSN":"0098-7484","issue":"10","journalAbbreviation":"JAMA","language":"en","page":"1158","source":"DOI.org (Crossref)","title":"Patterns of Prevalent Major Chronic Disease Among Older Adults in the United States","volume":"298","author":[{"family":"Weiss","given":"Carlos O."},{"family":"Boyd","given":"Cynthia M."},{"family":"Yu","given":"Qilu"},{"family":"Wolff","given":"Jennifer L."},{"family":"Leff","given":"Bruce"}],"issued":{"date-parts":[["2007",9,12]]}}}],"schema":"https://github.com/citation-style-language/schema/raw/master/csl-citation.json"} </w:instrText>
      </w:r>
      <w:r w:rsidR="001461BE">
        <w:rPr>
          <w:rFonts w:ascii="Arial" w:hAnsi="Arial" w:cs="Arial"/>
          <w:sz w:val="22"/>
          <w:szCs w:val="22"/>
        </w:rPr>
        <w:fldChar w:fldCharType="separate"/>
      </w:r>
      <w:r w:rsidR="00F8308F">
        <w:rPr>
          <w:rFonts w:ascii="Arial" w:hAnsi="Arial" w:cs="Arial"/>
          <w:noProof/>
          <w:sz w:val="22"/>
          <w:szCs w:val="22"/>
        </w:rPr>
        <w:t>(19,20)</w:t>
      </w:r>
      <w:r w:rsidR="001461BE">
        <w:rPr>
          <w:rFonts w:ascii="Arial" w:hAnsi="Arial" w:cs="Arial"/>
          <w:sz w:val="22"/>
          <w:szCs w:val="22"/>
        </w:rPr>
        <w:fldChar w:fldCharType="end"/>
      </w:r>
      <w:r w:rsidR="009358F8">
        <w:rPr>
          <w:rFonts w:ascii="Arial" w:hAnsi="Arial" w:cs="Arial"/>
          <w:sz w:val="22"/>
          <w:szCs w:val="22"/>
        </w:rPr>
        <w:t xml:space="preserve">. For example, </w:t>
      </w:r>
      <w:r w:rsidRPr="00BC7831">
        <w:rPr>
          <w:rFonts w:ascii="Arial" w:hAnsi="Arial" w:cs="Arial"/>
          <w:sz w:val="22"/>
          <w:szCs w:val="22"/>
        </w:rPr>
        <w:t xml:space="preserve"> </w:t>
      </w:r>
      <w:r w:rsidR="009358F8" w:rsidRPr="00BC7831">
        <w:rPr>
          <w:rFonts w:ascii="Arial" w:hAnsi="Arial" w:cs="Arial"/>
          <w:sz w:val="22"/>
          <w:szCs w:val="22"/>
        </w:rPr>
        <w:t xml:space="preserve">70-86% of older adults </w:t>
      </w:r>
      <w:r w:rsidR="009358F8">
        <w:rPr>
          <w:rFonts w:ascii="Arial" w:hAnsi="Arial" w:cs="Arial"/>
          <w:sz w:val="22"/>
          <w:szCs w:val="22"/>
        </w:rPr>
        <w:t xml:space="preserve">live with </w:t>
      </w:r>
      <w:r w:rsidR="00423D15">
        <w:rPr>
          <w:rFonts w:ascii="Arial" w:hAnsi="Arial" w:cs="Arial"/>
          <w:sz w:val="22"/>
          <w:szCs w:val="22"/>
        </w:rPr>
        <w:t>cardiovascular disease (CVD)</w:t>
      </w:r>
      <w:r w:rsidR="009358F8">
        <w:rPr>
          <w:rFonts w:ascii="Arial" w:hAnsi="Arial" w:cs="Arial"/>
          <w:sz w:val="22"/>
          <w:szCs w:val="22"/>
        </w:rPr>
        <w:t xml:space="preserve"> </w:t>
      </w:r>
      <w:r w:rsidR="00DF14BA">
        <w:rPr>
          <w:rFonts w:ascii="Arial" w:hAnsi="Arial" w:cs="Arial"/>
          <w:sz w:val="22"/>
          <w:szCs w:val="22"/>
        </w:rPr>
        <w:fldChar w:fldCharType="begin"/>
      </w:r>
      <w:r w:rsidR="00F8308F">
        <w:rPr>
          <w:rFonts w:ascii="Arial" w:hAnsi="Arial" w:cs="Arial"/>
          <w:sz w:val="22"/>
          <w:szCs w:val="22"/>
        </w:rPr>
        <w:instrText xml:space="preserve"> ADDIN ZOTERO_ITEM CSL_CITATION {"citationID":"BVWFzXt8","properties":{"formattedCitation":"(21)","plainCitation":"(21)","noteIndex":0},"citationItems":[{"id":218,"uris":["http://zotero.org/users/local/hHKggCUl/items/PJTD65AJ"],"itemData":{"id":218,"type":"article-journal","container-title":"Clinics in Geriatric Medicine","DOI":"10.1016/j.cger.2009.07.007","ISSN":"07490690","issue":"4","journalAbbreviation":"Clinics in Geriatric Medicine","language":"en","license":"https://www.elsevier.com/tdm/userlicense/1.0/","page":"563-577","source":"DOI.org (Crossref)","title":"The Burden of Cardiovascular Disease in the Elderly: Morbidity, Mortality, and Costs","title-short":"The Burden of Cardiovascular Disease in the Elderly","volume":"25","author":[{"family":"Yazdanyar","given":"Ali"},{"family":"Newman","given":"Anne B."}],"issued":{"date-parts":[["2009",11]]}}}],"schema":"https://github.com/citation-style-language/schema/raw/master/csl-citation.json"} </w:instrText>
      </w:r>
      <w:r w:rsidR="00DF14BA">
        <w:rPr>
          <w:rFonts w:ascii="Arial" w:hAnsi="Arial" w:cs="Arial"/>
          <w:sz w:val="22"/>
          <w:szCs w:val="22"/>
        </w:rPr>
        <w:fldChar w:fldCharType="separate"/>
      </w:r>
      <w:r w:rsidR="00F8308F">
        <w:rPr>
          <w:rFonts w:ascii="Arial" w:hAnsi="Arial" w:cs="Arial"/>
          <w:noProof/>
          <w:sz w:val="22"/>
          <w:szCs w:val="22"/>
        </w:rPr>
        <w:t>(21)</w:t>
      </w:r>
      <w:r w:rsidR="00DF14BA">
        <w:rPr>
          <w:rFonts w:ascii="Arial" w:hAnsi="Arial" w:cs="Arial"/>
          <w:sz w:val="22"/>
          <w:szCs w:val="22"/>
        </w:rPr>
        <w:fldChar w:fldCharType="end"/>
      </w:r>
      <w:r w:rsidR="005C6F10">
        <w:rPr>
          <w:rFonts w:ascii="Arial" w:hAnsi="Arial" w:cs="Arial"/>
          <w:sz w:val="22"/>
          <w:szCs w:val="22"/>
        </w:rPr>
        <w:t>, and o</w:t>
      </w:r>
      <w:r w:rsidR="009358F8">
        <w:rPr>
          <w:rFonts w:ascii="Arial" w:hAnsi="Arial" w:cs="Arial"/>
          <w:sz w:val="22"/>
          <w:szCs w:val="22"/>
        </w:rPr>
        <w:t xml:space="preserve">ver </w:t>
      </w:r>
      <w:r w:rsidR="009358F8" w:rsidRPr="00BC7831">
        <w:rPr>
          <w:rFonts w:ascii="Arial" w:hAnsi="Arial" w:cs="Arial"/>
          <w:sz w:val="22"/>
          <w:szCs w:val="22"/>
        </w:rPr>
        <w:t>3% of older adults use electricity-dependent medical equipment such as ventilators and oxygen tanks at home to treat conditions like COPD</w:t>
      </w:r>
      <w:r w:rsidR="003A2FDE">
        <w:rPr>
          <w:rFonts w:ascii="Arial" w:hAnsi="Arial" w:cs="Arial"/>
          <w:sz w:val="22"/>
          <w:szCs w:val="22"/>
        </w:rPr>
        <w:t xml:space="preserve"> </w:t>
      </w:r>
      <w:r w:rsidR="009358F8">
        <w:rPr>
          <w:rFonts w:ascii="Arial" w:hAnsi="Arial" w:cs="Arial"/>
          <w:sz w:val="22"/>
          <w:szCs w:val="22"/>
        </w:rPr>
        <w:fldChar w:fldCharType="begin"/>
      </w:r>
      <w:r w:rsidR="009358F8">
        <w:rPr>
          <w:rFonts w:ascii="Arial" w:hAnsi="Arial" w:cs="Arial"/>
          <w:sz w:val="22"/>
          <w:szCs w:val="22"/>
        </w:rPr>
        <w:instrText xml:space="preserve"> ADDIN ZOTERO_ITEM CSL_CITATION {"citationID":"rLROxycY","properties":{"formattedCitation":"(7)","plainCitation":"(7)","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009358F8">
        <w:rPr>
          <w:rFonts w:ascii="Arial" w:hAnsi="Arial" w:cs="Arial"/>
          <w:sz w:val="22"/>
          <w:szCs w:val="22"/>
        </w:rPr>
        <w:fldChar w:fldCharType="separate"/>
      </w:r>
      <w:r w:rsidR="009358F8">
        <w:rPr>
          <w:rFonts w:ascii="Arial" w:hAnsi="Arial" w:cs="Arial"/>
          <w:noProof/>
          <w:sz w:val="22"/>
          <w:szCs w:val="22"/>
        </w:rPr>
        <w:t>(7)</w:t>
      </w:r>
      <w:r w:rsidR="009358F8">
        <w:rPr>
          <w:rFonts w:ascii="Arial" w:hAnsi="Arial" w:cs="Arial"/>
          <w:sz w:val="22"/>
          <w:szCs w:val="22"/>
        </w:rPr>
        <w:fldChar w:fldCharType="end"/>
      </w:r>
      <w:r w:rsidR="009358F8">
        <w:rPr>
          <w:rFonts w:ascii="Arial" w:hAnsi="Arial" w:cs="Arial"/>
          <w:sz w:val="22"/>
          <w:szCs w:val="22"/>
        </w:rPr>
        <w:t xml:space="preserve">. For these individuals, </w:t>
      </w:r>
      <w:r w:rsidRPr="00BC7831">
        <w:rPr>
          <w:rFonts w:ascii="Arial" w:hAnsi="Arial" w:cs="Arial"/>
          <w:sz w:val="22"/>
          <w:szCs w:val="22"/>
        </w:rPr>
        <w:t xml:space="preserve">loss of electricity can be life-threatening. Finally, </w:t>
      </w:r>
      <w:r w:rsidR="009358F8">
        <w:rPr>
          <w:rFonts w:ascii="Arial" w:hAnsi="Arial" w:cs="Arial"/>
          <w:sz w:val="22"/>
          <w:szCs w:val="22"/>
        </w:rPr>
        <w:t>prolonged</w:t>
      </w:r>
      <w:r w:rsidRPr="00BC7831">
        <w:rPr>
          <w:rFonts w:ascii="Arial" w:hAnsi="Arial" w:cs="Arial"/>
          <w:sz w:val="22"/>
          <w:szCs w:val="22"/>
        </w:rPr>
        <w:t xml:space="preserve"> loss of electricity to refrigerators, elevators, wheelchairs, and water disruptions can result in stress, isolation, dehydration, or injury</w:t>
      </w:r>
      <w:r w:rsidR="009358F8">
        <w:rPr>
          <w:rFonts w:ascii="Arial" w:hAnsi="Arial" w:cs="Arial"/>
          <w:sz w:val="22"/>
          <w:szCs w:val="22"/>
        </w:rPr>
        <w:t>.</w:t>
      </w:r>
      <w:r w:rsidRPr="00BC7831">
        <w:rPr>
          <w:rFonts w:ascii="Arial" w:hAnsi="Arial" w:cs="Arial"/>
          <w:sz w:val="22"/>
          <w:szCs w:val="22"/>
        </w:rPr>
        <w:t xml:space="preserve"> </w:t>
      </w:r>
      <w:r w:rsidR="001461BE">
        <w:rPr>
          <w:rFonts w:ascii="Arial" w:hAnsi="Arial" w:cs="Arial"/>
          <w:sz w:val="22"/>
          <w:szCs w:val="22"/>
        </w:rPr>
        <w:t>O</w:t>
      </w:r>
      <w:r w:rsidRPr="00BC7831">
        <w:rPr>
          <w:rFonts w:ascii="Arial" w:hAnsi="Arial" w:cs="Arial"/>
          <w:sz w:val="22"/>
          <w:szCs w:val="22"/>
        </w:rPr>
        <w:t>lder adults</w:t>
      </w:r>
      <w:r w:rsidR="001461BE">
        <w:rPr>
          <w:rFonts w:ascii="Arial" w:hAnsi="Arial" w:cs="Arial"/>
          <w:sz w:val="22"/>
          <w:szCs w:val="22"/>
        </w:rPr>
        <w:t>’</w:t>
      </w:r>
      <w:r w:rsidRPr="00BC7831">
        <w:rPr>
          <w:rFonts w:ascii="Arial" w:hAnsi="Arial" w:cs="Arial"/>
          <w:sz w:val="22"/>
          <w:szCs w:val="22"/>
        </w:rPr>
        <w:t xml:space="preserve">  increased reliance on mobility devices and elevators</w:t>
      </w:r>
      <w:r w:rsidR="001461BE">
        <w:rPr>
          <w:rFonts w:ascii="Arial" w:hAnsi="Arial" w:cs="Arial"/>
          <w:sz w:val="22"/>
          <w:szCs w:val="22"/>
        </w:rPr>
        <w:t xml:space="preserve"> and social isolation </w:t>
      </w:r>
      <w:r w:rsidR="002108AB">
        <w:rPr>
          <w:rFonts w:ascii="Arial" w:hAnsi="Arial" w:cs="Arial"/>
          <w:sz w:val="22"/>
          <w:szCs w:val="22"/>
        </w:rPr>
        <w:fldChar w:fldCharType="begin"/>
      </w:r>
      <w:r w:rsidR="00F8308F">
        <w:rPr>
          <w:rFonts w:ascii="Arial" w:hAnsi="Arial" w:cs="Arial"/>
          <w:sz w:val="22"/>
          <w:szCs w:val="22"/>
        </w:rPr>
        <w:instrText xml:space="preserve"> ADDIN ZOTERO_ITEM CSL_CITATION {"citationID":"MYLw5KFM","properties":{"formattedCitation":"(22,23)","plainCitation":"(22,23)","noteIndex":0},"citationItems":[{"id":229,"uris":["http://zotero.org/users/local/hHKggCUl/items/CZD8GSGU"],"itemData":{"id":229,"type":"article-journal","abstract":"Objectives: To effectively reduce loneliness in older adults, interventions should be based on firm evidence regarding risk factors for loneliness in that population. This systematic review aimed to identify, appraise and synthesise longitudinal studies of risk factors for loneliness in older adults.\nMethods: Searches were performed in June 2018 in PsycINFO, Scopus, Sociology Collection and Web of Science. Inclusion criteria were: population of older adults (M ¼ 60þ years at outcome); longitudinal design; study conducted in an OECD country; article published in English in a peer-review journal. Article relevance and quality assessments were made by at least two independent reviewers.\nResults: The search found 967 unique articles, of which 34 met relevance and quality criteria. The Netherlands and the United States together contributed 19 articles; 17 analysed national samples while 7 studies provided the data for 19 articles. One of two validated scales was used to measure loneliness in 24 articles, although 10 used a single item. A total of 120 unique risk factors for loneliness were examined. Risk factors with relatively consistent associations with loneliness were: not being married/partnered and partner loss; a limited social network; a low level of social activity; poor self-perceived health; and depression/depressed mood and an increase in depression.\nConclusion: Despite the range of factors examined in the reviewed articles, strong evidence for a longitudinal association with loneliness was found for relatively few, while there were surprising omissions from the factors investigated. Future research should explore longitudinal risk factors for emotional and social loneliness.","container-title":"Aging &amp; Mental Health","DOI":"10.1080/13607863.2021.1876638","ISSN":"1360-7863, 1364-6915","issue":"2","journalAbbreviation":"Aging &amp; Mental Health","language":"en","page":"225-249","source":"DOI.org (Crossref)","title":"A systematic review of longitudinal risk factors for loneliness in older adults","volume":"26","author":[{"family":"Dahlberg","given":"Lena"},{"family":"McKee","given":"Kevin J."},{"family":"Frank","given":"Amanda"},{"family":"Naseer","given":"Mahwish"}],"issued":{"date-parts":[["2022",2,1]]}}},{"id":227,"uris":["http://zotero.org/users/local/hHKggCUl/items/K6JWXEBQ"],"itemData":{"id":227,"type":"article-journal","abstract":"OBJECTIVE To evaluate interventions, targeting older adults, associated with a reduction in loneliness and social isolation. DATA SOURCES OVID, CINAHL, CENTRAL, Embase, PsychINFO, Web of Science, and Scopus were searched from inception to March 2020. STUDY SELECTION Peer-reviewed randomized clinical trials measuring loneliness and social isolation or support in adults aged 65 years or older. Only English language articles were included. DATA EXTRACTION AND SYNTHESIS Two independent reviewers screened studies, extracted data, and assessed risk of bias. Random-effects models were performed to pool the overall effect size by intervention. Statistical heterogeneity was evaluated with the I2 statistic and by estimating prediction intervals. Data were analyzed from November 2021 to September 2022. MAIN OUTCOMES AND MEASURES Quantitative measures of loneliness, social isolation, or social support based on an effect size of standardized mean differences.\nRESULTS Seventy studies were included in the systematic review (8259 participants); 44 studies were included in the loneliness meta-analysis (33 in the community with 3535 participants; 11 in longterm care with 1057 participants), with participants’ ages ranging from 55 to 100 years. Study sizes ranged from 8 to 741 participants. Interventions included animal therapy, psychotherapy or cognitive behavioral therapy, multicomponent, counseling, exercise, music therapy, occupational therapy, reminiscence therapy, social interventions, and technological interventions. Most interventions had a small effect size. Animal therapy in long-term care, when accounting for studies with no active controls, had the largest effect size on loneliness reduction (−1.86; 95% CI, −3.14 to −0.59; I2 = 86%) followed by technological interventions (videoconferencing) in long-term care (−1.40; 95% CI, −2.37 to −0.44; I2 = 70%).\nCONCLUSIONS AND RELEVANCE In this study, animal therapy and technology in long-term care had large effect sizes, but also high heterogeneity, so the effect size’s magnitude should be interpreted with caution. The small number of studies per intervention limits conclusions on sources of heterogeneity. Overall quality of evidence was very low. Future studies should consider measures","container-title":"JAMA Network Open","DOI":"10.1001/jamanetworkopen.2022.36676","ISSN":"2574-3805","issue":"10","journalAbbreviation":"JAMA Netw Open","language":"en","page":"e2236676","source":"DOI.org (Crossref)","title":"Interventions Associated With Reduced Loneliness and Social Isolation in Older Adults: A Systematic Review and Meta-analysis","title-short":"Interventions Associated With Reduced Loneliness and Social Isolation in Older Adults","volume":"5","author":[{"family":"Hoang","given":"Peter"},{"family":"King","given":"James A."},{"family":"Moore","given":"Sarah"},{"family":"Moore","given":"Kim"},{"family":"Reich","given":"Krista"},{"family":"Sidhu","given":"Harman"},{"family":"Tan","given":"Chin Vern"},{"family":"Whaley","given":"Colin"},{"family":"McMillan","given":"Jacqueline"}],"issued":{"date-parts":[["2022",10,17]]}}}],"schema":"https://github.com/citation-style-language/schema/raw/master/csl-citation.json"} </w:instrText>
      </w:r>
      <w:r w:rsidR="002108AB">
        <w:rPr>
          <w:rFonts w:ascii="Arial" w:hAnsi="Arial" w:cs="Arial"/>
          <w:sz w:val="22"/>
          <w:szCs w:val="22"/>
        </w:rPr>
        <w:fldChar w:fldCharType="separate"/>
      </w:r>
      <w:r w:rsidR="00F8308F">
        <w:rPr>
          <w:rFonts w:ascii="Arial" w:hAnsi="Arial" w:cs="Arial"/>
          <w:noProof/>
          <w:sz w:val="22"/>
          <w:szCs w:val="22"/>
        </w:rPr>
        <w:t>(22,23)</w:t>
      </w:r>
      <w:r w:rsidR="002108AB">
        <w:rPr>
          <w:rFonts w:ascii="Arial" w:hAnsi="Arial" w:cs="Arial"/>
          <w:sz w:val="22"/>
          <w:szCs w:val="22"/>
        </w:rPr>
        <w:fldChar w:fldCharType="end"/>
      </w:r>
      <w:r w:rsidR="00121278">
        <w:rPr>
          <w:rFonts w:ascii="Arial" w:hAnsi="Arial" w:cs="Arial"/>
          <w:sz w:val="22"/>
          <w:szCs w:val="22"/>
        </w:rPr>
        <w:fldChar w:fldCharType="begin"/>
      </w:r>
      <w:r w:rsidR="00F8308F">
        <w:rPr>
          <w:rFonts w:ascii="Arial" w:hAnsi="Arial" w:cs="Arial"/>
          <w:sz w:val="22"/>
          <w:szCs w:val="22"/>
        </w:rPr>
        <w:instrText xml:space="preserve"> ADDIN ZOTERO_ITEM CSL_CITATION {"citationID":"BHLSAw2W","properties":{"formattedCitation":"(24)","plainCitation":"(24)","noteIndex":0},"citationItems":[{"id":264,"uris":["http://zotero.org/users/local/hHKggCUl/items/8S6W2APB"],"itemData":{"id":264,"type":"article-journal","abstract":"Objectives—Natural and man-made disasters can result in power outages that can affect certain vulnerable populations dependent on electrically powered durable medical equipment. This study estimated the size and prevalence of that electricity-dependent population residing at home in the United States.\nMethods—We used the Truven Health MarketScan* 2012 database to estimate the number of employer-sponsored privately insured enrollees by geography, age group, and sex who resided at home and were dependent upon electrically powered durable medical equipment to sustain life. We estimated nationally representative prevalence and used US Census population estimates to extrapolate the national population and produce maps visualizing prevalence and distribution of electricity-dependent populations residing at home.\nResults—As of 2012, among the 175 million persons covered by employer-sponsored private insurance, the estimated number of electricity-dependent persons residing at home was 366 619 (95% confidence interval: 365 700-367 537), with a national prevalence of 218.2 per 100 000 covered lives (95% confidence interval: 217.7-218.8). Prevalence varied significantly by age group (χ2 = 264 289 95, P &lt; .0001) and region (χ2 = 12 286 30, P &lt; .0001), with highest prevalence in those 65 years of age or older and in the South and the West. Across all insurance types in the United States, approximately 685 000 electricity-dependent persons resided at home.\nConclusions—These results may assist public health jurisdictions addressing unique needs and necessary resources for this particularly vulnerable population. Results can verify and enhance the development of functional needs registries, which are needed to help first responders target efforts to those most vulnerable during disasters affecting the power supply.","container-title":"Journal of Public Health Management and Practice","DOI":"10.1097/PHH.0000000000000345","ISSN":"1078-4659","issue":"2","language":"en","page":"152-159","source":"DOI.org (Crossref)","title":"Who's at Risk When the Power Goes Out? The At-home Electricity-Dependent Population in the United States, 2012","title-short":"Who's at Risk When the Power Goes Out?","volume":"23","author":[{"family":"Molinari","given":"Noelle Angelique M."},{"family":"Chen","given":"Bei"},{"family":"Krishna","given":"Nevin"},{"family":"Morris","given":"Thomas"}],"issued":{"date-parts":[["2017",3]]}}}],"schema":"https://github.com/citation-style-language/schema/raw/master/csl-citation.json"} </w:instrText>
      </w:r>
      <w:r w:rsidR="00121278">
        <w:rPr>
          <w:rFonts w:ascii="Arial" w:hAnsi="Arial" w:cs="Arial"/>
          <w:sz w:val="22"/>
          <w:szCs w:val="22"/>
        </w:rPr>
        <w:fldChar w:fldCharType="separate"/>
      </w:r>
      <w:r w:rsidR="00F8308F">
        <w:rPr>
          <w:rFonts w:ascii="Arial" w:hAnsi="Arial" w:cs="Arial"/>
          <w:noProof/>
          <w:sz w:val="22"/>
          <w:szCs w:val="22"/>
        </w:rPr>
        <w:t>(24)</w:t>
      </w:r>
      <w:r w:rsidR="00121278">
        <w:rPr>
          <w:rFonts w:ascii="Arial" w:hAnsi="Arial" w:cs="Arial"/>
          <w:sz w:val="22"/>
          <w:szCs w:val="22"/>
        </w:rPr>
        <w:fldChar w:fldCharType="end"/>
      </w:r>
      <w:r w:rsidRPr="00BC7831">
        <w:rPr>
          <w:rFonts w:ascii="Arial" w:hAnsi="Arial" w:cs="Arial"/>
          <w:sz w:val="22"/>
          <w:szCs w:val="22"/>
        </w:rPr>
        <w:t xml:space="preserve"> </w:t>
      </w:r>
      <w:r w:rsidR="001461BE">
        <w:rPr>
          <w:rFonts w:ascii="Arial" w:hAnsi="Arial" w:cs="Arial"/>
          <w:sz w:val="22"/>
          <w:szCs w:val="22"/>
        </w:rPr>
        <w:t xml:space="preserve">may reduce their </w:t>
      </w:r>
      <w:r w:rsidR="008B5B41">
        <w:rPr>
          <w:rFonts w:ascii="Arial" w:hAnsi="Arial" w:cs="Arial"/>
          <w:sz w:val="22"/>
          <w:szCs w:val="22"/>
        </w:rPr>
        <w:t xml:space="preserve">opportunities </w:t>
      </w:r>
      <w:r w:rsidRPr="00BC7831">
        <w:rPr>
          <w:rFonts w:ascii="Arial" w:hAnsi="Arial" w:cs="Arial"/>
          <w:sz w:val="22"/>
          <w:szCs w:val="22"/>
        </w:rPr>
        <w:t xml:space="preserve">to seek out electricity, air conditioning, heat, or water to mitigate </w:t>
      </w:r>
      <w:r w:rsidR="001461BE">
        <w:rPr>
          <w:rFonts w:ascii="Arial" w:hAnsi="Arial" w:cs="Arial"/>
          <w:sz w:val="22"/>
          <w:szCs w:val="22"/>
        </w:rPr>
        <w:t>outage</w:t>
      </w:r>
      <w:r w:rsidR="001461BE" w:rsidRPr="00BC7831">
        <w:rPr>
          <w:rFonts w:ascii="Arial" w:hAnsi="Arial" w:cs="Arial"/>
          <w:sz w:val="22"/>
          <w:szCs w:val="22"/>
        </w:rPr>
        <w:t xml:space="preserve"> </w:t>
      </w:r>
      <w:r w:rsidR="001461BE">
        <w:rPr>
          <w:rFonts w:ascii="Arial" w:hAnsi="Arial" w:cs="Arial"/>
          <w:sz w:val="22"/>
          <w:szCs w:val="22"/>
        </w:rPr>
        <w:t>impacts</w:t>
      </w:r>
      <w:r w:rsidRPr="00BC7831">
        <w:rPr>
          <w:rFonts w:ascii="Arial" w:hAnsi="Arial" w:cs="Arial"/>
          <w:sz w:val="22"/>
          <w:szCs w:val="22"/>
        </w:rPr>
        <w:t>, putting them at higher risk for</w:t>
      </w:r>
      <w:r w:rsidR="00AA618D">
        <w:rPr>
          <w:rFonts w:ascii="Arial" w:hAnsi="Arial" w:cs="Arial"/>
          <w:sz w:val="22"/>
          <w:szCs w:val="22"/>
        </w:rPr>
        <w:t xml:space="preserve"> outage-related</w:t>
      </w:r>
      <w:r w:rsidR="000218EC" w:rsidRPr="00BC7831">
        <w:rPr>
          <w:rFonts w:ascii="Arial" w:hAnsi="Arial" w:cs="Arial"/>
          <w:sz w:val="22"/>
          <w:szCs w:val="22"/>
        </w:rPr>
        <w:t xml:space="preserve"> cardiovascular and </w:t>
      </w:r>
      <w:r w:rsidR="003E63CC" w:rsidRPr="00BC7831">
        <w:rPr>
          <w:rFonts w:ascii="Arial" w:hAnsi="Arial" w:cs="Arial"/>
          <w:sz w:val="22"/>
          <w:szCs w:val="22"/>
        </w:rPr>
        <w:t>respiratory</w:t>
      </w:r>
      <w:r w:rsidR="000218EC" w:rsidRPr="00BC7831">
        <w:rPr>
          <w:rFonts w:ascii="Arial" w:hAnsi="Arial" w:cs="Arial"/>
          <w:sz w:val="22"/>
          <w:szCs w:val="22"/>
        </w:rPr>
        <w:t xml:space="preserve"> illness. </w:t>
      </w:r>
    </w:p>
    <w:p w14:paraId="65288B9C" w14:textId="22C1060D" w:rsidR="004A5C6E" w:rsidRPr="00BC7831" w:rsidRDefault="004A5C6E" w:rsidP="001C6B07">
      <w:pPr>
        <w:spacing w:line="480" w:lineRule="auto"/>
        <w:ind w:firstLine="360"/>
        <w:rPr>
          <w:rFonts w:ascii="Arial" w:hAnsi="Arial" w:cs="Arial"/>
          <w:sz w:val="22"/>
          <w:szCs w:val="22"/>
        </w:rPr>
      </w:pPr>
      <w:r w:rsidRPr="00BC7831">
        <w:rPr>
          <w:rFonts w:ascii="Arial" w:hAnsi="Arial" w:cs="Arial"/>
          <w:sz w:val="22"/>
          <w:szCs w:val="22"/>
        </w:rPr>
        <w:t xml:space="preserve">Prior epidemiologic studies </w:t>
      </w:r>
      <w:r w:rsidR="00FD1FDA">
        <w:rPr>
          <w:rFonts w:ascii="Arial" w:hAnsi="Arial" w:cs="Arial"/>
          <w:sz w:val="22"/>
          <w:szCs w:val="22"/>
        </w:rPr>
        <w:t>in</w:t>
      </w:r>
      <w:r w:rsidRPr="00BC7831">
        <w:rPr>
          <w:rFonts w:ascii="Arial" w:hAnsi="Arial" w:cs="Arial"/>
          <w:sz w:val="22"/>
          <w:szCs w:val="22"/>
        </w:rPr>
        <w:t xml:space="preserve"> New York State found elevated cardiovascular and respiratory </w:t>
      </w:r>
      <w:r w:rsidR="00FA750F" w:rsidRPr="00BC7831">
        <w:rPr>
          <w:rFonts w:ascii="Arial" w:hAnsi="Arial" w:cs="Arial"/>
          <w:sz w:val="22"/>
          <w:szCs w:val="22"/>
        </w:rPr>
        <w:t>emergency department visits</w:t>
      </w:r>
      <w:r w:rsidRPr="00BC7831">
        <w:rPr>
          <w:rFonts w:ascii="Arial" w:hAnsi="Arial" w:cs="Arial"/>
          <w:sz w:val="22"/>
          <w:szCs w:val="22"/>
        </w:rPr>
        <w:t xml:space="preserve"> up to one week after power outage exposure for all adults</w:t>
      </w:r>
      <w:r w:rsidR="00B64827">
        <w:rPr>
          <w:rFonts w:ascii="Arial" w:hAnsi="Arial" w:cs="Arial"/>
          <w:sz w:val="22"/>
          <w:szCs w:val="22"/>
        </w:rPr>
        <w:t>, a</w:t>
      </w:r>
      <w:r w:rsidR="0019453C">
        <w:rPr>
          <w:rFonts w:ascii="Arial" w:hAnsi="Arial" w:cs="Arial"/>
          <w:sz w:val="22"/>
          <w:szCs w:val="22"/>
        </w:rPr>
        <w:t>s well as</w:t>
      </w:r>
      <w:r w:rsidR="00B64827">
        <w:rPr>
          <w:rFonts w:ascii="Arial" w:hAnsi="Arial" w:cs="Arial"/>
          <w:sz w:val="22"/>
          <w:szCs w:val="22"/>
        </w:rPr>
        <w:t xml:space="preserve"> increased </w:t>
      </w:r>
      <w:r w:rsidR="00CF0F1D">
        <w:rPr>
          <w:rFonts w:ascii="Arial" w:hAnsi="Arial" w:cs="Arial"/>
          <w:sz w:val="22"/>
          <w:szCs w:val="22"/>
        </w:rPr>
        <w:t xml:space="preserve">cardiorespiratory </w:t>
      </w:r>
      <w:r w:rsidR="00C411B2">
        <w:rPr>
          <w:rFonts w:ascii="Arial" w:hAnsi="Arial" w:cs="Arial"/>
          <w:sz w:val="22"/>
          <w:szCs w:val="22"/>
        </w:rPr>
        <w:t xml:space="preserve">hospitalizations and </w:t>
      </w:r>
      <w:r w:rsidR="00B64827">
        <w:rPr>
          <w:rFonts w:ascii="Arial" w:hAnsi="Arial" w:cs="Arial"/>
          <w:sz w:val="22"/>
          <w:szCs w:val="22"/>
        </w:rPr>
        <w:t>mortality</w:t>
      </w:r>
      <w:r w:rsidR="00FD1FDA">
        <w:rPr>
          <w:rFonts w:ascii="Arial" w:hAnsi="Arial" w:cs="Arial"/>
          <w:sz w:val="22"/>
          <w:szCs w:val="22"/>
        </w:rPr>
        <w:t xml:space="preserve"> </w:t>
      </w:r>
      <w:r w:rsidR="00F9091A">
        <w:rPr>
          <w:rFonts w:ascii="Arial" w:hAnsi="Arial" w:cs="Arial"/>
          <w:sz w:val="22"/>
          <w:szCs w:val="22"/>
        </w:rPr>
        <w:fldChar w:fldCharType="begin"/>
      </w:r>
      <w:r w:rsidR="00F9091A">
        <w:rPr>
          <w:rFonts w:ascii="Arial" w:hAnsi="Arial" w:cs="Arial"/>
          <w:sz w:val="22"/>
          <w:szCs w:val="22"/>
        </w:rPr>
        <w:instrText xml:space="preserve"> ADDIN ZOTERO_ITEM CSL_CITATION {"citationID":"NnNOXsPe","properties":{"formattedCitation":"(3\\uc0\\u8211{}6)","plainCitation":"(3–6)","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F9091A">
        <w:rPr>
          <w:rFonts w:ascii="Cambria Math" w:hAnsi="Cambria Math" w:cs="Cambria Math"/>
          <w:sz w:val="22"/>
          <w:szCs w:val="22"/>
        </w:rPr>
        <w:instrText>ﬀ</w:instrText>
      </w:r>
      <w:r w:rsidR="00F9091A">
        <w:rPr>
          <w:rFonts w:ascii="Arial" w:hAnsi="Arial" w:cs="Arial"/>
          <w:sz w:val="22"/>
          <w:szCs w:val="22"/>
        </w:rPr>
        <w:instrText>ects. We aimed to investigate the individual and joint e</w:instrText>
      </w:r>
      <w:r w:rsidR="00F9091A">
        <w:rPr>
          <w:rFonts w:ascii="Cambria Math" w:hAnsi="Cambria Math" w:cs="Cambria Math"/>
          <w:sz w:val="22"/>
          <w:szCs w:val="22"/>
        </w:rPr>
        <w:instrText>ﬀ</w:instrText>
      </w:r>
      <w:r w:rsidR="00F9091A">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F9091A">
        <w:rPr>
          <w:rFonts w:ascii="Cambria Math" w:hAnsi="Cambria Math" w:cs="Cambria Math"/>
          <w:sz w:val="22"/>
          <w:szCs w:val="22"/>
        </w:rPr>
        <w:instrText>ﬀ</w:instrText>
      </w:r>
      <w:r w:rsidR="00F9091A">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F9091A">
        <w:rPr>
          <w:rFonts w:ascii="Cambria Math" w:hAnsi="Cambria Math" w:cs="Cambria Math"/>
          <w:sz w:val="22"/>
          <w:szCs w:val="22"/>
        </w:rPr>
        <w:instrText>ﬀ</w:instrText>
      </w:r>
      <w:r w:rsidR="00F9091A">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F9091A">
        <w:rPr>
          <w:rFonts w:ascii="Cambria Math" w:hAnsi="Cambria Math" w:cs="Cambria Math"/>
          <w:sz w:val="22"/>
          <w:szCs w:val="22"/>
        </w:rPr>
        <w:instrText>ﬀ</w:instrText>
      </w:r>
      <w:r w:rsidR="00F9091A">
        <w:rPr>
          <w:rFonts w:ascii="Arial" w:hAnsi="Arial" w:cs="Arial"/>
          <w:sz w:val="22"/>
          <w:szCs w:val="22"/>
        </w:rPr>
        <w:instrText>ect on both multiplicative and additive scales. Over 35% of the thunderstorm e</w:instrText>
      </w:r>
      <w:r w:rsidR="00F9091A">
        <w:rPr>
          <w:rFonts w:ascii="Cambria Math" w:hAnsi="Cambria Math" w:cs="Cambria Math"/>
          <w:sz w:val="22"/>
          <w:szCs w:val="22"/>
        </w:rPr>
        <w:instrText>ﬀ</w:instrText>
      </w:r>
      <w:r w:rsidR="00F9091A">
        <w:rPr>
          <w:rFonts w:ascii="Arial" w:hAnsi="Arial" w:cs="Arial"/>
          <w:sz w:val="22"/>
          <w:szCs w:val="22"/>
        </w:rPr>
        <w:instrText>ects were mediated by PM2:5 and RH.\nCONCLUSION: Thunderstorms accompanied by POs showed the strongest respiratory e</w:instrText>
      </w:r>
      <w:r w:rsidR="00F9091A">
        <w:rPr>
          <w:rFonts w:ascii="Cambria Math" w:hAnsi="Cambria Math" w:cs="Cambria Math"/>
          <w:sz w:val="22"/>
          <w:szCs w:val="22"/>
        </w:rPr>
        <w:instrText>ﬀ</w:instrText>
      </w:r>
      <w:r w:rsidR="00F9091A">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F9091A">
        <w:rPr>
          <w:rFonts w:ascii="Cambria Math" w:hAnsi="Cambria Math" w:cs="Cambria Math"/>
          <w:sz w:val="22"/>
          <w:szCs w:val="22"/>
        </w:rPr>
        <w:instrText>ﬀ</w:instrText>
      </w:r>
      <w:r w:rsidR="00F9091A">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F9091A">
        <w:rPr>
          <w:rFonts w:ascii="Cambria Math" w:hAnsi="Cambria Math" w:cs="Cambria Math"/>
          <w:sz w:val="22"/>
          <w:szCs w:val="22"/>
        </w:rPr>
        <w:instrText>ﬀ</w:instrText>
      </w:r>
      <w:r w:rsidR="00F9091A">
        <w:rPr>
          <w:rFonts w:ascii="Arial" w:hAnsi="Arial" w:cs="Arial"/>
          <w:sz w:val="22"/>
          <w:szCs w:val="22"/>
        </w:rPr>
        <w:instrText>ects of large-scale power outages, including the massive power failure that a</w:instrText>
      </w:r>
      <w:r w:rsidR="00F9091A">
        <w:rPr>
          <w:rFonts w:ascii="Cambria Math" w:hAnsi="Cambria Math" w:cs="Cambria Math"/>
          <w:sz w:val="22"/>
          <w:szCs w:val="22"/>
        </w:rPr>
        <w:instrText>ﬀ</w:instrText>
      </w:r>
      <w:r w:rsidR="00F9091A">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F9091A">
        <w:rPr>
          <w:rFonts w:ascii="Cambria Math" w:hAnsi="Cambria Math" w:cs="Cambria Math"/>
          <w:sz w:val="22"/>
          <w:szCs w:val="22"/>
        </w:rPr>
        <w:instrText>ﬀ</w:instrText>
      </w:r>
      <w:r w:rsidR="00F9091A">
        <w:rPr>
          <w:rFonts w:ascii="Arial" w:hAnsi="Arial" w:cs="Arial"/>
          <w:sz w:val="22"/>
          <w:szCs w:val="22"/>
        </w:rPr>
        <w:instrText>ect health. This information can inform preparedness e</w:instrText>
      </w:r>
      <w:r w:rsidR="00F9091A">
        <w:rPr>
          <w:rFonts w:ascii="Cambria Math" w:hAnsi="Cambria Math" w:cs="Cambria Math"/>
          <w:sz w:val="22"/>
          <w:szCs w:val="22"/>
        </w:rPr>
        <w:instrText>ﬀ</w:instrText>
      </w:r>
      <w:r w:rsidR="00F9091A">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rsidR="00F9091A">
        <w:rPr>
          <w:rFonts w:ascii="Arial" w:hAnsi="Arial" w:cs="Arial"/>
          <w:sz w:val="22"/>
          <w:szCs w:val="22"/>
        </w:rPr>
        <w:fldChar w:fldCharType="separate"/>
      </w:r>
      <w:r w:rsidR="00F9091A" w:rsidRPr="00F9091A">
        <w:rPr>
          <w:rFonts w:ascii="Arial" w:hAnsi="Arial" w:cs="Arial"/>
          <w:kern w:val="0"/>
          <w:sz w:val="22"/>
          <w:lang w:val="en-US"/>
        </w:rPr>
        <w:t>(3–6)</w:t>
      </w:r>
      <w:r w:rsidR="00F9091A">
        <w:rPr>
          <w:rFonts w:ascii="Arial" w:hAnsi="Arial" w:cs="Arial"/>
          <w:sz w:val="22"/>
          <w:szCs w:val="22"/>
        </w:rPr>
        <w:fldChar w:fldCharType="end"/>
      </w:r>
      <w:r w:rsidR="00FD1FDA">
        <w:rPr>
          <w:rFonts w:ascii="Arial" w:hAnsi="Arial" w:cs="Arial"/>
          <w:sz w:val="22"/>
          <w:szCs w:val="22"/>
        </w:rPr>
        <w:t>.</w:t>
      </w:r>
      <w:r w:rsidRPr="00BC7831">
        <w:rPr>
          <w:rFonts w:ascii="Arial" w:hAnsi="Arial" w:cs="Arial"/>
          <w:sz w:val="22"/>
          <w:szCs w:val="22"/>
          <w:vertAlign w:val="superscript"/>
        </w:rPr>
        <w:t xml:space="preserve"> </w:t>
      </w:r>
      <w:r w:rsidRPr="00BC7831">
        <w:rPr>
          <w:rFonts w:ascii="Arial" w:hAnsi="Arial" w:cs="Arial"/>
          <w:sz w:val="22"/>
          <w:szCs w:val="22"/>
        </w:rPr>
        <w:t xml:space="preserve">Associations may be stronger </w:t>
      </w:r>
      <w:r w:rsidR="00FD1FDA">
        <w:rPr>
          <w:rFonts w:ascii="Arial" w:hAnsi="Arial" w:cs="Arial"/>
          <w:sz w:val="22"/>
          <w:szCs w:val="22"/>
        </w:rPr>
        <w:t xml:space="preserve">among older adults or </w:t>
      </w:r>
      <w:r w:rsidRPr="00BC7831">
        <w:rPr>
          <w:rFonts w:ascii="Arial" w:hAnsi="Arial" w:cs="Arial"/>
          <w:sz w:val="22"/>
          <w:szCs w:val="22"/>
        </w:rPr>
        <w:t>when outdoor temperatures are extreme</w:t>
      </w:r>
      <w:r w:rsidR="00FD1FDA">
        <w:rPr>
          <w:rFonts w:ascii="Arial" w:hAnsi="Arial" w:cs="Arial"/>
          <w:sz w:val="22"/>
          <w:szCs w:val="22"/>
        </w:rPr>
        <w:t xml:space="preserve"> </w:t>
      </w:r>
      <w:r w:rsidR="00FE3ED1">
        <w:rPr>
          <w:rFonts w:ascii="Arial" w:hAnsi="Arial" w:cs="Arial"/>
          <w:sz w:val="22"/>
          <w:szCs w:val="22"/>
        </w:rPr>
        <w:fldChar w:fldCharType="begin"/>
      </w:r>
      <w:r w:rsidR="005A1AD1">
        <w:rPr>
          <w:rFonts w:ascii="Arial" w:hAnsi="Arial" w:cs="Arial"/>
          <w:sz w:val="22"/>
          <w:szCs w:val="22"/>
        </w:rPr>
        <w:instrText xml:space="preserve"> ADDIN ZOTERO_ITEM CSL_CITATION {"citationID":"NoBYIZ0s","properties":{"formattedCitation":"(4)","plainCitation":"(4)","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005A1AD1">
        <w:rPr>
          <w:rFonts w:ascii="Cambria Math" w:hAnsi="Cambria Math" w:cs="Cambria Math"/>
          <w:sz w:val="22"/>
          <w:szCs w:val="22"/>
        </w:rPr>
        <w:instrText>ﬀ</w:instrText>
      </w:r>
      <w:r w:rsidR="005A1AD1">
        <w:rPr>
          <w:rFonts w:ascii="Arial" w:hAnsi="Arial" w:cs="Arial"/>
          <w:sz w:val="22"/>
          <w:szCs w:val="22"/>
        </w:rPr>
        <w:instrText>ects. We aimed to investigate the individual and joint e</w:instrText>
      </w:r>
      <w:r w:rsidR="005A1AD1">
        <w:rPr>
          <w:rFonts w:ascii="Cambria Math" w:hAnsi="Cambria Math" w:cs="Cambria Math"/>
          <w:sz w:val="22"/>
          <w:szCs w:val="22"/>
        </w:rPr>
        <w:instrText>ﬀ</w:instrText>
      </w:r>
      <w:r w:rsidR="005A1AD1">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5A1AD1">
        <w:rPr>
          <w:rFonts w:ascii="Cambria Math" w:hAnsi="Cambria Math" w:cs="Cambria Math"/>
          <w:sz w:val="22"/>
          <w:szCs w:val="22"/>
        </w:rPr>
        <w:instrText>ﬀ</w:instrText>
      </w:r>
      <w:r w:rsidR="005A1AD1">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5A1AD1">
        <w:rPr>
          <w:rFonts w:ascii="Cambria Math" w:hAnsi="Cambria Math" w:cs="Cambria Math"/>
          <w:sz w:val="22"/>
          <w:szCs w:val="22"/>
        </w:rPr>
        <w:instrText>ﬀ</w:instrText>
      </w:r>
      <w:r w:rsidR="005A1AD1">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5A1AD1">
        <w:rPr>
          <w:rFonts w:ascii="Cambria Math" w:hAnsi="Cambria Math" w:cs="Cambria Math"/>
          <w:sz w:val="22"/>
          <w:szCs w:val="22"/>
        </w:rPr>
        <w:instrText>ﬀ</w:instrText>
      </w:r>
      <w:r w:rsidR="005A1AD1">
        <w:rPr>
          <w:rFonts w:ascii="Arial" w:hAnsi="Arial" w:cs="Arial"/>
          <w:sz w:val="22"/>
          <w:szCs w:val="22"/>
        </w:rPr>
        <w:instrText>ect on both multiplicative and additive scales. Over 35% of the thunderstorm e</w:instrText>
      </w:r>
      <w:r w:rsidR="005A1AD1">
        <w:rPr>
          <w:rFonts w:ascii="Cambria Math" w:hAnsi="Cambria Math" w:cs="Cambria Math"/>
          <w:sz w:val="22"/>
          <w:szCs w:val="22"/>
        </w:rPr>
        <w:instrText>ﬀ</w:instrText>
      </w:r>
      <w:r w:rsidR="005A1AD1">
        <w:rPr>
          <w:rFonts w:ascii="Arial" w:hAnsi="Arial" w:cs="Arial"/>
          <w:sz w:val="22"/>
          <w:szCs w:val="22"/>
        </w:rPr>
        <w:instrText>ects were mediated by PM2:5 and RH.\nCONCLUSION: Thunderstorms accompanied by POs showed the strongest respiratory e</w:instrText>
      </w:r>
      <w:r w:rsidR="005A1AD1">
        <w:rPr>
          <w:rFonts w:ascii="Cambria Math" w:hAnsi="Cambria Math" w:cs="Cambria Math"/>
          <w:sz w:val="22"/>
          <w:szCs w:val="22"/>
        </w:rPr>
        <w:instrText>ﬀ</w:instrText>
      </w:r>
      <w:r w:rsidR="005A1AD1">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5A1AD1">
        <w:rPr>
          <w:rFonts w:ascii="Cambria Math" w:hAnsi="Cambria Math" w:cs="Cambria Math"/>
          <w:sz w:val="22"/>
          <w:szCs w:val="22"/>
        </w:rPr>
        <w:instrText>ﬀ</w:instrText>
      </w:r>
      <w:r w:rsidR="005A1AD1">
        <w:rPr>
          <w:rFonts w:ascii="Arial" w:hAnsi="Arial" w:cs="Arial"/>
          <w:sz w:val="22"/>
          <w:szCs w:val="22"/>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rsidR="00FE3ED1">
        <w:rPr>
          <w:rFonts w:ascii="Arial" w:hAnsi="Arial" w:cs="Arial"/>
          <w:sz w:val="22"/>
          <w:szCs w:val="22"/>
        </w:rPr>
        <w:fldChar w:fldCharType="separate"/>
      </w:r>
      <w:r w:rsidR="00FE3ED1">
        <w:rPr>
          <w:rFonts w:ascii="Arial" w:hAnsi="Arial" w:cs="Arial"/>
          <w:noProof/>
          <w:sz w:val="22"/>
          <w:szCs w:val="22"/>
        </w:rPr>
        <w:t>(4)</w:t>
      </w:r>
      <w:r w:rsidR="00FE3ED1">
        <w:rPr>
          <w:rFonts w:ascii="Arial" w:hAnsi="Arial" w:cs="Arial"/>
          <w:sz w:val="22"/>
          <w:szCs w:val="22"/>
        </w:rPr>
        <w:fldChar w:fldCharType="end"/>
      </w:r>
      <w:r w:rsidR="00FD1FDA">
        <w:rPr>
          <w:rFonts w:ascii="Arial" w:hAnsi="Arial" w:cs="Arial"/>
          <w:sz w:val="22"/>
          <w:szCs w:val="22"/>
        </w:rPr>
        <w:t>.</w:t>
      </w:r>
      <w:r w:rsidRPr="00BC7831">
        <w:rPr>
          <w:rFonts w:ascii="Arial" w:hAnsi="Arial" w:cs="Arial"/>
          <w:sz w:val="22"/>
          <w:szCs w:val="22"/>
        </w:rPr>
        <w:t xml:space="preserve"> </w:t>
      </w:r>
      <w:r w:rsidR="00FD1FDA">
        <w:rPr>
          <w:rFonts w:ascii="Arial" w:hAnsi="Arial" w:cs="Arial"/>
          <w:sz w:val="22"/>
          <w:szCs w:val="22"/>
        </w:rPr>
        <w:t>E</w:t>
      </w:r>
      <w:r w:rsidR="00FD1FDA" w:rsidRPr="00D42D30">
        <w:rPr>
          <w:rFonts w:ascii="Arial" w:hAnsi="Arial" w:cs="Arial"/>
          <w:sz w:val="22"/>
          <w:szCs w:val="22"/>
        </w:rPr>
        <w:t xml:space="preserve">xposure data </w:t>
      </w:r>
      <w:r w:rsidR="00FD1FDA">
        <w:rPr>
          <w:rFonts w:ascii="Arial" w:hAnsi="Arial" w:cs="Arial"/>
          <w:sz w:val="22"/>
          <w:szCs w:val="22"/>
        </w:rPr>
        <w:lastRenderedPageBreak/>
        <w:t xml:space="preserve">limitations have </w:t>
      </w:r>
      <w:r w:rsidR="00FD1FDA" w:rsidRPr="00D42D30">
        <w:rPr>
          <w:rFonts w:ascii="Arial" w:hAnsi="Arial" w:cs="Arial"/>
          <w:sz w:val="22"/>
          <w:szCs w:val="22"/>
        </w:rPr>
        <w:t xml:space="preserve">constrained </w:t>
      </w:r>
      <w:r w:rsidR="00FD1FDA">
        <w:rPr>
          <w:rFonts w:ascii="Arial" w:hAnsi="Arial" w:cs="Arial"/>
          <w:sz w:val="22"/>
          <w:szCs w:val="22"/>
        </w:rPr>
        <w:t xml:space="preserve">nationwide studies of </w:t>
      </w:r>
      <w:r w:rsidR="00FD1FDA" w:rsidRPr="00D42D30">
        <w:rPr>
          <w:rFonts w:ascii="Arial" w:hAnsi="Arial" w:cs="Arial"/>
          <w:sz w:val="22"/>
          <w:szCs w:val="22"/>
        </w:rPr>
        <w:t>power outage and health</w:t>
      </w:r>
      <w:r w:rsidR="00FD1FDA">
        <w:rPr>
          <w:rFonts w:ascii="Arial" w:hAnsi="Arial" w:cs="Arial"/>
          <w:sz w:val="22"/>
          <w:szCs w:val="22"/>
        </w:rPr>
        <w:t xml:space="preserve"> </w:t>
      </w:r>
      <w:r w:rsidR="00DC7AD6">
        <w:rPr>
          <w:rFonts w:ascii="Arial" w:hAnsi="Arial" w:cs="Arial"/>
          <w:sz w:val="22"/>
          <w:szCs w:val="22"/>
        </w:rPr>
        <w:fldChar w:fldCharType="begin"/>
      </w:r>
      <w:r w:rsidR="00DC7AD6">
        <w:rPr>
          <w:rFonts w:ascii="Arial" w:hAnsi="Arial" w:cs="Arial"/>
          <w:sz w:val="22"/>
          <w:szCs w:val="22"/>
        </w:rPr>
        <w:instrText xml:space="preserve"> ADDIN ZOTERO_ITEM CSL_CITATION {"citationID":"P6hFiiz1","properties":{"formattedCitation":"(7)","plainCitation":"(7)","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00DC7AD6">
        <w:rPr>
          <w:rFonts w:ascii="Arial" w:hAnsi="Arial" w:cs="Arial"/>
          <w:sz w:val="22"/>
          <w:szCs w:val="22"/>
        </w:rPr>
        <w:fldChar w:fldCharType="separate"/>
      </w:r>
      <w:r w:rsidR="00DC7AD6">
        <w:rPr>
          <w:rFonts w:ascii="Arial" w:hAnsi="Arial" w:cs="Arial"/>
          <w:noProof/>
          <w:sz w:val="22"/>
          <w:szCs w:val="22"/>
        </w:rPr>
        <w:t>(7)</w:t>
      </w:r>
      <w:r w:rsidR="00DC7AD6">
        <w:rPr>
          <w:rFonts w:ascii="Arial" w:hAnsi="Arial" w:cs="Arial"/>
          <w:sz w:val="22"/>
          <w:szCs w:val="22"/>
        </w:rPr>
        <w:fldChar w:fldCharType="end"/>
      </w:r>
      <w:r w:rsidR="00FD1FDA">
        <w:rPr>
          <w:rFonts w:ascii="Arial" w:hAnsi="Arial" w:cs="Arial"/>
          <w:sz w:val="22"/>
          <w:szCs w:val="22"/>
        </w:rPr>
        <w:t>.</w:t>
      </w:r>
      <w:r w:rsidRPr="00BC7831">
        <w:rPr>
          <w:rFonts w:ascii="Arial" w:hAnsi="Arial" w:cs="Arial"/>
          <w:sz w:val="22"/>
          <w:szCs w:val="22"/>
        </w:rPr>
        <w:t xml:space="preserve"> </w:t>
      </w:r>
      <w:r w:rsidR="00FD1FDA">
        <w:rPr>
          <w:rFonts w:ascii="Arial" w:hAnsi="Arial" w:cs="Arial"/>
          <w:sz w:val="22"/>
          <w:szCs w:val="22"/>
        </w:rPr>
        <w:t>Only recently have p</w:t>
      </w:r>
      <w:r w:rsidRPr="00BC7831">
        <w:rPr>
          <w:rFonts w:ascii="Arial" w:hAnsi="Arial" w:cs="Arial"/>
          <w:sz w:val="22"/>
          <w:szCs w:val="22"/>
        </w:rPr>
        <w:t>opulation-level datasets of power outage exposure beyond New York State become available</w:t>
      </w:r>
      <w:r w:rsidR="00FD1FDA">
        <w:rPr>
          <w:rFonts w:ascii="Arial" w:hAnsi="Arial" w:cs="Arial"/>
          <w:sz w:val="22"/>
          <w:szCs w:val="22"/>
        </w:rPr>
        <w:t xml:space="preserve"> </w:t>
      </w:r>
      <w:r w:rsidR="003B33FF">
        <w:rPr>
          <w:rFonts w:ascii="Arial" w:hAnsi="Arial" w:cs="Arial"/>
          <w:sz w:val="22"/>
          <w:szCs w:val="22"/>
        </w:rPr>
        <w:fldChar w:fldCharType="begin"/>
      </w:r>
      <w:r w:rsidR="00F8308F">
        <w:rPr>
          <w:rFonts w:ascii="Arial" w:hAnsi="Arial" w:cs="Arial"/>
          <w:sz w:val="22"/>
          <w:szCs w:val="22"/>
        </w:rPr>
        <w:instrText xml:space="preserve"> ADDIN ZOTERO_ITEM CSL_CITATION {"citationID":"wtWvlfX6","properties":{"formattedCitation":"(1,25)","plainCitation":"(1,25)","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30,"uris":["http://zotero.org/users/local/hHKggCUl/items/4TZTQRK2"],"itemData":{"id":230,"type":"webpage","title":"Oak Ridge National Laboratory, EAGLE-I Outage Data 2014-2022","URL":"https://smc-datachallenge.ornl.gov/eagle/","author":[{"family":"","given":"Oak Ridge National Laboratory"}],"accessed":{"date-parts":[["2025",1,3]]}}}],"schema":"https://github.com/citation-style-language/schema/raw/master/csl-citation.json"} </w:instrText>
      </w:r>
      <w:r w:rsidR="003B33FF">
        <w:rPr>
          <w:rFonts w:ascii="Arial" w:hAnsi="Arial" w:cs="Arial"/>
          <w:sz w:val="22"/>
          <w:szCs w:val="22"/>
        </w:rPr>
        <w:fldChar w:fldCharType="separate"/>
      </w:r>
      <w:r w:rsidR="00F8308F">
        <w:rPr>
          <w:rFonts w:ascii="Arial" w:hAnsi="Arial" w:cs="Arial"/>
          <w:noProof/>
          <w:sz w:val="22"/>
          <w:szCs w:val="22"/>
        </w:rPr>
        <w:t>(1,25)</w:t>
      </w:r>
      <w:r w:rsidR="003B33FF">
        <w:rPr>
          <w:rFonts w:ascii="Arial" w:hAnsi="Arial" w:cs="Arial"/>
          <w:sz w:val="22"/>
          <w:szCs w:val="22"/>
        </w:rPr>
        <w:fldChar w:fldCharType="end"/>
      </w:r>
      <w:r w:rsidR="00FD1FDA">
        <w:rPr>
          <w:rFonts w:ascii="Arial" w:hAnsi="Arial" w:cs="Arial"/>
          <w:sz w:val="22"/>
          <w:szCs w:val="22"/>
        </w:rPr>
        <w:t>.</w:t>
      </w:r>
      <w:r w:rsidR="005A1AD1">
        <w:rPr>
          <w:rFonts w:ascii="Arial" w:hAnsi="Arial" w:cs="Arial"/>
          <w:sz w:val="22"/>
          <w:szCs w:val="22"/>
        </w:rPr>
        <w:t xml:space="preserve"> </w:t>
      </w:r>
      <w:commentRangeStart w:id="2"/>
      <w:commentRangeStart w:id="3"/>
      <w:r w:rsidR="00FD1FDA">
        <w:rPr>
          <w:rFonts w:ascii="Arial" w:hAnsi="Arial" w:cs="Arial"/>
          <w:sz w:val="22"/>
          <w:szCs w:val="22"/>
        </w:rPr>
        <w:t>Further, m</w:t>
      </w:r>
      <w:r w:rsidR="008C7C3A" w:rsidRPr="00BC7831">
        <w:rPr>
          <w:rFonts w:ascii="Arial" w:hAnsi="Arial" w:cs="Arial"/>
          <w:sz w:val="22"/>
          <w:szCs w:val="22"/>
        </w:rPr>
        <w:t xml:space="preserve">ost </w:t>
      </w:r>
      <w:r w:rsidRPr="00BC7831">
        <w:rPr>
          <w:rFonts w:ascii="Arial" w:hAnsi="Arial" w:cs="Arial"/>
          <w:sz w:val="22"/>
          <w:szCs w:val="22"/>
        </w:rPr>
        <w:t xml:space="preserve">studies </w:t>
      </w:r>
      <w:r w:rsidR="00AC2FE9" w:rsidRPr="00BC7831">
        <w:rPr>
          <w:rFonts w:ascii="Arial" w:hAnsi="Arial" w:cs="Arial"/>
          <w:sz w:val="22"/>
          <w:szCs w:val="22"/>
        </w:rPr>
        <w:t>outside of New York</w:t>
      </w:r>
      <w:r w:rsidRPr="00BC7831">
        <w:rPr>
          <w:rFonts w:ascii="Arial" w:hAnsi="Arial" w:cs="Arial"/>
          <w:sz w:val="22"/>
          <w:szCs w:val="22"/>
        </w:rPr>
        <w:t xml:space="preserve"> use</w:t>
      </w:r>
      <w:r w:rsidR="00FD1FDA">
        <w:rPr>
          <w:rFonts w:ascii="Arial" w:hAnsi="Arial" w:cs="Arial"/>
          <w:sz w:val="22"/>
          <w:szCs w:val="22"/>
        </w:rPr>
        <w:t>d</w:t>
      </w:r>
      <w:r w:rsidRPr="00BC7831">
        <w:rPr>
          <w:rFonts w:ascii="Arial" w:hAnsi="Arial" w:cs="Arial"/>
          <w:sz w:val="22"/>
          <w:szCs w:val="22"/>
        </w:rPr>
        <w:t xml:space="preserve"> large-scale events</w:t>
      </w:r>
      <w:r w:rsidR="00FD1FDA">
        <w:rPr>
          <w:rFonts w:ascii="Arial" w:hAnsi="Arial" w:cs="Arial"/>
          <w:sz w:val="22"/>
          <w:szCs w:val="22"/>
        </w:rPr>
        <w:t>,</w:t>
      </w:r>
      <w:r w:rsidRPr="00BC7831">
        <w:rPr>
          <w:rFonts w:ascii="Arial" w:hAnsi="Arial" w:cs="Arial"/>
          <w:sz w:val="22"/>
          <w:szCs w:val="22"/>
        </w:rPr>
        <w:t xml:space="preserve"> such as single hurricanes that disrupted power</w:t>
      </w:r>
      <w:r w:rsidR="00F50165">
        <w:rPr>
          <w:rFonts w:ascii="Arial" w:hAnsi="Arial" w:cs="Arial"/>
          <w:sz w:val="22"/>
          <w:szCs w:val="22"/>
        </w:rPr>
        <w:t xml:space="preserve"> as</w:t>
      </w:r>
      <w:r w:rsidRPr="00BC7831">
        <w:rPr>
          <w:rFonts w:ascii="Arial" w:hAnsi="Arial" w:cs="Arial"/>
          <w:sz w:val="22"/>
          <w:szCs w:val="22"/>
        </w:rPr>
        <w:t xml:space="preserve"> surrogate</w:t>
      </w:r>
      <w:r w:rsidR="00FD1FDA">
        <w:rPr>
          <w:rFonts w:ascii="Arial" w:hAnsi="Arial" w:cs="Arial"/>
          <w:sz w:val="22"/>
          <w:szCs w:val="22"/>
        </w:rPr>
        <w:t>s</w:t>
      </w:r>
      <w:r w:rsidRPr="00BC7831">
        <w:rPr>
          <w:rFonts w:ascii="Arial" w:hAnsi="Arial" w:cs="Arial"/>
          <w:sz w:val="22"/>
          <w:szCs w:val="22"/>
        </w:rPr>
        <w:t xml:space="preserve"> for power outage exposure</w:t>
      </w:r>
      <w:r w:rsidR="00FD1FDA">
        <w:rPr>
          <w:rFonts w:ascii="Arial" w:hAnsi="Arial" w:cs="Arial"/>
          <w:sz w:val="22"/>
          <w:szCs w:val="22"/>
        </w:rPr>
        <w:t xml:space="preserve"> and assumed everyone </w:t>
      </w:r>
      <w:r w:rsidR="00FD1FDA" w:rsidRPr="00BC7831">
        <w:rPr>
          <w:rFonts w:ascii="Arial" w:hAnsi="Arial" w:cs="Arial"/>
          <w:sz w:val="22"/>
          <w:szCs w:val="22"/>
        </w:rPr>
        <w:t xml:space="preserve">in a city or county </w:t>
      </w:r>
      <w:r w:rsidR="00FD1FDA">
        <w:rPr>
          <w:rFonts w:ascii="Arial" w:hAnsi="Arial" w:cs="Arial"/>
          <w:sz w:val="22"/>
          <w:szCs w:val="22"/>
        </w:rPr>
        <w:t xml:space="preserve">was </w:t>
      </w:r>
      <w:r w:rsidR="00FD1FDA" w:rsidRPr="00BC7831">
        <w:rPr>
          <w:rFonts w:ascii="Arial" w:hAnsi="Arial" w:cs="Arial"/>
          <w:sz w:val="22"/>
          <w:szCs w:val="22"/>
        </w:rPr>
        <w:t>exposed</w:t>
      </w:r>
      <w:r w:rsidR="00FD1FDA">
        <w:rPr>
          <w:rFonts w:ascii="Arial" w:hAnsi="Arial" w:cs="Arial"/>
          <w:sz w:val="22"/>
          <w:szCs w:val="22"/>
        </w:rPr>
        <w:t xml:space="preserve"> to the index event </w:t>
      </w:r>
      <w:r w:rsidR="00B3010F">
        <w:rPr>
          <w:rFonts w:ascii="Arial" w:hAnsi="Arial" w:cs="Arial"/>
          <w:sz w:val="22"/>
          <w:szCs w:val="22"/>
        </w:rPr>
        <w:fldChar w:fldCharType="begin"/>
      </w:r>
      <w:r w:rsidR="00F8308F">
        <w:rPr>
          <w:rFonts w:ascii="Arial" w:hAnsi="Arial" w:cs="Arial"/>
          <w:sz w:val="22"/>
          <w:szCs w:val="22"/>
        </w:rPr>
        <w:instrText xml:space="preserve"> ADDIN ZOTERO_ITEM CSL_CITATION {"citationID":"NVjivKxQ","properties":{"formattedCitation":"(26,27)","plainCitation":"(26,27)","noteIndex":0},"citationItems":[{"id":234,"uris":["http://zotero.org/users/local/hHKggCUl/items/SKMRVJ53"],"itemData":{"id":234,"type":"article-journal","abstract":"Background: Large-scale power outages (PO) are increasing in the context of climate change. Although some research has been conducted into the adverse health impacts of POs, signiﬁcant gaps remain regarding whether POs would affect the health of pregnant women. We investigated the association between ED visits due to pregnancy complications and the occurence, intensity, and duration of large-scale POs in eight Sandy-affected counties in New York State (NYS).","container-title":"Science of The Total Environment","DOI":"10.1016/j.scitotenv.2021.145359","ISSN":"00489697","journalAbbreviation":"Science of The Total Environment","language":"en","page":"145359","source":"DOI.org (Crossref)","title":"Increased risk of multiple pregnancy complications following large-scale power outages during Hurricane Sandy in New York State","volume":"770","author":[{"family":"Xiao","given":"Jianpeng"},{"family":"Zhang","given":"Wangjian"},{"family":"Huang","given":"Miaoling"},{"family":"Lu","given":"Yi"},{"family":"Lawrence","given":"Wayne R."},{"family":"Lin","given":"Ziqiang"},{"family":"Primeau","given":"Michael"},{"family":"Dong","given":"Guanghui"},{"family":"Liu","given":"Tao"},{"family":"Tan","given":"Weihong"},{"family":"Ma","given":"Wenjun"},{"family":"Meng","given":"Xiaojing"},{"family":"Lin","given":"Shao"}],"issued":{"date-parts":[["2021",5]]}}},{"id":232,"uris":["http://zotero.org/users/local/hHKggCUl/items/LBXYX6SU"],"itemData":{"id":232,"type":"article-journal","abstract":"OBJECTIVE To determine the association of power loss from Hurricane Irma with hospitalization and mortality in NH residents in Florida. DESIGN, SETTING, AND PARTICIPANTS This retrospective cohort study of NH residents residing in Florida when Hurricane Irma landed on September 10, 2017, assessed mortality at 7 and 30 days after the storm and hospitalization at 30 days after the storm. The analysis was conducted from May 2, 2021, to June 28, 2021. All NH residents residing in Florida at landfall were eligible (N = 67 273). We excluded those younger than 65 years, missing power status information, or who were evacuated (13 178 [19.6%]). EXPOSURE We used state-administered surveys to determine NH power outage status. Exposed residents experienced a power outage poststorm, whereas unexposed residents did not experience a power outage poststorm. MAIN OUTCOMES AND MEASURES We used Medicare claims to assess mortality and hospitalization after Hurricane Irma landfall using generalized linear models with robust standard errors.\nRESULTS In the aftermath of Hurricane Irma, 27 892 residents (18 510 women [66.4%]; 3906 [14.0%] Black, 1651 [5.9%] Hispanic, and 21 756 [78.0%] White individuals) in 299 NHs were exposed to power loss and 26 203 residents (17 620 women [67.2%]; 4175 [15.9%] Black, 1030 [3.9%] Hispanic, and 20 477 [78.1%] White individuals) in 292 NHs were unexposed. Nursing homes that lost power were similar in size, quality star rating, and type of ownership compared with NHs that did not lose power. Power loss was associated with an increased adjusted odds of mortality among all residents within 7 days (odds ratio [OR],1.25; 95% CI,1.05-1.48) and 30 days (OR, 1.12; 95% CI,1.02-1.23) poststorm and hospitalization within 30 days, although only among residents aged 65 to 74 years (OR, 1.16; 95% CI, 1.03-1.33).\nCONCLUSIONS AND RELEVANCE In this cohort study, power loss was associated with higher odds of mortality in all affected NH residents and hospitalization in some residents. The benefits and costs of policies that require NHs to have emergency alternate power sources should be assessed.","container-title":"JAMA Health Forum","DOI":"10.1001/jamahealthforum.2021.3900","ISSN":"2689-0186","issue":"11","journalAbbreviation":"JAMA Health Forum","language":"en","page":"e213900","source":"DOI.org (Crossref)","title":"Association of Power Outage With Mortality and Hospitalizations Among Florida Nursing Home Residents After Hurricane Irma","volume":"2","author":[{"family":"Skarha","given":"Julianne"},{"family":"Gordon","given":"Lily"},{"family":"Sakib","given":"Nazmus"},{"family":"June","given":"Joseph"},{"family":"Jester","given":"Dylan J."},{"family":"Peterson","given":"Lindsay J."},{"family":"Andel","given":"Ross"},{"family":"Dosa","given":"David M."}],"issued":{"date-parts":[["2021",11,24]]}}}],"schema":"https://github.com/citation-style-language/schema/raw/master/csl-citation.json"} </w:instrText>
      </w:r>
      <w:r w:rsidR="00B3010F">
        <w:rPr>
          <w:rFonts w:ascii="Arial" w:hAnsi="Arial" w:cs="Arial"/>
          <w:sz w:val="22"/>
          <w:szCs w:val="22"/>
        </w:rPr>
        <w:fldChar w:fldCharType="separate"/>
      </w:r>
      <w:r w:rsidR="00F8308F">
        <w:rPr>
          <w:rFonts w:ascii="Arial" w:hAnsi="Arial" w:cs="Arial"/>
          <w:noProof/>
          <w:sz w:val="22"/>
          <w:szCs w:val="22"/>
        </w:rPr>
        <w:t>(26,27)</w:t>
      </w:r>
      <w:r w:rsidR="00B3010F">
        <w:rPr>
          <w:rFonts w:ascii="Arial" w:hAnsi="Arial" w:cs="Arial"/>
          <w:sz w:val="22"/>
          <w:szCs w:val="22"/>
        </w:rPr>
        <w:fldChar w:fldCharType="end"/>
      </w:r>
      <w:r w:rsidR="00FD1FDA">
        <w:rPr>
          <w:rFonts w:ascii="Arial" w:hAnsi="Arial" w:cs="Arial"/>
          <w:sz w:val="22"/>
          <w:szCs w:val="22"/>
        </w:rPr>
        <w:t>.</w:t>
      </w:r>
      <w:r w:rsidRPr="00BC7831">
        <w:rPr>
          <w:rFonts w:ascii="Arial" w:hAnsi="Arial" w:cs="Arial"/>
          <w:sz w:val="22"/>
          <w:szCs w:val="22"/>
        </w:rPr>
        <w:t xml:space="preserve"> </w:t>
      </w:r>
      <w:r w:rsidR="00FD1FDA">
        <w:rPr>
          <w:rFonts w:ascii="Arial" w:hAnsi="Arial" w:cs="Arial"/>
          <w:sz w:val="22"/>
          <w:szCs w:val="22"/>
        </w:rPr>
        <w:t>Such</w:t>
      </w:r>
      <w:r w:rsidR="00073696" w:rsidRPr="00BC7831">
        <w:rPr>
          <w:rFonts w:ascii="Arial" w:hAnsi="Arial" w:cs="Arial"/>
          <w:sz w:val="22"/>
          <w:szCs w:val="22"/>
        </w:rPr>
        <w:t xml:space="preserve"> studies cannot</w:t>
      </w:r>
      <w:r w:rsidRPr="00BC7831">
        <w:rPr>
          <w:rFonts w:ascii="Arial" w:hAnsi="Arial" w:cs="Arial"/>
          <w:sz w:val="22"/>
          <w:szCs w:val="22"/>
        </w:rPr>
        <w:t xml:space="preserve"> disentangle</w:t>
      </w:r>
      <w:r w:rsidR="00F50165">
        <w:rPr>
          <w:rFonts w:ascii="Arial" w:hAnsi="Arial" w:cs="Arial"/>
          <w:sz w:val="22"/>
          <w:szCs w:val="22"/>
        </w:rPr>
        <w:t xml:space="preserve"> the</w:t>
      </w:r>
      <w:r w:rsidRPr="00BC7831">
        <w:rPr>
          <w:rFonts w:ascii="Arial" w:hAnsi="Arial" w:cs="Arial"/>
          <w:sz w:val="22"/>
          <w:szCs w:val="22"/>
        </w:rPr>
        <w:t xml:space="preserve"> health effects of </w:t>
      </w:r>
      <w:r w:rsidR="00FD1FDA">
        <w:rPr>
          <w:rFonts w:ascii="Arial" w:hAnsi="Arial" w:cs="Arial"/>
          <w:sz w:val="22"/>
          <w:szCs w:val="22"/>
        </w:rPr>
        <w:t xml:space="preserve">power </w:t>
      </w:r>
      <w:r w:rsidRPr="00BC7831">
        <w:rPr>
          <w:rFonts w:ascii="Arial" w:hAnsi="Arial" w:cs="Arial"/>
          <w:sz w:val="22"/>
          <w:szCs w:val="22"/>
        </w:rPr>
        <w:t>outage</w:t>
      </w:r>
      <w:r w:rsidR="00F50165">
        <w:rPr>
          <w:rFonts w:ascii="Arial" w:hAnsi="Arial" w:cs="Arial"/>
          <w:sz w:val="22"/>
          <w:szCs w:val="22"/>
        </w:rPr>
        <w:t>s</w:t>
      </w:r>
      <w:r w:rsidRPr="00BC7831">
        <w:rPr>
          <w:rFonts w:ascii="Arial" w:hAnsi="Arial" w:cs="Arial"/>
          <w:sz w:val="22"/>
          <w:szCs w:val="22"/>
        </w:rPr>
        <w:t xml:space="preserve"> from </w:t>
      </w:r>
      <w:r w:rsidR="00FD1FDA">
        <w:rPr>
          <w:rFonts w:ascii="Arial" w:hAnsi="Arial" w:cs="Arial"/>
          <w:sz w:val="22"/>
          <w:szCs w:val="22"/>
        </w:rPr>
        <w:t xml:space="preserve">climate </w:t>
      </w:r>
      <w:r w:rsidRPr="00BC7831">
        <w:rPr>
          <w:rFonts w:ascii="Arial" w:hAnsi="Arial" w:cs="Arial"/>
          <w:sz w:val="22"/>
          <w:szCs w:val="22"/>
        </w:rPr>
        <w:t>disaster</w:t>
      </w:r>
      <w:r w:rsidR="00F50165">
        <w:rPr>
          <w:rFonts w:ascii="Arial" w:hAnsi="Arial" w:cs="Arial"/>
          <w:sz w:val="22"/>
          <w:szCs w:val="22"/>
        </w:rPr>
        <w:t>s</w:t>
      </w:r>
      <w:r w:rsidRPr="00BC7831">
        <w:rPr>
          <w:rFonts w:ascii="Arial" w:hAnsi="Arial" w:cs="Arial"/>
          <w:sz w:val="22"/>
          <w:szCs w:val="22"/>
        </w:rPr>
        <w:t xml:space="preserve">. </w:t>
      </w:r>
      <w:r w:rsidR="00FD1FDA">
        <w:rPr>
          <w:rFonts w:ascii="Arial" w:hAnsi="Arial" w:cs="Arial"/>
          <w:sz w:val="22"/>
          <w:szCs w:val="22"/>
        </w:rPr>
        <w:t xml:space="preserve">Despite often occurring </w:t>
      </w:r>
      <w:r w:rsidRPr="00BC7831">
        <w:rPr>
          <w:rFonts w:ascii="Arial" w:hAnsi="Arial" w:cs="Arial"/>
          <w:sz w:val="22"/>
          <w:szCs w:val="22"/>
        </w:rPr>
        <w:t xml:space="preserve">with severe weather, most power outages do not </w:t>
      </w:r>
      <w:r w:rsidR="00FD1FDA">
        <w:rPr>
          <w:rFonts w:ascii="Arial" w:hAnsi="Arial" w:cs="Arial"/>
          <w:sz w:val="22"/>
          <w:szCs w:val="22"/>
        </w:rPr>
        <w:t>co-</w:t>
      </w:r>
      <w:r w:rsidRPr="00BC7831">
        <w:rPr>
          <w:rFonts w:ascii="Arial" w:hAnsi="Arial" w:cs="Arial"/>
          <w:sz w:val="22"/>
          <w:szCs w:val="22"/>
        </w:rPr>
        <w:t xml:space="preserve">occur </w:t>
      </w:r>
      <w:r w:rsidR="00FD1FDA">
        <w:rPr>
          <w:rFonts w:ascii="Arial" w:hAnsi="Arial" w:cs="Arial"/>
          <w:sz w:val="22"/>
          <w:szCs w:val="22"/>
        </w:rPr>
        <w:t>with</w:t>
      </w:r>
      <w:r w:rsidR="00FD1FDA" w:rsidRPr="00BC7831">
        <w:rPr>
          <w:rFonts w:ascii="Arial" w:hAnsi="Arial" w:cs="Arial"/>
          <w:sz w:val="22"/>
          <w:szCs w:val="22"/>
        </w:rPr>
        <w:t xml:space="preserve"> </w:t>
      </w:r>
      <w:r w:rsidRPr="00BC7831">
        <w:rPr>
          <w:rFonts w:ascii="Arial" w:hAnsi="Arial" w:cs="Arial"/>
          <w:sz w:val="22"/>
          <w:szCs w:val="22"/>
        </w:rPr>
        <w:t>large disasters</w:t>
      </w:r>
      <w:r w:rsidR="00FD1FDA">
        <w:rPr>
          <w:rFonts w:ascii="Arial" w:hAnsi="Arial" w:cs="Arial"/>
          <w:sz w:val="22"/>
          <w:szCs w:val="22"/>
        </w:rPr>
        <w:t xml:space="preserve"> </w:t>
      </w:r>
      <w:r w:rsidR="00E72A68">
        <w:rPr>
          <w:rFonts w:ascii="Arial" w:hAnsi="Arial" w:cs="Arial"/>
          <w:sz w:val="22"/>
          <w:szCs w:val="22"/>
        </w:rPr>
        <w:fldChar w:fldCharType="begin"/>
      </w:r>
      <w:r w:rsidR="00F8308F">
        <w:rPr>
          <w:rFonts w:ascii="Arial" w:hAnsi="Arial" w:cs="Arial"/>
          <w:sz w:val="22"/>
          <w:szCs w:val="22"/>
        </w:rPr>
        <w:instrText xml:space="preserve"> ADDIN ZOTERO_ITEM CSL_CITATION {"citationID":"BgF21pGP","properties":{"formattedCitation":"(28)","plainCitation":"(28)","noteIndex":0},"citationItems":[{"id":238,"uris":["http://zotero.org/users/local/hHKggCUl/items/5LBTMXE2"],"itemData":{"id":238,"type":"article","abstract":"Abstract\n          In the United States, severe weather events increasingly drive power outages, likely with health consequences. Studies typically examined individual severe weather events (e.g., heatwaves), focused on large power outages, and considered small geographic areas (e.g., a city). Here, we described the geographic and temporal patterns of all 8+ hour outages co-occurring with individual (e.g., cyclone alone) and multiple simultaneous severe weather events (e.g., cyclone + anomalous heat) nationally. We used hourly county-level PowerOutage.us data from 2018–2020 to define 8+ hour outages as whenever the proportion of customers without power was ≥0.1% for ≥8 continuous hours. We identified county-level daily severe weather events, including anomalous cold, anomalous heat, tropical cyclones, anomalous precipitation, wildfire, and snowfall. Of 1,657 counties with reliable power outage data, 1,229 (74.2%) experienced an 8+ hour power outage co-occurring with an individual severe weather event, and 880 (53.1%) faced co-occurrence with multiple simultaneous severe weather events. Outages co-occurring with anomalous precipitation events were the most common, affecting 1,158 (69.9%) counties, and concentrated along the Gulf Coast, Northeast, Michigan, and counties with data in Southern California. Co-occurrence with anomalous heat occurred the second most frequently, affecting 742 (44.8%) counties, mostly in Southeastern states. Cyclones – though rarer – affected the Eastern Seaboard and co-occurred with an 8+ hour power 24% of the time. On the West Coast, outages co-occurring with wildfires became increasingly common. Among multiple simultaneous weather events, 8+ hour power outages co-occurred with simultaneous anomalous precipitation-anomalous heat on 1,003 county-days in 39 states, anomalous precipitation-cyclone on 695 county-days in 24 states, and anomalous cold-snowfall on 252 county-days in 27 states. Understanding the spatiotemporal distribution of co-occurring weather-outages can guide efforts to strengthen and weatherize the electricity grid, prepare communities for multi-hazard events, and allocate resources for resilience and recovery.","DOI":"10.21203/rs.3.rs-4752336/v1","language":"en","license":"https://creativecommons.org/licenses/by/4.0/","source":"In Review","title":"Spatiotemporal patterns of power outages co-occurring with individual and multiple severe weather events in the United States, 2018-2020","URL":"https://www.researchsquare.com/article/rs-4752336/v1","author":[{"family":"Do","given":"Vivian"},{"family":"Wilner","given":"Lauren B."},{"family":"Flores","given":"Nina M."},{"family":"McBrien","given":"Heather"},{"family":"Northrop","given":"Alexander J."},{"family":"Casey","given":"Joan A."}],"accessed":{"date-parts":[["2025",1,4]]},"issued":{"date-parts":[["2024",7,18]]}}}],"schema":"https://github.com/citation-style-language/schema/raw/master/csl-citation.json"} </w:instrText>
      </w:r>
      <w:r w:rsidR="00E72A68">
        <w:rPr>
          <w:rFonts w:ascii="Arial" w:hAnsi="Arial" w:cs="Arial"/>
          <w:sz w:val="22"/>
          <w:szCs w:val="22"/>
        </w:rPr>
        <w:fldChar w:fldCharType="separate"/>
      </w:r>
      <w:r w:rsidR="00F8308F">
        <w:rPr>
          <w:rFonts w:ascii="Arial" w:hAnsi="Arial" w:cs="Arial"/>
          <w:noProof/>
          <w:sz w:val="22"/>
          <w:szCs w:val="22"/>
        </w:rPr>
        <w:t>(28)</w:t>
      </w:r>
      <w:r w:rsidR="00E72A68">
        <w:rPr>
          <w:rFonts w:ascii="Arial" w:hAnsi="Arial" w:cs="Arial"/>
          <w:sz w:val="22"/>
          <w:szCs w:val="22"/>
        </w:rPr>
        <w:fldChar w:fldCharType="end"/>
      </w:r>
      <w:r w:rsidR="00FD1FDA">
        <w:rPr>
          <w:rFonts w:ascii="Arial" w:hAnsi="Arial" w:cs="Arial"/>
          <w:sz w:val="22"/>
          <w:szCs w:val="22"/>
        </w:rPr>
        <w:t>.</w:t>
      </w:r>
      <w:r w:rsidRPr="00BC7831">
        <w:rPr>
          <w:rFonts w:ascii="Arial" w:hAnsi="Arial" w:cs="Arial"/>
          <w:sz w:val="22"/>
          <w:szCs w:val="22"/>
        </w:rPr>
        <w:t xml:space="preserve"> </w:t>
      </w:r>
      <w:commentRangeEnd w:id="2"/>
      <w:r w:rsidR="00F50165">
        <w:rPr>
          <w:rStyle w:val="CommentReference"/>
        </w:rPr>
        <w:commentReference w:id="2"/>
      </w:r>
      <w:commentRangeEnd w:id="3"/>
      <w:r w:rsidR="00391794">
        <w:rPr>
          <w:rStyle w:val="CommentReference"/>
        </w:rPr>
        <w:commentReference w:id="3"/>
      </w:r>
      <w:r w:rsidR="00FD1FDA">
        <w:rPr>
          <w:rFonts w:ascii="Arial" w:hAnsi="Arial" w:cs="Arial"/>
          <w:sz w:val="22"/>
          <w:szCs w:val="22"/>
        </w:rPr>
        <w:t xml:space="preserve">We require a comprehensive understanding of the health impacts of increasingly frequent moderate and large-scale power outages to </w:t>
      </w:r>
      <w:r w:rsidRPr="00BC7831">
        <w:rPr>
          <w:rFonts w:ascii="Arial" w:hAnsi="Arial" w:cs="Arial"/>
          <w:sz w:val="22"/>
          <w:szCs w:val="22"/>
        </w:rPr>
        <w:t>inform prevention efforts.</w:t>
      </w:r>
    </w:p>
    <w:p w14:paraId="34B4E620" w14:textId="364E6E33" w:rsidR="00F50165" w:rsidRPr="00BC7831" w:rsidRDefault="00FD1FDA" w:rsidP="001C6B07">
      <w:pPr>
        <w:spacing w:line="480" w:lineRule="auto"/>
        <w:ind w:firstLine="360"/>
        <w:rPr>
          <w:rFonts w:ascii="Arial" w:hAnsi="Arial" w:cs="Arial"/>
          <w:sz w:val="22"/>
          <w:szCs w:val="22"/>
        </w:rPr>
      </w:pPr>
      <w:r>
        <w:rPr>
          <w:rFonts w:ascii="Arial" w:hAnsi="Arial" w:cs="Arial"/>
          <w:sz w:val="22"/>
          <w:szCs w:val="22"/>
        </w:rPr>
        <w:t>We previously</w:t>
      </w:r>
      <w:r w:rsidR="004A5C6E" w:rsidRPr="00BC7831">
        <w:rPr>
          <w:rFonts w:ascii="Arial" w:hAnsi="Arial" w:cs="Arial"/>
          <w:sz w:val="22"/>
          <w:szCs w:val="22"/>
        </w:rPr>
        <w:t xml:space="preserve"> assembled the first nationwide dataset </w:t>
      </w:r>
      <w:r>
        <w:rPr>
          <w:rFonts w:ascii="Arial" w:hAnsi="Arial" w:cs="Arial"/>
          <w:sz w:val="22"/>
          <w:szCs w:val="22"/>
        </w:rPr>
        <w:t>of</w:t>
      </w:r>
      <w:r w:rsidRPr="00BC7831">
        <w:rPr>
          <w:rFonts w:ascii="Arial" w:hAnsi="Arial" w:cs="Arial"/>
          <w:sz w:val="22"/>
          <w:szCs w:val="22"/>
        </w:rPr>
        <w:t xml:space="preserve"> </w:t>
      </w:r>
      <w:r w:rsidR="004A5C6E" w:rsidRPr="00BC7831">
        <w:rPr>
          <w:rFonts w:ascii="Arial" w:hAnsi="Arial" w:cs="Arial"/>
          <w:sz w:val="22"/>
          <w:szCs w:val="22"/>
        </w:rPr>
        <w:t xml:space="preserve">hourly county-level power outage exposure from 2018-2020 based on data from </w:t>
      </w:r>
      <w:r w:rsidR="00437AB3">
        <w:rPr>
          <w:rFonts w:ascii="Arial" w:hAnsi="Arial" w:cs="Arial"/>
          <w:sz w:val="22"/>
          <w:szCs w:val="22"/>
        </w:rPr>
        <w:t>P</w:t>
      </w:r>
      <w:r w:rsidR="004A5C6E" w:rsidRPr="00BC7831">
        <w:rPr>
          <w:rFonts w:ascii="Arial" w:hAnsi="Arial" w:cs="Arial"/>
          <w:sz w:val="22"/>
          <w:szCs w:val="22"/>
        </w:rPr>
        <w:t>ower</w:t>
      </w:r>
      <w:r w:rsidR="00437AB3">
        <w:rPr>
          <w:rFonts w:ascii="Arial" w:hAnsi="Arial" w:cs="Arial"/>
          <w:sz w:val="22"/>
          <w:szCs w:val="22"/>
        </w:rPr>
        <w:t>O</w:t>
      </w:r>
      <w:r w:rsidR="004A5C6E" w:rsidRPr="00BC7831">
        <w:rPr>
          <w:rFonts w:ascii="Arial" w:hAnsi="Arial" w:cs="Arial"/>
          <w:sz w:val="22"/>
          <w:szCs w:val="22"/>
        </w:rPr>
        <w:t>utage.us</w:t>
      </w:r>
      <w:r>
        <w:rPr>
          <w:rFonts w:ascii="Arial" w:hAnsi="Arial" w:cs="Arial"/>
          <w:sz w:val="22"/>
          <w:szCs w:val="22"/>
        </w:rPr>
        <w:t xml:space="preserve"> </w:t>
      </w:r>
      <w:r w:rsidR="001B56A6">
        <w:rPr>
          <w:rFonts w:ascii="Arial" w:hAnsi="Arial" w:cs="Arial"/>
          <w:sz w:val="22"/>
          <w:szCs w:val="22"/>
        </w:rPr>
        <w:fldChar w:fldCharType="begin"/>
      </w:r>
      <w:r w:rsidR="00F8308F">
        <w:rPr>
          <w:rFonts w:ascii="Arial" w:hAnsi="Arial" w:cs="Arial"/>
          <w:sz w:val="22"/>
          <w:szCs w:val="22"/>
        </w:rPr>
        <w:instrText xml:space="preserve"> ADDIN ZOTERO_ITEM CSL_CITATION {"citationID":"6GUqmEqE","properties":{"formattedCitation":"(1,29)","plainCitation":"(1,29)","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36,"uris":["http://zotero.org/users/local/hHKggCUl/items/U3RCDAY7"],"itemData":{"id":236,"type":"webpage","title":"PowerOutage.us","URL":"https://poweroutage.us/"}}],"schema":"https://github.com/citation-style-language/schema/raw/master/csl-citation.json"} </w:instrText>
      </w:r>
      <w:r w:rsidR="001B56A6">
        <w:rPr>
          <w:rFonts w:ascii="Arial" w:hAnsi="Arial" w:cs="Arial"/>
          <w:sz w:val="22"/>
          <w:szCs w:val="22"/>
        </w:rPr>
        <w:fldChar w:fldCharType="separate"/>
      </w:r>
      <w:r w:rsidR="00F8308F">
        <w:rPr>
          <w:rFonts w:ascii="Arial" w:hAnsi="Arial" w:cs="Arial"/>
          <w:noProof/>
          <w:sz w:val="22"/>
          <w:szCs w:val="22"/>
        </w:rPr>
        <w:t>(1,29)</w:t>
      </w:r>
      <w:r w:rsidR="001B56A6">
        <w:rPr>
          <w:rFonts w:ascii="Arial" w:hAnsi="Arial" w:cs="Arial"/>
          <w:sz w:val="22"/>
          <w:szCs w:val="22"/>
        </w:rPr>
        <w:fldChar w:fldCharType="end"/>
      </w:r>
      <w:r>
        <w:rPr>
          <w:rFonts w:ascii="Arial" w:hAnsi="Arial" w:cs="Arial"/>
          <w:sz w:val="22"/>
          <w:szCs w:val="22"/>
        </w:rPr>
        <w:t>.</w:t>
      </w:r>
      <w:r w:rsidR="004A5C6E" w:rsidRPr="00BC7831">
        <w:rPr>
          <w:rFonts w:ascii="Arial" w:hAnsi="Arial" w:cs="Arial"/>
          <w:sz w:val="22"/>
          <w:szCs w:val="22"/>
        </w:rPr>
        <w:t xml:space="preserve"> </w:t>
      </w:r>
      <w:r>
        <w:rPr>
          <w:rFonts w:ascii="Arial" w:hAnsi="Arial" w:cs="Arial"/>
          <w:sz w:val="22"/>
          <w:szCs w:val="22"/>
        </w:rPr>
        <w:t>Here</w:t>
      </w:r>
      <w:r w:rsidR="004A5C6E" w:rsidRPr="00BC7831">
        <w:rPr>
          <w:rFonts w:ascii="Arial" w:hAnsi="Arial" w:cs="Arial"/>
          <w:sz w:val="22"/>
          <w:szCs w:val="22"/>
        </w:rPr>
        <w:t xml:space="preserve">, we leverage these data together with </w:t>
      </w:r>
      <w:r>
        <w:rPr>
          <w:rFonts w:ascii="Arial" w:hAnsi="Arial" w:cs="Arial"/>
          <w:sz w:val="22"/>
          <w:szCs w:val="22"/>
        </w:rPr>
        <w:t xml:space="preserve">Fee-For-Service </w:t>
      </w:r>
      <w:r w:rsidR="004A5C6E" w:rsidRPr="00BC7831">
        <w:rPr>
          <w:rFonts w:ascii="Arial" w:hAnsi="Arial" w:cs="Arial"/>
          <w:sz w:val="22"/>
          <w:szCs w:val="22"/>
        </w:rPr>
        <w:t xml:space="preserve">Medicare hospitalization data to </w:t>
      </w:r>
      <w:r w:rsidR="00F50165">
        <w:rPr>
          <w:rFonts w:ascii="Arial" w:hAnsi="Arial" w:cs="Arial"/>
          <w:sz w:val="22"/>
          <w:szCs w:val="22"/>
        </w:rPr>
        <w:t>estimate</w:t>
      </w:r>
      <w:r w:rsidR="00F50165" w:rsidRPr="00BC7831">
        <w:rPr>
          <w:rFonts w:ascii="Arial" w:hAnsi="Arial" w:cs="Arial"/>
          <w:sz w:val="22"/>
          <w:szCs w:val="22"/>
        </w:rPr>
        <w:t xml:space="preserve"> </w:t>
      </w:r>
      <w:r w:rsidR="004A5C6E" w:rsidRPr="00BC7831">
        <w:rPr>
          <w:rFonts w:ascii="Arial" w:hAnsi="Arial" w:cs="Arial"/>
          <w:sz w:val="22"/>
          <w:szCs w:val="22"/>
        </w:rPr>
        <w:t xml:space="preserve">the relationship between daily power outage exposure and cardiovascular and respiratory hospitalization rates </w:t>
      </w:r>
      <w:r w:rsidR="00F50165">
        <w:rPr>
          <w:rFonts w:ascii="Arial" w:hAnsi="Arial" w:cs="Arial"/>
          <w:sz w:val="22"/>
          <w:szCs w:val="22"/>
        </w:rPr>
        <w:t>in the contiguous</w:t>
      </w:r>
      <w:r w:rsidR="004A5C6E" w:rsidRPr="00BC7831">
        <w:rPr>
          <w:rFonts w:ascii="Arial" w:hAnsi="Arial" w:cs="Arial"/>
          <w:sz w:val="22"/>
          <w:szCs w:val="22"/>
        </w:rPr>
        <w:t xml:space="preserve"> US. </w:t>
      </w:r>
      <w:r w:rsidR="00F50165">
        <w:rPr>
          <w:rFonts w:ascii="Arial" w:hAnsi="Arial" w:cs="Arial"/>
          <w:sz w:val="22"/>
          <w:szCs w:val="22"/>
        </w:rPr>
        <w:t xml:space="preserve">We evaluate impacts of increasingly large power outages and </w:t>
      </w:r>
      <w:r w:rsidR="004A5C6E" w:rsidRPr="00BC7831">
        <w:rPr>
          <w:rFonts w:ascii="Arial" w:hAnsi="Arial" w:cs="Arial"/>
          <w:sz w:val="22"/>
          <w:szCs w:val="22"/>
        </w:rPr>
        <w:t xml:space="preserve">conduct secondary analyses examining effect </w:t>
      </w:r>
      <w:r w:rsidR="00F50165">
        <w:rPr>
          <w:rFonts w:ascii="Arial" w:hAnsi="Arial" w:cs="Arial"/>
          <w:sz w:val="22"/>
          <w:szCs w:val="22"/>
        </w:rPr>
        <w:t xml:space="preserve">measure </w:t>
      </w:r>
      <w:r w:rsidR="004A5C6E" w:rsidRPr="00BC7831">
        <w:rPr>
          <w:rFonts w:ascii="Arial" w:hAnsi="Arial" w:cs="Arial"/>
          <w:sz w:val="22"/>
          <w:szCs w:val="22"/>
        </w:rPr>
        <w:t xml:space="preserve">modification by age, sex, poverty, and electricity-dependent durable medical equipment (DME) use. </w:t>
      </w:r>
    </w:p>
    <w:p w14:paraId="6A34B164" w14:textId="77777777" w:rsidR="004A5C6E" w:rsidRPr="00BC7831" w:rsidRDefault="004A5C6E" w:rsidP="00FB7A53">
      <w:pPr>
        <w:spacing w:line="480" w:lineRule="auto"/>
        <w:ind w:firstLine="360"/>
        <w:rPr>
          <w:rFonts w:ascii="Arial" w:hAnsi="Arial" w:cs="Arial"/>
          <w:sz w:val="22"/>
          <w:szCs w:val="22"/>
        </w:rPr>
      </w:pPr>
    </w:p>
    <w:p w14:paraId="4AE38736" w14:textId="77777777" w:rsidR="009D13FB" w:rsidRDefault="009D13FB" w:rsidP="001C6B07">
      <w:pPr>
        <w:spacing w:line="480" w:lineRule="auto"/>
        <w:rPr>
          <w:rFonts w:ascii="Arial" w:hAnsi="Arial" w:cs="Arial"/>
          <w:sz w:val="22"/>
          <w:szCs w:val="22"/>
        </w:rPr>
      </w:pPr>
    </w:p>
    <w:p w14:paraId="1AA58401" w14:textId="626D4234" w:rsidR="00E95A23" w:rsidRPr="00BC7831" w:rsidRDefault="00190EB5" w:rsidP="001C6B07">
      <w:pPr>
        <w:spacing w:line="480" w:lineRule="auto"/>
        <w:rPr>
          <w:rFonts w:ascii="Arial" w:hAnsi="Arial" w:cs="Arial"/>
          <w:b/>
          <w:bCs/>
        </w:rPr>
      </w:pPr>
      <w:commentRangeStart w:id="4"/>
      <w:commentRangeStart w:id="5"/>
      <w:r>
        <w:rPr>
          <w:rFonts w:ascii="Arial" w:hAnsi="Arial" w:cs="Arial"/>
          <w:b/>
          <w:bCs/>
        </w:rPr>
        <w:t xml:space="preserve">Materials </w:t>
      </w:r>
      <w:commentRangeEnd w:id="4"/>
      <w:r>
        <w:rPr>
          <w:rStyle w:val="CommentReference"/>
        </w:rPr>
        <w:commentReference w:id="4"/>
      </w:r>
      <w:commentRangeEnd w:id="5"/>
      <w:r w:rsidR="00BE3B46">
        <w:rPr>
          <w:rStyle w:val="CommentReference"/>
        </w:rPr>
        <w:commentReference w:id="5"/>
      </w:r>
      <w:r>
        <w:rPr>
          <w:rFonts w:ascii="Arial" w:hAnsi="Arial" w:cs="Arial"/>
          <w:b/>
          <w:bCs/>
        </w:rPr>
        <w:t xml:space="preserve">and </w:t>
      </w:r>
      <w:r w:rsidR="00683192" w:rsidRPr="00BC7831">
        <w:rPr>
          <w:rFonts w:ascii="Arial" w:hAnsi="Arial" w:cs="Arial"/>
          <w:b/>
          <w:bCs/>
        </w:rPr>
        <w:t>Methods:</w:t>
      </w:r>
    </w:p>
    <w:p w14:paraId="5AC5E8D0" w14:textId="77777777" w:rsidR="00B74C1F" w:rsidRPr="00BC7831" w:rsidRDefault="00B74C1F" w:rsidP="001C6B07">
      <w:pPr>
        <w:spacing w:line="480" w:lineRule="auto"/>
        <w:rPr>
          <w:rFonts w:ascii="Arial" w:hAnsi="Arial" w:cs="Arial"/>
          <w:b/>
          <w:bCs/>
        </w:rPr>
      </w:pPr>
    </w:p>
    <w:p w14:paraId="75815438" w14:textId="77777777" w:rsidR="00B74C1F" w:rsidRPr="00BC7831" w:rsidRDefault="00F12E1B" w:rsidP="001C6B07">
      <w:pPr>
        <w:spacing w:line="480" w:lineRule="auto"/>
        <w:rPr>
          <w:rFonts w:ascii="Arial" w:hAnsi="Arial" w:cs="Arial"/>
          <w:b/>
          <w:bCs/>
        </w:rPr>
      </w:pPr>
      <w:r w:rsidRPr="00BC7831">
        <w:rPr>
          <w:rFonts w:ascii="Arial" w:hAnsi="Arial" w:cs="Arial"/>
          <w:b/>
          <w:bCs/>
        </w:rPr>
        <w:t>Study population:</w:t>
      </w:r>
    </w:p>
    <w:p w14:paraId="7D88CE51" w14:textId="77777777" w:rsidR="00F12E1B" w:rsidRPr="00BC7831" w:rsidRDefault="00F12E1B" w:rsidP="001C6B07">
      <w:pPr>
        <w:spacing w:line="480" w:lineRule="auto"/>
        <w:rPr>
          <w:rFonts w:ascii="Arial" w:hAnsi="Arial" w:cs="Arial"/>
          <w:sz w:val="22"/>
          <w:szCs w:val="22"/>
        </w:rPr>
      </w:pPr>
    </w:p>
    <w:p w14:paraId="046001E0" w14:textId="2DB2268E" w:rsidR="007944BD" w:rsidRPr="00BC7831" w:rsidRDefault="00BF5407" w:rsidP="001C6B07">
      <w:pPr>
        <w:spacing w:line="480" w:lineRule="auto"/>
        <w:rPr>
          <w:rFonts w:ascii="Arial" w:hAnsi="Arial" w:cs="Arial"/>
          <w:sz w:val="22"/>
          <w:szCs w:val="22"/>
        </w:rPr>
      </w:pPr>
      <w:r w:rsidRPr="00BC7831">
        <w:rPr>
          <w:rFonts w:ascii="Arial" w:hAnsi="Arial" w:cs="Arial"/>
          <w:sz w:val="22"/>
          <w:szCs w:val="22"/>
        </w:rPr>
        <w:tab/>
        <w:t xml:space="preserve">Our study population included all </w:t>
      </w:r>
      <w:r w:rsidR="00F50165">
        <w:rPr>
          <w:rFonts w:ascii="Arial" w:hAnsi="Arial" w:cs="Arial"/>
          <w:sz w:val="22"/>
          <w:szCs w:val="22"/>
        </w:rPr>
        <w:t>F</w:t>
      </w:r>
      <w:r w:rsidRPr="00BC7831">
        <w:rPr>
          <w:rFonts w:ascii="Arial" w:hAnsi="Arial" w:cs="Arial"/>
          <w:sz w:val="22"/>
          <w:szCs w:val="22"/>
        </w:rPr>
        <w:t>ee-</w:t>
      </w:r>
      <w:r w:rsidR="00F50165">
        <w:rPr>
          <w:rFonts w:ascii="Arial" w:hAnsi="Arial" w:cs="Arial"/>
          <w:sz w:val="22"/>
          <w:szCs w:val="22"/>
        </w:rPr>
        <w:t>F</w:t>
      </w:r>
      <w:r w:rsidRPr="00BC7831">
        <w:rPr>
          <w:rFonts w:ascii="Arial" w:hAnsi="Arial" w:cs="Arial"/>
          <w:sz w:val="22"/>
          <w:szCs w:val="22"/>
        </w:rPr>
        <w:t>or-</w:t>
      </w:r>
      <w:r w:rsidR="00F50165">
        <w:rPr>
          <w:rFonts w:ascii="Arial" w:hAnsi="Arial" w:cs="Arial"/>
          <w:sz w:val="22"/>
          <w:szCs w:val="22"/>
        </w:rPr>
        <w:t>S</w:t>
      </w:r>
      <w:r w:rsidRPr="00BC7831">
        <w:rPr>
          <w:rFonts w:ascii="Arial" w:hAnsi="Arial" w:cs="Arial"/>
          <w:sz w:val="22"/>
          <w:szCs w:val="22"/>
        </w:rPr>
        <w:t xml:space="preserve">ervice Medicare </w:t>
      </w:r>
      <w:commentRangeStart w:id="6"/>
      <w:commentRangeStart w:id="7"/>
      <w:r w:rsidR="00F50165">
        <w:rPr>
          <w:rFonts w:ascii="Arial" w:hAnsi="Arial" w:cs="Arial"/>
          <w:sz w:val="22"/>
          <w:szCs w:val="22"/>
        </w:rPr>
        <w:t>beneficiaries</w:t>
      </w:r>
      <w:r w:rsidR="00F50165" w:rsidRPr="00BC7831">
        <w:rPr>
          <w:rFonts w:ascii="Arial" w:hAnsi="Arial" w:cs="Arial"/>
          <w:sz w:val="22"/>
          <w:szCs w:val="22"/>
        </w:rPr>
        <w:t xml:space="preserve"> </w:t>
      </w:r>
      <w:commentRangeEnd w:id="6"/>
      <w:r w:rsidR="00F50165">
        <w:rPr>
          <w:rStyle w:val="CommentReference"/>
        </w:rPr>
        <w:commentReference w:id="6"/>
      </w:r>
      <w:commentRangeEnd w:id="7"/>
      <w:r w:rsidR="00FB7A53">
        <w:rPr>
          <w:rStyle w:val="CommentReference"/>
        </w:rPr>
        <w:commentReference w:id="7"/>
      </w:r>
      <w:r w:rsidRPr="00BC7831">
        <w:rPr>
          <w:rFonts w:ascii="Arial" w:hAnsi="Arial" w:cs="Arial"/>
          <w:sz w:val="22"/>
          <w:szCs w:val="22"/>
        </w:rPr>
        <w:t>age</w:t>
      </w:r>
      <w:r w:rsidR="00F50165">
        <w:rPr>
          <w:rFonts w:ascii="Arial" w:hAnsi="Arial" w:cs="Arial"/>
          <w:sz w:val="22"/>
          <w:szCs w:val="22"/>
        </w:rPr>
        <w:t>d</w:t>
      </w:r>
      <w:r w:rsidRPr="00BC7831">
        <w:rPr>
          <w:rFonts w:ascii="Arial" w:hAnsi="Arial" w:cs="Arial"/>
          <w:sz w:val="22"/>
          <w:szCs w:val="22"/>
        </w:rPr>
        <w:t xml:space="preserve"> 65+, enrolled for at least one month between January 1</w:t>
      </w:r>
      <w:r w:rsidRPr="00BC7831">
        <w:rPr>
          <w:rFonts w:ascii="Arial" w:hAnsi="Arial" w:cs="Arial"/>
          <w:sz w:val="22"/>
          <w:szCs w:val="22"/>
          <w:vertAlign w:val="superscript"/>
        </w:rPr>
        <w:t>st</w:t>
      </w:r>
      <w:r w:rsidRPr="00BC7831">
        <w:rPr>
          <w:rFonts w:ascii="Arial" w:hAnsi="Arial" w:cs="Arial"/>
          <w:sz w:val="22"/>
          <w:szCs w:val="22"/>
        </w:rPr>
        <w:t>, 2018 and December 31</w:t>
      </w:r>
      <w:r w:rsidRPr="00BC7831">
        <w:rPr>
          <w:rFonts w:ascii="Arial" w:hAnsi="Arial" w:cs="Arial"/>
          <w:sz w:val="22"/>
          <w:szCs w:val="22"/>
          <w:vertAlign w:val="superscript"/>
        </w:rPr>
        <w:t>st</w:t>
      </w:r>
      <w:r w:rsidRPr="00BC7831">
        <w:rPr>
          <w:rFonts w:ascii="Arial" w:hAnsi="Arial" w:cs="Arial"/>
          <w:sz w:val="22"/>
          <w:szCs w:val="22"/>
        </w:rPr>
        <w:t xml:space="preserve">, 2018. </w:t>
      </w:r>
      <w:r w:rsidR="00315FEE" w:rsidRPr="00BC7831">
        <w:rPr>
          <w:rFonts w:ascii="Arial" w:hAnsi="Arial" w:cs="Arial"/>
          <w:sz w:val="22"/>
          <w:szCs w:val="22"/>
        </w:rPr>
        <w:t xml:space="preserve">From the </w:t>
      </w:r>
      <w:r w:rsidR="00315FEE" w:rsidRPr="00BC7831">
        <w:rPr>
          <w:rFonts w:ascii="Arial" w:hAnsi="Arial" w:cs="Arial"/>
          <w:sz w:val="22"/>
          <w:szCs w:val="22"/>
        </w:rPr>
        <w:lastRenderedPageBreak/>
        <w:t>Medi</w:t>
      </w:r>
      <w:r w:rsidR="00D80B74" w:rsidRPr="00BC7831">
        <w:rPr>
          <w:rFonts w:ascii="Arial" w:hAnsi="Arial" w:cs="Arial"/>
          <w:sz w:val="22"/>
          <w:szCs w:val="22"/>
        </w:rPr>
        <w:t>c</w:t>
      </w:r>
      <w:r w:rsidR="00315FEE" w:rsidRPr="00BC7831">
        <w:rPr>
          <w:rFonts w:ascii="Arial" w:hAnsi="Arial" w:cs="Arial"/>
          <w:sz w:val="22"/>
          <w:szCs w:val="22"/>
        </w:rPr>
        <w:t xml:space="preserve">are </w:t>
      </w:r>
      <w:r w:rsidR="00F50165">
        <w:rPr>
          <w:rFonts w:ascii="Arial" w:hAnsi="Arial" w:cs="Arial"/>
          <w:sz w:val="22"/>
          <w:szCs w:val="22"/>
        </w:rPr>
        <w:t>beneficiary</w:t>
      </w:r>
      <w:r w:rsidR="00F50165" w:rsidRPr="00BC7831">
        <w:rPr>
          <w:rFonts w:ascii="Arial" w:hAnsi="Arial" w:cs="Arial"/>
          <w:sz w:val="22"/>
          <w:szCs w:val="22"/>
        </w:rPr>
        <w:t xml:space="preserve"> </w:t>
      </w:r>
      <w:r w:rsidR="00315FEE" w:rsidRPr="00BC7831">
        <w:rPr>
          <w:rFonts w:ascii="Arial" w:hAnsi="Arial" w:cs="Arial"/>
          <w:sz w:val="22"/>
          <w:szCs w:val="22"/>
        </w:rPr>
        <w:t xml:space="preserve">record file, we obtained age, sex, county, and state of residence for all </w:t>
      </w:r>
      <w:r w:rsidR="00F50165">
        <w:rPr>
          <w:rFonts w:ascii="Arial" w:hAnsi="Arial" w:cs="Arial"/>
          <w:sz w:val="22"/>
          <w:szCs w:val="22"/>
        </w:rPr>
        <w:t>beneficiaries</w:t>
      </w:r>
      <w:r w:rsidR="00F50165">
        <w:rPr>
          <w:rStyle w:val="CommentReference"/>
        </w:rPr>
        <w:t>.</w:t>
      </w:r>
      <w:r w:rsidR="00315FEE" w:rsidRPr="00BC7831">
        <w:rPr>
          <w:rFonts w:ascii="Arial" w:hAnsi="Arial" w:cs="Arial"/>
          <w:sz w:val="22"/>
          <w:szCs w:val="22"/>
        </w:rPr>
        <w:t xml:space="preserve"> We</w:t>
      </w:r>
      <w:r w:rsidR="00553B9F" w:rsidRPr="00BC7831">
        <w:rPr>
          <w:rFonts w:ascii="Arial" w:hAnsi="Arial" w:cs="Arial"/>
          <w:sz w:val="22"/>
          <w:szCs w:val="22"/>
        </w:rPr>
        <w:t xml:space="preserve"> initially</w:t>
      </w:r>
      <w:r w:rsidR="00315FEE" w:rsidRPr="00BC7831">
        <w:rPr>
          <w:rFonts w:ascii="Arial" w:hAnsi="Arial" w:cs="Arial"/>
          <w:sz w:val="22"/>
          <w:szCs w:val="22"/>
        </w:rPr>
        <w:t xml:space="preserve"> included </w:t>
      </w:r>
      <w:r w:rsidR="00FC69E9" w:rsidRPr="00BC7831">
        <w:rPr>
          <w:rFonts w:ascii="Arial" w:hAnsi="Arial" w:cs="Arial"/>
          <w:sz w:val="22"/>
          <w:szCs w:val="22"/>
        </w:rPr>
        <w:t>33</w:t>
      </w:r>
      <w:r w:rsidR="00057927" w:rsidRPr="00BC7831">
        <w:rPr>
          <w:rFonts w:ascii="Arial" w:hAnsi="Arial" w:cs="Arial"/>
          <w:sz w:val="22"/>
          <w:szCs w:val="22"/>
        </w:rPr>
        <w:t>,</w:t>
      </w:r>
      <w:r w:rsidR="00FC69E9" w:rsidRPr="00BC7831">
        <w:rPr>
          <w:rFonts w:ascii="Arial" w:hAnsi="Arial" w:cs="Arial"/>
          <w:sz w:val="22"/>
          <w:szCs w:val="22"/>
        </w:rPr>
        <w:t>242,414</w:t>
      </w:r>
      <w:r w:rsidR="00315FEE" w:rsidRPr="00BC7831">
        <w:rPr>
          <w:rFonts w:ascii="Arial" w:hAnsi="Arial" w:cs="Arial"/>
          <w:sz w:val="22"/>
          <w:szCs w:val="22"/>
        </w:rPr>
        <w:t xml:space="preserve"> </w:t>
      </w:r>
      <w:r w:rsidR="00F50165">
        <w:rPr>
          <w:rFonts w:ascii="Arial" w:hAnsi="Arial" w:cs="Arial"/>
          <w:sz w:val="22"/>
          <w:szCs w:val="22"/>
        </w:rPr>
        <w:t>beneficiaries</w:t>
      </w:r>
      <w:r w:rsidR="00315FEE" w:rsidRPr="00BC7831">
        <w:rPr>
          <w:rFonts w:ascii="Arial" w:hAnsi="Arial" w:cs="Arial"/>
          <w:sz w:val="22"/>
          <w:szCs w:val="22"/>
        </w:rPr>
        <w:t>.</w:t>
      </w:r>
    </w:p>
    <w:p w14:paraId="72349902" w14:textId="24E3AF64" w:rsidR="00315FEE" w:rsidRPr="00BC7831" w:rsidRDefault="00315FEE" w:rsidP="001C6B07">
      <w:pPr>
        <w:spacing w:line="480" w:lineRule="auto"/>
        <w:rPr>
          <w:rFonts w:ascii="Arial" w:hAnsi="Arial" w:cs="Arial"/>
          <w:sz w:val="22"/>
          <w:szCs w:val="22"/>
        </w:rPr>
      </w:pPr>
      <w:r w:rsidRPr="00BC7831">
        <w:rPr>
          <w:rFonts w:ascii="Arial" w:hAnsi="Arial" w:cs="Arial"/>
          <w:sz w:val="22"/>
          <w:szCs w:val="22"/>
        </w:rPr>
        <w:tab/>
        <w:t>We used the Medicare Provider Analysis and Review (MEDPAR) file to access inpatient claims data on all hospitalizations in our study population in 2018 from the Center</w:t>
      </w:r>
      <w:r w:rsidR="00F50165">
        <w:rPr>
          <w:rFonts w:ascii="Arial" w:hAnsi="Arial" w:cs="Arial"/>
          <w:sz w:val="22"/>
          <w:szCs w:val="22"/>
        </w:rPr>
        <w:t>s</w:t>
      </w:r>
      <w:r w:rsidRPr="00BC7831">
        <w:rPr>
          <w:rFonts w:ascii="Arial" w:hAnsi="Arial" w:cs="Arial"/>
          <w:sz w:val="22"/>
          <w:szCs w:val="22"/>
        </w:rPr>
        <w:t xml:space="preserve"> for Medicare and Medicaid Service</w:t>
      </w:r>
      <w:r w:rsidR="00F50165">
        <w:rPr>
          <w:rFonts w:ascii="Arial" w:hAnsi="Arial" w:cs="Arial"/>
          <w:sz w:val="22"/>
          <w:szCs w:val="22"/>
        </w:rPr>
        <w:t>s</w:t>
      </w:r>
      <w:r w:rsidRPr="00BC7831">
        <w:rPr>
          <w:rFonts w:ascii="Arial" w:hAnsi="Arial" w:cs="Arial"/>
          <w:sz w:val="22"/>
          <w:szCs w:val="22"/>
        </w:rPr>
        <w:t xml:space="preserve"> (CMS). </w:t>
      </w:r>
      <w:r w:rsidR="004B62FB" w:rsidRPr="00BC7831">
        <w:rPr>
          <w:rFonts w:ascii="Arial" w:hAnsi="Arial" w:cs="Arial"/>
          <w:sz w:val="22"/>
          <w:szCs w:val="22"/>
        </w:rPr>
        <w:t>We accessed the date of hospitalization</w:t>
      </w:r>
      <w:r w:rsidR="0036233F" w:rsidRPr="00BC7831">
        <w:rPr>
          <w:rFonts w:ascii="Arial" w:hAnsi="Arial" w:cs="Arial"/>
          <w:sz w:val="22"/>
          <w:szCs w:val="22"/>
        </w:rPr>
        <w:t>, type of hospitalization (emergency, urgent</w:t>
      </w:r>
      <w:r w:rsidR="001E1A86" w:rsidRPr="00BC7831">
        <w:rPr>
          <w:rFonts w:ascii="Arial" w:hAnsi="Arial" w:cs="Arial"/>
          <w:sz w:val="22"/>
          <w:szCs w:val="22"/>
        </w:rPr>
        <w:t>,</w:t>
      </w:r>
      <w:r w:rsidR="0036233F" w:rsidRPr="00BC7831">
        <w:rPr>
          <w:rFonts w:ascii="Arial" w:hAnsi="Arial" w:cs="Arial"/>
          <w:sz w:val="22"/>
          <w:szCs w:val="22"/>
        </w:rPr>
        <w:t xml:space="preserve"> or planned)</w:t>
      </w:r>
      <w:r w:rsidR="008376DD" w:rsidRPr="00BC7831">
        <w:rPr>
          <w:rFonts w:ascii="Arial" w:hAnsi="Arial" w:cs="Arial"/>
          <w:sz w:val="22"/>
          <w:szCs w:val="22"/>
        </w:rPr>
        <w:t xml:space="preserve">, and </w:t>
      </w:r>
      <w:r w:rsidR="00283258" w:rsidRPr="00BC7831">
        <w:rPr>
          <w:rFonts w:ascii="Arial" w:hAnsi="Arial" w:cs="Arial"/>
          <w:sz w:val="22"/>
          <w:szCs w:val="22"/>
        </w:rPr>
        <w:t>cause</w:t>
      </w:r>
      <w:r w:rsidR="00476EE1" w:rsidRPr="00BC7831">
        <w:rPr>
          <w:rFonts w:ascii="Arial" w:hAnsi="Arial" w:cs="Arial"/>
          <w:sz w:val="22"/>
          <w:szCs w:val="22"/>
        </w:rPr>
        <w:t xml:space="preserve"> of </w:t>
      </w:r>
      <w:r w:rsidR="00283258" w:rsidRPr="00BC7831">
        <w:rPr>
          <w:rFonts w:ascii="Arial" w:hAnsi="Arial" w:cs="Arial"/>
          <w:sz w:val="22"/>
          <w:szCs w:val="22"/>
        </w:rPr>
        <w:t>hospitalization</w:t>
      </w:r>
      <w:r w:rsidR="00F50165">
        <w:rPr>
          <w:rFonts w:ascii="Arial" w:hAnsi="Arial" w:cs="Arial"/>
          <w:sz w:val="22"/>
          <w:szCs w:val="22"/>
        </w:rPr>
        <w:t xml:space="preserve"> via </w:t>
      </w:r>
      <w:r w:rsidR="00F50165" w:rsidRPr="00EB39B4">
        <w:rPr>
          <w:rFonts w:ascii="Arial" w:hAnsi="Arial" w:cs="Arial"/>
          <w:i/>
          <w:iCs/>
          <w:sz w:val="22"/>
          <w:szCs w:val="22"/>
        </w:rPr>
        <w:t>International Classification of Diseases</w:t>
      </w:r>
      <w:r w:rsidR="00F50165">
        <w:rPr>
          <w:rFonts w:ascii="Arial" w:hAnsi="Arial" w:cs="Arial"/>
          <w:sz w:val="22"/>
          <w:szCs w:val="22"/>
        </w:rPr>
        <w:t xml:space="preserve">, Tenth Revision </w:t>
      </w:r>
      <w:r w:rsidR="00476EE1" w:rsidRPr="00BC7831">
        <w:rPr>
          <w:rFonts w:ascii="Arial" w:hAnsi="Arial" w:cs="Arial"/>
          <w:sz w:val="22"/>
          <w:szCs w:val="22"/>
        </w:rPr>
        <w:t>(</w:t>
      </w:r>
      <w:r w:rsidR="008376DD" w:rsidRPr="00EB39B4">
        <w:rPr>
          <w:rFonts w:ascii="Arial" w:hAnsi="Arial" w:cs="Arial"/>
          <w:i/>
          <w:iCs/>
          <w:sz w:val="22"/>
          <w:szCs w:val="22"/>
        </w:rPr>
        <w:t>ICD</w:t>
      </w:r>
      <w:r w:rsidR="008376DD" w:rsidRPr="00BC7831">
        <w:rPr>
          <w:rFonts w:ascii="Arial" w:hAnsi="Arial" w:cs="Arial"/>
          <w:sz w:val="22"/>
          <w:szCs w:val="22"/>
        </w:rPr>
        <w:t>-10</w:t>
      </w:r>
      <w:r w:rsidR="00476EE1" w:rsidRPr="00BC7831">
        <w:rPr>
          <w:rFonts w:ascii="Arial" w:hAnsi="Arial" w:cs="Arial"/>
          <w:sz w:val="22"/>
          <w:szCs w:val="22"/>
        </w:rPr>
        <w:t>)</w:t>
      </w:r>
      <w:r w:rsidR="00190EB5">
        <w:rPr>
          <w:rFonts w:ascii="Arial" w:hAnsi="Arial" w:cs="Arial"/>
          <w:sz w:val="22"/>
          <w:szCs w:val="22"/>
        </w:rPr>
        <w:t xml:space="preserve"> diagnostic codes</w:t>
      </w:r>
      <w:r w:rsidR="00476EE1" w:rsidRPr="00BC7831">
        <w:rPr>
          <w:rFonts w:ascii="Arial" w:hAnsi="Arial" w:cs="Arial"/>
          <w:sz w:val="22"/>
          <w:szCs w:val="22"/>
        </w:rPr>
        <w:t>.</w:t>
      </w:r>
    </w:p>
    <w:p w14:paraId="66DEC920" w14:textId="77777777" w:rsidR="00DF7800" w:rsidRPr="00BC7831" w:rsidRDefault="00DF7800" w:rsidP="001C6B07">
      <w:pPr>
        <w:spacing w:line="480" w:lineRule="auto"/>
        <w:rPr>
          <w:rFonts w:ascii="Arial" w:hAnsi="Arial" w:cs="Arial"/>
          <w:sz w:val="22"/>
          <w:szCs w:val="22"/>
        </w:rPr>
      </w:pPr>
    </w:p>
    <w:p w14:paraId="0BD6C3F1" w14:textId="77777777" w:rsidR="00BB0F57" w:rsidRPr="00BC7831" w:rsidRDefault="00BB0F57" w:rsidP="001C6B07">
      <w:pPr>
        <w:spacing w:line="480" w:lineRule="auto"/>
        <w:rPr>
          <w:rFonts w:ascii="Arial" w:hAnsi="Arial" w:cs="Arial"/>
          <w:b/>
          <w:bCs/>
        </w:rPr>
      </w:pPr>
      <w:r w:rsidRPr="00BC7831">
        <w:rPr>
          <w:rFonts w:ascii="Arial" w:hAnsi="Arial" w:cs="Arial"/>
          <w:b/>
          <w:bCs/>
        </w:rPr>
        <w:t xml:space="preserve">Outcome assessment: </w:t>
      </w:r>
    </w:p>
    <w:p w14:paraId="4927BCEE" w14:textId="77777777" w:rsidR="003C7A06" w:rsidRPr="00BC7831" w:rsidRDefault="003C7A06" w:rsidP="001C6B07">
      <w:pPr>
        <w:spacing w:line="480" w:lineRule="auto"/>
        <w:rPr>
          <w:rFonts w:ascii="Arial" w:hAnsi="Arial" w:cs="Arial"/>
          <w:sz w:val="22"/>
          <w:szCs w:val="22"/>
        </w:rPr>
      </w:pPr>
    </w:p>
    <w:p w14:paraId="3BFB0CDE" w14:textId="557C4367" w:rsidR="00456947" w:rsidRPr="00BC7831" w:rsidRDefault="00E944C6" w:rsidP="001C6B07">
      <w:pPr>
        <w:spacing w:line="480" w:lineRule="auto"/>
        <w:rPr>
          <w:rFonts w:ascii="Arial" w:hAnsi="Arial" w:cs="Arial"/>
          <w:sz w:val="22"/>
          <w:szCs w:val="22"/>
        </w:rPr>
      </w:pPr>
      <w:r w:rsidRPr="00BC7831">
        <w:rPr>
          <w:rFonts w:ascii="Arial" w:hAnsi="Arial" w:cs="Arial"/>
          <w:sz w:val="22"/>
          <w:szCs w:val="22"/>
        </w:rPr>
        <w:tab/>
        <w:t xml:space="preserve">Using </w:t>
      </w:r>
      <w:r w:rsidR="00194BF5">
        <w:rPr>
          <w:rFonts w:ascii="Arial" w:hAnsi="Arial" w:cs="Arial"/>
          <w:sz w:val="22"/>
          <w:szCs w:val="22"/>
        </w:rPr>
        <w:t>beneficiaries’</w:t>
      </w:r>
      <w:r w:rsidRPr="00BC7831">
        <w:rPr>
          <w:rFonts w:ascii="Arial" w:hAnsi="Arial" w:cs="Arial"/>
          <w:sz w:val="22"/>
          <w:szCs w:val="22"/>
        </w:rPr>
        <w:t xml:space="preserve"> county of residence, we tabulated the number of Medicare </w:t>
      </w:r>
      <w:r w:rsidR="00AA39D4">
        <w:rPr>
          <w:rFonts w:ascii="Arial" w:hAnsi="Arial" w:cs="Arial"/>
          <w:sz w:val="22"/>
          <w:szCs w:val="22"/>
        </w:rPr>
        <w:t xml:space="preserve">beneficiaries </w:t>
      </w:r>
      <w:r w:rsidR="008C51E0" w:rsidRPr="00BC7831">
        <w:rPr>
          <w:rFonts w:ascii="Arial" w:hAnsi="Arial" w:cs="Arial"/>
          <w:sz w:val="22"/>
          <w:szCs w:val="22"/>
        </w:rPr>
        <w:t xml:space="preserve">for all US counties </w:t>
      </w:r>
      <w:r w:rsidR="00AA39D4">
        <w:rPr>
          <w:rFonts w:ascii="Arial" w:hAnsi="Arial" w:cs="Arial"/>
          <w:sz w:val="22"/>
          <w:szCs w:val="22"/>
        </w:rPr>
        <w:t>and</w:t>
      </w:r>
      <w:r w:rsidR="008C51E0" w:rsidRPr="00BC7831">
        <w:rPr>
          <w:rFonts w:ascii="Arial" w:hAnsi="Arial" w:cs="Arial"/>
          <w:sz w:val="22"/>
          <w:szCs w:val="22"/>
        </w:rPr>
        <w:t xml:space="preserve"> states.</w:t>
      </w:r>
      <w:r w:rsidR="007E7596" w:rsidRPr="00BC7831">
        <w:rPr>
          <w:rFonts w:ascii="Arial" w:hAnsi="Arial" w:cs="Arial"/>
          <w:sz w:val="22"/>
          <w:szCs w:val="22"/>
        </w:rPr>
        <w:t xml:space="preserve"> </w:t>
      </w:r>
      <w:r w:rsidR="0091054F" w:rsidRPr="00BC7831">
        <w:rPr>
          <w:rFonts w:ascii="Arial" w:hAnsi="Arial" w:cs="Arial"/>
          <w:sz w:val="22"/>
          <w:szCs w:val="22"/>
        </w:rPr>
        <w:t>We also tabulated daily, county-level counts o</w:t>
      </w:r>
      <w:r w:rsidR="005B161C" w:rsidRPr="00BC7831">
        <w:rPr>
          <w:rFonts w:ascii="Arial" w:hAnsi="Arial" w:cs="Arial"/>
          <w:sz w:val="22"/>
          <w:szCs w:val="22"/>
        </w:rPr>
        <w:t>f</w:t>
      </w:r>
      <w:r w:rsidR="0091054F" w:rsidRPr="00BC7831">
        <w:rPr>
          <w:rFonts w:ascii="Arial" w:hAnsi="Arial" w:cs="Arial"/>
          <w:sz w:val="22"/>
          <w:szCs w:val="22"/>
        </w:rPr>
        <w:t xml:space="preserve"> urgent</w:t>
      </w:r>
      <w:r w:rsidR="00D47422" w:rsidRPr="00BC7831">
        <w:rPr>
          <w:rFonts w:ascii="Arial" w:hAnsi="Arial" w:cs="Arial"/>
          <w:sz w:val="22"/>
          <w:szCs w:val="22"/>
        </w:rPr>
        <w:t xml:space="preserve"> and</w:t>
      </w:r>
      <w:r w:rsidR="0091054F" w:rsidRPr="00BC7831">
        <w:rPr>
          <w:rFonts w:ascii="Arial" w:hAnsi="Arial" w:cs="Arial"/>
          <w:sz w:val="22"/>
          <w:szCs w:val="22"/>
        </w:rPr>
        <w:t xml:space="preserve"> emergency hospitalizations for cardiovascular or respiratory causes based on the</w:t>
      </w:r>
      <w:r w:rsidR="00AA39D4">
        <w:rPr>
          <w:rFonts w:ascii="Arial" w:hAnsi="Arial" w:cs="Arial"/>
          <w:sz w:val="22"/>
          <w:szCs w:val="22"/>
        </w:rPr>
        <w:t xml:space="preserve"> hospitalized beneficiary’s</w:t>
      </w:r>
      <w:r w:rsidR="0091054F" w:rsidRPr="00BC7831">
        <w:rPr>
          <w:rFonts w:ascii="Arial" w:hAnsi="Arial" w:cs="Arial"/>
          <w:sz w:val="22"/>
          <w:szCs w:val="22"/>
        </w:rPr>
        <w:t xml:space="preserve"> county of </w:t>
      </w:r>
      <w:r w:rsidR="00453777" w:rsidRPr="00BC7831">
        <w:rPr>
          <w:rFonts w:ascii="Arial" w:hAnsi="Arial" w:cs="Arial"/>
          <w:sz w:val="22"/>
          <w:szCs w:val="22"/>
        </w:rPr>
        <w:t>residence</w:t>
      </w:r>
      <w:r w:rsidR="00AE3685" w:rsidRPr="00BC7831">
        <w:rPr>
          <w:rFonts w:ascii="Arial" w:hAnsi="Arial" w:cs="Arial"/>
          <w:sz w:val="22"/>
          <w:szCs w:val="22"/>
        </w:rPr>
        <w:t>. We</w:t>
      </w:r>
      <w:r w:rsidR="0026132A">
        <w:rPr>
          <w:rFonts w:ascii="Arial" w:hAnsi="Arial" w:cs="Arial"/>
          <w:sz w:val="22"/>
          <w:szCs w:val="22"/>
        </w:rPr>
        <w:t xml:space="preserve"> used </w:t>
      </w:r>
      <w:r w:rsidR="0026132A" w:rsidRPr="00F74F81">
        <w:rPr>
          <w:rFonts w:ascii="Arial" w:hAnsi="Arial" w:cs="Arial"/>
          <w:i/>
          <w:iCs/>
          <w:sz w:val="22"/>
          <w:szCs w:val="22"/>
        </w:rPr>
        <w:t>ICD</w:t>
      </w:r>
      <w:r w:rsidR="0026132A">
        <w:rPr>
          <w:rFonts w:ascii="Arial" w:hAnsi="Arial" w:cs="Arial"/>
          <w:sz w:val="22"/>
          <w:szCs w:val="22"/>
        </w:rPr>
        <w:t xml:space="preserve"> codes to</w:t>
      </w:r>
      <w:r w:rsidR="00AE3685" w:rsidRPr="00BC7831">
        <w:rPr>
          <w:rFonts w:ascii="Arial" w:hAnsi="Arial" w:cs="Arial"/>
          <w:sz w:val="22"/>
          <w:szCs w:val="22"/>
        </w:rPr>
        <w:t xml:space="preserve"> identif</w:t>
      </w:r>
      <w:r w:rsidR="0026132A">
        <w:rPr>
          <w:rFonts w:ascii="Arial" w:hAnsi="Arial" w:cs="Arial"/>
          <w:sz w:val="22"/>
          <w:szCs w:val="22"/>
        </w:rPr>
        <w:t>y</w:t>
      </w:r>
      <w:r w:rsidR="00AE3685" w:rsidRPr="00BC7831">
        <w:rPr>
          <w:rFonts w:ascii="Arial" w:hAnsi="Arial" w:cs="Arial"/>
          <w:sz w:val="22"/>
          <w:szCs w:val="22"/>
        </w:rPr>
        <w:t xml:space="preserve"> CVD</w:t>
      </w:r>
      <w:r w:rsidR="0026132A">
        <w:rPr>
          <w:rFonts w:ascii="Arial" w:hAnsi="Arial" w:cs="Arial"/>
          <w:sz w:val="22"/>
          <w:szCs w:val="22"/>
        </w:rPr>
        <w:t xml:space="preserve"> (I00-I99</w:t>
      </w:r>
      <w:commentRangeStart w:id="8"/>
      <w:commentRangeStart w:id="9"/>
      <w:commentRangeEnd w:id="8"/>
      <w:r w:rsidR="00BF0E05">
        <w:rPr>
          <w:rStyle w:val="CommentReference"/>
        </w:rPr>
        <w:commentReference w:id="8"/>
      </w:r>
      <w:commentRangeEnd w:id="9"/>
      <w:r w:rsidR="0036258C">
        <w:rPr>
          <w:rStyle w:val="CommentReference"/>
        </w:rPr>
        <w:commentReference w:id="9"/>
      </w:r>
      <w:r w:rsidR="0026132A">
        <w:rPr>
          <w:rFonts w:ascii="Arial" w:hAnsi="Arial" w:cs="Arial"/>
          <w:sz w:val="22"/>
          <w:szCs w:val="22"/>
        </w:rPr>
        <w:t>)</w:t>
      </w:r>
      <w:r w:rsidR="00AE3685" w:rsidRPr="00BC7831">
        <w:rPr>
          <w:rFonts w:ascii="Arial" w:hAnsi="Arial" w:cs="Arial"/>
          <w:sz w:val="22"/>
          <w:szCs w:val="22"/>
        </w:rPr>
        <w:t xml:space="preserve"> </w:t>
      </w:r>
      <w:r w:rsidR="0026132A">
        <w:rPr>
          <w:rFonts w:ascii="Arial" w:hAnsi="Arial" w:cs="Arial"/>
          <w:sz w:val="22"/>
          <w:szCs w:val="22"/>
        </w:rPr>
        <w:t>and</w:t>
      </w:r>
      <w:r w:rsidR="0026132A" w:rsidRPr="00BC7831">
        <w:rPr>
          <w:rFonts w:ascii="Arial" w:hAnsi="Arial" w:cs="Arial"/>
          <w:sz w:val="22"/>
          <w:szCs w:val="22"/>
        </w:rPr>
        <w:t xml:space="preserve"> </w:t>
      </w:r>
      <w:r w:rsidR="00AE3685" w:rsidRPr="00BC7831">
        <w:rPr>
          <w:rFonts w:ascii="Arial" w:hAnsi="Arial" w:cs="Arial"/>
          <w:sz w:val="22"/>
          <w:szCs w:val="22"/>
        </w:rPr>
        <w:t>respiratory</w:t>
      </w:r>
      <w:r w:rsidR="0026132A">
        <w:rPr>
          <w:rFonts w:ascii="Arial" w:hAnsi="Arial" w:cs="Arial"/>
          <w:sz w:val="22"/>
          <w:szCs w:val="22"/>
        </w:rPr>
        <w:t xml:space="preserve"> (J00-J99) hospitalizations</w:t>
      </w:r>
      <w:r w:rsidR="00AE3685" w:rsidRPr="00BC7831">
        <w:rPr>
          <w:rFonts w:ascii="Arial" w:hAnsi="Arial" w:cs="Arial"/>
          <w:sz w:val="22"/>
          <w:szCs w:val="22"/>
        </w:rPr>
        <w:t xml:space="preserve"> based</w:t>
      </w:r>
      <w:r w:rsidR="0022236B" w:rsidRPr="00BC7831">
        <w:rPr>
          <w:rFonts w:ascii="Arial" w:hAnsi="Arial" w:cs="Arial"/>
          <w:sz w:val="22"/>
          <w:szCs w:val="22"/>
        </w:rPr>
        <w:t xml:space="preserve"> </w:t>
      </w:r>
      <w:r w:rsidR="00AE3685" w:rsidRPr="00BC7831">
        <w:rPr>
          <w:rFonts w:ascii="Arial" w:hAnsi="Arial" w:cs="Arial"/>
          <w:sz w:val="22"/>
          <w:szCs w:val="22"/>
        </w:rPr>
        <w:t>on</w:t>
      </w:r>
      <w:r w:rsidR="0022236B" w:rsidRPr="00BC7831">
        <w:rPr>
          <w:rFonts w:ascii="Arial" w:hAnsi="Arial" w:cs="Arial"/>
          <w:sz w:val="22"/>
          <w:szCs w:val="22"/>
        </w:rPr>
        <w:t xml:space="preserve"> the first five codes recorded as </w:t>
      </w:r>
      <w:r w:rsidR="00697E34" w:rsidRPr="00BC7831">
        <w:rPr>
          <w:rFonts w:ascii="Arial" w:hAnsi="Arial" w:cs="Arial"/>
          <w:sz w:val="22"/>
          <w:szCs w:val="22"/>
        </w:rPr>
        <w:t xml:space="preserve">hospitalization </w:t>
      </w:r>
      <w:r w:rsidR="0022236B" w:rsidRPr="00BC7831">
        <w:rPr>
          <w:rFonts w:ascii="Arial" w:hAnsi="Arial" w:cs="Arial"/>
          <w:sz w:val="22"/>
          <w:szCs w:val="22"/>
        </w:rPr>
        <w:t>cause</w:t>
      </w:r>
      <w:r w:rsidR="0091054F" w:rsidRPr="00BC7831">
        <w:rPr>
          <w:rFonts w:ascii="Arial" w:hAnsi="Arial" w:cs="Arial"/>
          <w:sz w:val="22"/>
          <w:szCs w:val="22"/>
        </w:rPr>
        <w:t xml:space="preserve">. </w:t>
      </w:r>
      <w:r w:rsidR="00453777" w:rsidRPr="00BC7831">
        <w:rPr>
          <w:rFonts w:ascii="Arial" w:hAnsi="Arial" w:cs="Arial"/>
          <w:sz w:val="22"/>
          <w:szCs w:val="22"/>
        </w:rPr>
        <w:t xml:space="preserve">We included only </w:t>
      </w:r>
      <w:r w:rsidR="00946BDF" w:rsidRPr="00BC7831">
        <w:rPr>
          <w:rFonts w:ascii="Arial" w:hAnsi="Arial" w:cs="Arial"/>
          <w:sz w:val="22"/>
          <w:szCs w:val="22"/>
        </w:rPr>
        <w:t xml:space="preserve">urgent and emergency hospitalizations </w:t>
      </w:r>
      <w:r w:rsidR="00022CB7">
        <w:rPr>
          <w:rFonts w:ascii="Arial" w:hAnsi="Arial" w:cs="Arial"/>
          <w:sz w:val="22"/>
          <w:szCs w:val="22"/>
        </w:rPr>
        <w:t xml:space="preserve">(referred to as ‘emergency </w:t>
      </w:r>
      <w:r w:rsidR="00E6139A">
        <w:rPr>
          <w:rFonts w:ascii="Arial" w:hAnsi="Arial" w:cs="Arial"/>
          <w:sz w:val="22"/>
          <w:szCs w:val="22"/>
        </w:rPr>
        <w:t>hospitalizations</w:t>
      </w:r>
      <w:r w:rsidR="00717838">
        <w:rPr>
          <w:rFonts w:ascii="Arial" w:hAnsi="Arial" w:cs="Arial"/>
          <w:sz w:val="22"/>
          <w:szCs w:val="22"/>
        </w:rPr>
        <w:t>’</w:t>
      </w:r>
      <w:r w:rsidR="00022CB7">
        <w:rPr>
          <w:rFonts w:ascii="Arial" w:hAnsi="Arial" w:cs="Arial"/>
          <w:sz w:val="22"/>
          <w:szCs w:val="22"/>
        </w:rPr>
        <w:t xml:space="preserve"> in the rest of this text) </w:t>
      </w:r>
      <w:r w:rsidR="00946BDF" w:rsidRPr="00BC7831">
        <w:rPr>
          <w:rFonts w:ascii="Arial" w:hAnsi="Arial" w:cs="Arial"/>
          <w:sz w:val="22"/>
          <w:szCs w:val="22"/>
        </w:rPr>
        <w:t xml:space="preserve">since we </w:t>
      </w:r>
      <w:r w:rsidR="009E2468" w:rsidRPr="00BC7831">
        <w:rPr>
          <w:rFonts w:ascii="Arial" w:hAnsi="Arial" w:cs="Arial"/>
          <w:sz w:val="22"/>
          <w:szCs w:val="22"/>
        </w:rPr>
        <w:t xml:space="preserve">hypothesized </w:t>
      </w:r>
      <w:r w:rsidR="0026132A">
        <w:rPr>
          <w:rFonts w:ascii="Arial" w:hAnsi="Arial" w:cs="Arial"/>
          <w:sz w:val="22"/>
          <w:szCs w:val="22"/>
        </w:rPr>
        <w:t xml:space="preserve">that power outages would increase </w:t>
      </w:r>
      <w:r w:rsidR="009E2468" w:rsidRPr="00BC7831">
        <w:rPr>
          <w:rFonts w:ascii="Arial" w:hAnsi="Arial" w:cs="Arial"/>
          <w:sz w:val="22"/>
          <w:szCs w:val="22"/>
        </w:rPr>
        <w:t>emergency and urgent hospitalization rates</w:t>
      </w:r>
      <w:r w:rsidR="0026132A">
        <w:rPr>
          <w:rFonts w:ascii="Arial" w:hAnsi="Arial" w:cs="Arial"/>
          <w:sz w:val="22"/>
          <w:szCs w:val="22"/>
        </w:rPr>
        <w:t>, but not scheduled hospitalizations,</w:t>
      </w:r>
      <w:r w:rsidR="009E2468" w:rsidRPr="00BC7831">
        <w:rPr>
          <w:rFonts w:ascii="Arial" w:hAnsi="Arial" w:cs="Arial"/>
          <w:sz w:val="22"/>
          <w:szCs w:val="22"/>
        </w:rPr>
        <w:t xml:space="preserve"> </w:t>
      </w:r>
      <w:r w:rsidR="0026132A">
        <w:rPr>
          <w:rFonts w:ascii="Arial" w:hAnsi="Arial" w:cs="Arial"/>
          <w:sz w:val="22"/>
          <w:szCs w:val="22"/>
        </w:rPr>
        <w:t xml:space="preserve">due to short-term </w:t>
      </w:r>
      <w:r w:rsidR="007E7558" w:rsidRPr="00BC7831">
        <w:rPr>
          <w:rFonts w:ascii="Arial" w:hAnsi="Arial" w:cs="Arial"/>
          <w:sz w:val="22"/>
          <w:szCs w:val="22"/>
        </w:rPr>
        <w:t>heat, cold, and electricity-dependent medical device disruption</w:t>
      </w:r>
      <w:r w:rsidR="009E2468" w:rsidRPr="00BC7831">
        <w:rPr>
          <w:rFonts w:ascii="Arial" w:hAnsi="Arial" w:cs="Arial"/>
          <w:sz w:val="22"/>
          <w:szCs w:val="22"/>
        </w:rPr>
        <w:t xml:space="preserve">. </w:t>
      </w:r>
    </w:p>
    <w:p w14:paraId="2929644F" w14:textId="76612801" w:rsidR="00FB372C" w:rsidRPr="00BC7831" w:rsidRDefault="009B608E" w:rsidP="001C6B07">
      <w:pPr>
        <w:spacing w:line="480" w:lineRule="auto"/>
        <w:ind w:firstLine="720"/>
        <w:rPr>
          <w:rFonts w:ascii="Arial" w:hAnsi="Arial" w:cs="Arial"/>
          <w:sz w:val="22"/>
          <w:szCs w:val="22"/>
        </w:rPr>
      </w:pPr>
      <w:r w:rsidRPr="00BC7831">
        <w:rPr>
          <w:rFonts w:ascii="Arial" w:hAnsi="Arial" w:cs="Arial"/>
          <w:sz w:val="22"/>
          <w:szCs w:val="22"/>
        </w:rPr>
        <w:t xml:space="preserve">We excluded counties with </w:t>
      </w:r>
      <w:r w:rsidR="00792D96" w:rsidRPr="00792D96">
        <w:rPr>
          <w:rStyle w:val="hgkelc"/>
          <w:rFonts w:ascii="Arial" w:hAnsi="Arial" w:cs="Arial"/>
          <w:sz w:val="22"/>
          <w:szCs w:val="22"/>
          <w:lang w:val="en"/>
        </w:rPr>
        <w:t>≤</w:t>
      </w:r>
      <w:r w:rsidRPr="00792D96">
        <w:rPr>
          <w:rFonts w:ascii="Arial" w:hAnsi="Arial" w:cs="Arial"/>
          <w:sz w:val="22"/>
          <w:szCs w:val="22"/>
        </w:rPr>
        <w:t>500</w:t>
      </w:r>
      <w:r w:rsidRPr="00BC7831">
        <w:rPr>
          <w:rFonts w:ascii="Arial" w:hAnsi="Arial" w:cs="Arial"/>
          <w:sz w:val="22"/>
          <w:szCs w:val="22"/>
        </w:rPr>
        <w:t xml:space="preserve"> </w:t>
      </w:r>
      <w:r w:rsidR="003929AA" w:rsidRPr="00BC7831">
        <w:rPr>
          <w:rFonts w:ascii="Arial" w:hAnsi="Arial" w:cs="Arial"/>
          <w:sz w:val="22"/>
          <w:szCs w:val="22"/>
        </w:rPr>
        <w:t>beneficiaries</w:t>
      </w:r>
      <w:r w:rsidR="00C74134" w:rsidRPr="00BC7831">
        <w:rPr>
          <w:rFonts w:ascii="Arial" w:hAnsi="Arial" w:cs="Arial"/>
          <w:sz w:val="22"/>
          <w:szCs w:val="22"/>
        </w:rPr>
        <w:t xml:space="preserve"> due to their unstable hospitalization rates</w:t>
      </w:r>
      <w:r w:rsidR="00CF7EBC" w:rsidRPr="00BC7831">
        <w:rPr>
          <w:rFonts w:ascii="Arial" w:hAnsi="Arial" w:cs="Arial"/>
          <w:sz w:val="22"/>
          <w:szCs w:val="22"/>
        </w:rPr>
        <w:t xml:space="preserve"> (</w:t>
      </w:r>
      <w:r w:rsidR="0026132A">
        <w:rPr>
          <w:rFonts w:ascii="Arial" w:hAnsi="Arial" w:cs="Arial"/>
          <w:sz w:val="22"/>
          <w:szCs w:val="22"/>
        </w:rPr>
        <w:t>n=</w:t>
      </w:r>
      <w:r w:rsidR="0082594A" w:rsidRPr="00BC7831">
        <w:rPr>
          <w:rFonts w:ascii="Arial" w:hAnsi="Arial" w:cs="Arial"/>
          <w:sz w:val="22"/>
          <w:szCs w:val="22"/>
        </w:rPr>
        <w:t>178</w:t>
      </w:r>
      <w:r w:rsidR="00CF7EBC" w:rsidRPr="00BC7831">
        <w:rPr>
          <w:rFonts w:ascii="Arial" w:hAnsi="Arial" w:cs="Arial"/>
          <w:sz w:val="22"/>
          <w:szCs w:val="22"/>
        </w:rPr>
        <w:t xml:space="preserve"> counties)</w:t>
      </w:r>
      <w:r w:rsidR="008A39F6" w:rsidRPr="00BC7831">
        <w:rPr>
          <w:rFonts w:ascii="Arial" w:hAnsi="Arial" w:cs="Arial"/>
          <w:sz w:val="22"/>
          <w:szCs w:val="22"/>
        </w:rPr>
        <w:t>.</w:t>
      </w:r>
      <w:r w:rsidR="003929AA" w:rsidRPr="00BC7831">
        <w:rPr>
          <w:rFonts w:ascii="Arial" w:hAnsi="Arial" w:cs="Arial"/>
          <w:sz w:val="22"/>
          <w:szCs w:val="22"/>
        </w:rPr>
        <w:t xml:space="preserve"> </w:t>
      </w:r>
      <w:r w:rsidR="00E34245" w:rsidRPr="00BC7831">
        <w:rPr>
          <w:rFonts w:ascii="Arial" w:hAnsi="Arial" w:cs="Arial"/>
          <w:sz w:val="22"/>
          <w:szCs w:val="22"/>
        </w:rPr>
        <w:t xml:space="preserve">Our final outcome dataset included </w:t>
      </w:r>
      <w:r w:rsidR="00606606" w:rsidRPr="00BC7831">
        <w:rPr>
          <w:rFonts w:ascii="Arial" w:hAnsi="Arial" w:cs="Arial"/>
          <w:sz w:val="22"/>
          <w:szCs w:val="22"/>
        </w:rPr>
        <w:t xml:space="preserve">daily </w:t>
      </w:r>
      <w:r w:rsidR="0012166A" w:rsidRPr="00BC7831">
        <w:rPr>
          <w:rFonts w:ascii="Arial" w:hAnsi="Arial" w:cs="Arial"/>
          <w:sz w:val="22"/>
          <w:szCs w:val="22"/>
        </w:rPr>
        <w:t xml:space="preserve">county-level rates of CVD and respiratory </w:t>
      </w:r>
      <w:r w:rsidRPr="00BC7831">
        <w:rPr>
          <w:rFonts w:ascii="Arial" w:hAnsi="Arial" w:cs="Arial"/>
          <w:sz w:val="22"/>
          <w:szCs w:val="22"/>
        </w:rPr>
        <w:t>hospitalizations</w:t>
      </w:r>
      <w:r w:rsidR="0012166A" w:rsidRPr="00BC7831">
        <w:rPr>
          <w:rFonts w:ascii="Arial" w:hAnsi="Arial" w:cs="Arial"/>
          <w:sz w:val="22"/>
          <w:szCs w:val="22"/>
        </w:rPr>
        <w:t xml:space="preserve"> among older adu</w:t>
      </w:r>
      <w:r w:rsidR="003929AA" w:rsidRPr="00BC7831">
        <w:rPr>
          <w:rFonts w:ascii="Arial" w:hAnsi="Arial" w:cs="Arial"/>
          <w:sz w:val="22"/>
          <w:szCs w:val="22"/>
        </w:rPr>
        <w:t xml:space="preserve">lts </w:t>
      </w:r>
      <w:r w:rsidR="00FA6F73" w:rsidRPr="007D7207">
        <w:rPr>
          <w:rFonts w:ascii="Arial" w:hAnsi="Arial" w:cs="Arial"/>
          <w:sz w:val="22"/>
          <w:szCs w:val="22"/>
        </w:rPr>
        <w:t>for</w:t>
      </w:r>
      <w:r w:rsidR="00AD2D0C" w:rsidRPr="007D7207">
        <w:rPr>
          <w:rFonts w:ascii="Arial" w:hAnsi="Arial" w:cs="Arial"/>
          <w:sz w:val="22"/>
          <w:szCs w:val="22"/>
        </w:rPr>
        <w:t xml:space="preserve"> </w:t>
      </w:r>
      <w:r w:rsidR="002504D7" w:rsidRPr="007D7207">
        <w:rPr>
          <w:rFonts w:ascii="Arial" w:hAnsi="Arial" w:cs="Arial"/>
          <w:sz w:val="22"/>
          <w:szCs w:val="22"/>
        </w:rPr>
        <w:t xml:space="preserve">n= </w:t>
      </w:r>
      <w:r w:rsidR="0082594A" w:rsidRPr="007D7207">
        <w:rPr>
          <w:rFonts w:ascii="Arial" w:hAnsi="Arial" w:cs="Arial"/>
          <w:sz w:val="22"/>
          <w:szCs w:val="22"/>
        </w:rPr>
        <w:t>2,964</w:t>
      </w:r>
      <w:r w:rsidR="003929AA" w:rsidRPr="007D7207">
        <w:rPr>
          <w:rFonts w:ascii="Arial" w:hAnsi="Arial" w:cs="Arial"/>
          <w:sz w:val="22"/>
          <w:szCs w:val="22"/>
        </w:rPr>
        <w:t xml:space="preserve"> </w:t>
      </w:r>
      <w:r w:rsidR="0082594A" w:rsidRPr="007D7207">
        <w:rPr>
          <w:rFonts w:ascii="Arial" w:hAnsi="Arial" w:cs="Arial"/>
          <w:sz w:val="22"/>
          <w:szCs w:val="22"/>
        </w:rPr>
        <w:t xml:space="preserve">or </w:t>
      </w:r>
      <w:r w:rsidR="000102E3" w:rsidRPr="007D7207">
        <w:rPr>
          <w:rFonts w:ascii="Arial" w:hAnsi="Arial" w:cs="Arial"/>
          <w:sz w:val="22"/>
          <w:szCs w:val="22"/>
        </w:rPr>
        <w:t>9</w:t>
      </w:r>
      <w:r w:rsidR="0082594A" w:rsidRPr="007D7207">
        <w:rPr>
          <w:rFonts w:ascii="Arial" w:hAnsi="Arial" w:cs="Arial"/>
          <w:sz w:val="22"/>
          <w:szCs w:val="22"/>
        </w:rPr>
        <w:t>4</w:t>
      </w:r>
      <w:r w:rsidR="003929AA" w:rsidRPr="007D7207">
        <w:rPr>
          <w:rFonts w:ascii="Arial" w:hAnsi="Arial" w:cs="Arial"/>
          <w:sz w:val="22"/>
          <w:szCs w:val="22"/>
        </w:rPr>
        <w:t>%</w:t>
      </w:r>
      <w:r w:rsidR="003929AA" w:rsidRPr="00BC7831">
        <w:rPr>
          <w:rFonts w:ascii="Arial" w:hAnsi="Arial" w:cs="Arial"/>
          <w:sz w:val="22"/>
          <w:szCs w:val="22"/>
        </w:rPr>
        <w:t xml:space="preserve"> of US</w:t>
      </w:r>
      <w:r w:rsidR="002504D7" w:rsidRPr="00BC7831">
        <w:rPr>
          <w:rFonts w:ascii="Arial" w:hAnsi="Arial" w:cs="Arial"/>
          <w:sz w:val="22"/>
          <w:szCs w:val="22"/>
        </w:rPr>
        <w:t xml:space="preserve"> counties</w:t>
      </w:r>
      <w:r w:rsidR="00473596" w:rsidRPr="00BC7831">
        <w:rPr>
          <w:rFonts w:ascii="Arial" w:hAnsi="Arial" w:cs="Arial"/>
          <w:sz w:val="22"/>
          <w:szCs w:val="22"/>
        </w:rPr>
        <w:t>.</w:t>
      </w:r>
    </w:p>
    <w:p w14:paraId="33FA055D" w14:textId="77777777" w:rsidR="00DF7800" w:rsidRPr="00BC7831" w:rsidRDefault="00DF7800" w:rsidP="001C6B07">
      <w:pPr>
        <w:spacing w:line="480" w:lineRule="auto"/>
        <w:rPr>
          <w:rFonts w:ascii="Arial" w:hAnsi="Arial" w:cs="Arial"/>
          <w:sz w:val="22"/>
          <w:szCs w:val="22"/>
        </w:rPr>
      </w:pPr>
    </w:p>
    <w:p w14:paraId="19AC9262" w14:textId="77777777" w:rsidR="00F12E1B" w:rsidRPr="00BC7831" w:rsidRDefault="00036275" w:rsidP="001C6B07">
      <w:pPr>
        <w:spacing w:line="480" w:lineRule="auto"/>
        <w:rPr>
          <w:rFonts w:ascii="Arial" w:hAnsi="Arial" w:cs="Arial"/>
          <w:b/>
          <w:bCs/>
        </w:rPr>
      </w:pPr>
      <w:r w:rsidRPr="00BC7831">
        <w:rPr>
          <w:rFonts w:ascii="Arial" w:hAnsi="Arial" w:cs="Arial"/>
          <w:b/>
          <w:bCs/>
        </w:rPr>
        <w:t xml:space="preserve">Exposure </w:t>
      </w:r>
      <w:r w:rsidR="00395A0B" w:rsidRPr="00BC7831">
        <w:rPr>
          <w:rFonts w:ascii="Arial" w:hAnsi="Arial" w:cs="Arial"/>
          <w:b/>
          <w:bCs/>
        </w:rPr>
        <w:t>assessment</w:t>
      </w:r>
      <w:r w:rsidRPr="00BC7831">
        <w:rPr>
          <w:rFonts w:ascii="Arial" w:hAnsi="Arial" w:cs="Arial"/>
          <w:b/>
          <w:bCs/>
        </w:rPr>
        <w:t>:</w:t>
      </w:r>
    </w:p>
    <w:p w14:paraId="0C788C07" w14:textId="77777777" w:rsidR="00A17CAC" w:rsidRPr="00BC7831" w:rsidRDefault="00A17CAC" w:rsidP="001C6B07">
      <w:pPr>
        <w:spacing w:line="480" w:lineRule="auto"/>
        <w:rPr>
          <w:rFonts w:ascii="Arial" w:hAnsi="Arial" w:cs="Arial"/>
          <w:sz w:val="22"/>
          <w:szCs w:val="22"/>
        </w:rPr>
      </w:pPr>
    </w:p>
    <w:p w14:paraId="366ECA6C" w14:textId="1B2D104B" w:rsidR="00356E66" w:rsidRPr="00BC7831" w:rsidRDefault="00EC70C3" w:rsidP="001C6B07">
      <w:pPr>
        <w:spacing w:line="480" w:lineRule="auto"/>
        <w:ind w:firstLine="360"/>
        <w:rPr>
          <w:rFonts w:ascii="Arial" w:hAnsi="Arial" w:cs="Arial"/>
          <w:sz w:val="22"/>
          <w:szCs w:val="22"/>
        </w:rPr>
      </w:pPr>
      <w:r w:rsidRPr="00BC7831">
        <w:rPr>
          <w:rFonts w:ascii="Arial" w:hAnsi="Arial" w:cs="Arial"/>
          <w:sz w:val="22"/>
          <w:szCs w:val="22"/>
        </w:rPr>
        <w:lastRenderedPageBreak/>
        <w:t>We used PowerO</w:t>
      </w:r>
      <w:r w:rsidR="00CB621C" w:rsidRPr="00BC7831">
        <w:rPr>
          <w:rFonts w:ascii="Arial" w:hAnsi="Arial" w:cs="Arial"/>
          <w:sz w:val="22"/>
          <w:szCs w:val="22"/>
        </w:rPr>
        <w:t>u</w:t>
      </w:r>
      <w:r w:rsidRPr="00BC7831">
        <w:rPr>
          <w:rFonts w:ascii="Arial" w:hAnsi="Arial" w:cs="Arial"/>
          <w:sz w:val="22"/>
          <w:szCs w:val="22"/>
        </w:rPr>
        <w:t xml:space="preserve">tage.us </w:t>
      </w:r>
      <w:r w:rsidR="00282188" w:rsidRPr="00BC7831">
        <w:rPr>
          <w:rFonts w:ascii="Arial" w:hAnsi="Arial" w:cs="Arial"/>
          <w:sz w:val="22"/>
          <w:szCs w:val="22"/>
        </w:rPr>
        <w:t>(POUS)</w:t>
      </w:r>
      <w:r w:rsidR="00986A0A" w:rsidRPr="00986A0A">
        <w:rPr>
          <w:rFonts w:ascii="Arial" w:hAnsi="Arial" w:cs="Arial"/>
          <w:sz w:val="22"/>
          <w:szCs w:val="22"/>
        </w:rPr>
        <w:t xml:space="preserve"> </w:t>
      </w:r>
      <w:r w:rsidR="00986A0A">
        <w:rPr>
          <w:rFonts w:ascii="Arial" w:hAnsi="Arial" w:cs="Arial"/>
          <w:sz w:val="22"/>
          <w:szCs w:val="22"/>
        </w:rPr>
        <w:fldChar w:fldCharType="begin"/>
      </w:r>
      <w:r w:rsidR="00F8308F">
        <w:rPr>
          <w:rFonts w:ascii="Arial" w:hAnsi="Arial" w:cs="Arial"/>
          <w:sz w:val="22"/>
          <w:szCs w:val="22"/>
        </w:rPr>
        <w:instrText xml:space="preserve"> ADDIN ZOTERO_ITEM CSL_CITATION {"citationID":"OJc0rr3C","properties":{"formattedCitation":"(29)","plainCitation":"(29)","noteIndex":0},"citationItems":[{"id":236,"uris":["http://zotero.org/users/local/hHKggCUl/items/U3RCDAY7"],"itemData":{"id":236,"type":"webpage","title":"PowerOutage.us","URL":"https://poweroutage.us/"}}],"schema":"https://github.com/citation-style-language/schema/raw/master/csl-citation.json"} </w:instrText>
      </w:r>
      <w:r w:rsidR="00986A0A">
        <w:rPr>
          <w:rFonts w:ascii="Arial" w:hAnsi="Arial" w:cs="Arial"/>
          <w:sz w:val="22"/>
          <w:szCs w:val="22"/>
        </w:rPr>
        <w:fldChar w:fldCharType="separate"/>
      </w:r>
      <w:r w:rsidR="00F8308F">
        <w:rPr>
          <w:rFonts w:ascii="Arial" w:hAnsi="Arial" w:cs="Arial"/>
          <w:noProof/>
          <w:sz w:val="22"/>
          <w:szCs w:val="22"/>
        </w:rPr>
        <w:t>(29)</w:t>
      </w:r>
      <w:r w:rsidR="00986A0A">
        <w:rPr>
          <w:rFonts w:ascii="Arial" w:hAnsi="Arial" w:cs="Arial"/>
          <w:sz w:val="22"/>
          <w:szCs w:val="22"/>
        </w:rPr>
        <w:fldChar w:fldCharType="end"/>
      </w:r>
      <w:r w:rsidR="00A22923" w:rsidRPr="00BC7831">
        <w:rPr>
          <w:rFonts w:ascii="Arial" w:hAnsi="Arial" w:cs="Arial"/>
          <w:sz w:val="22"/>
          <w:szCs w:val="22"/>
        </w:rPr>
        <w:t xml:space="preserve"> </w:t>
      </w:r>
      <w:r w:rsidRPr="00BC7831">
        <w:rPr>
          <w:rFonts w:ascii="Arial" w:hAnsi="Arial" w:cs="Arial"/>
          <w:sz w:val="22"/>
          <w:szCs w:val="22"/>
        </w:rPr>
        <w:t>nationwide county-level data to assess power outage exposure</w:t>
      </w:r>
      <w:r w:rsidR="002C4413" w:rsidRPr="00BC7831">
        <w:rPr>
          <w:rFonts w:ascii="Arial" w:hAnsi="Arial" w:cs="Arial"/>
          <w:sz w:val="22"/>
          <w:szCs w:val="22"/>
        </w:rPr>
        <w:t xml:space="preserve"> for 2018</w:t>
      </w:r>
      <w:r w:rsidRPr="00BC7831">
        <w:rPr>
          <w:rFonts w:ascii="Arial" w:hAnsi="Arial" w:cs="Arial"/>
          <w:sz w:val="22"/>
          <w:szCs w:val="22"/>
        </w:rPr>
        <w:t xml:space="preserve">. </w:t>
      </w:r>
      <w:r w:rsidR="00486AB7" w:rsidRPr="00BC7831">
        <w:rPr>
          <w:rFonts w:ascii="Arial" w:hAnsi="Arial" w:cs="Arial"/>
          <w:sz w:val="22"/>
          <w:szCs w:val="22"/>
        </w:rPr>
        <w:t>These data included the number of customers without power every hour by county. ‘Customers’ refers to residential consumers</w:t>
      </w:r>
      <w:r w:rsidR="00190EB5">
        <w:rPr>
          <w:rFonts w:ascii="Arial" w:hAnsi="Arial" w:cs="Arial"/>
          <w:sz w:val="22"/>
          <w:szCs w:val="22"/>
        </w:rPr>
        <w:t>,</w:t>
      </w:r>
      <w:r w:rsidR="00486AB7" w:rsidRPr="00BC7831">
        <w:rPr>
          <w:rFonts w:ascii="Arial" w:hAnsi="Arial" w:cs="Arial"/>
          <w:sz w:val="22"/>
          <w:szCs w:val="22"/>
        </w:rPr>
        <w:t xml:space="preserve"> such as households</w:t>
      </w:r>
      <w:r w:rsidR="008F03FC" w:rsidRPr="00BC7831">
        <w:rPr>
          <w:rFonts w:ascii="Arial" w:hAnsi="Arial" w:cs="Arial"/>
          <w:sz w:val="22"/>
          <w:szCs w:val="22"/>
        </w:rPr>
        <w:t xml:space="preserve"> or </w:t>
      </w:r>
      <w:r w:rsidR="00486AB7" w:rsidRPr="00BC7831">
        <w:rPr>
          <w:rFonts w:ascii="Arial" w:hAnsi="Arial" w:cs="Arial"/>
          <w:sz w:val="22"/>
          <w:szCs w:val="22"/>
        </w:rPr>
        <w:t>families</w:t>
      </w:r>
      <w:r w:rsidR="00190EB5">
        <w:rPr>
          <w:rFonts w:ascii="Arial" w:hAnsi="Arial" w:cs="Arial"/>
          <w:sz w:val="22"/>
          <w:szCs w:val="22"/>
        </w:rPr>
        <w:t>,</w:t>
      </w:r>
      <w:r w:rsidR="00486AB7" w:rsidRPr="00BC7831">
        <w:rPr>
          <w:rFonts w:ascii="Arial" w:hAnsi="Arial" w:cs="Arial"/>
          <w:sz w:val="22"/>
          <w:szCs w:val="22"/>
        </w:rPr>
        <w:t xml:space="preserve"> and non-residential consumers</w:t>
      </w:r>
      <w:r w:rsidR="00190EB5">
        <w:rPr>
          <w:rFonts w:ascii="Arial" w:hAnsi="Arial" w:cs="Arial"/>
          <w:sz w:val="22"/>
          <w:szCs w:val="22"/>
        </w:rPr>
        <w:t>,</w:t>
      </w:r>
      <w:r w:rsidR="00486AB7" w:rsidRPr="00BC7831">
        <w:rPr>
          <w:rFonts w:ascii="Arial" w:hAnsi="Arial" w:cs="Arial"/>
          <w:sz w:val="22"/>
          <w:szCs w:val="22"/>
        </w:rPr>
        <w:t xml:space="preserve"> such as businesses. </w:t>
      </w:r>
      <w:r w:rsidR="00190EB5">
        <w:rPr>
          <w:rFonts w:ascii="Arial" w:hAnsi="Arial" w:cs="Arial"/>
          <w:sz w:val="22"/>
          <w:szCs w:val="22"/>
        </w:rPr>
        <w:t>Because e</w:t>
      </w:r>
      <w:r w:rsidR="00486AB7" w:rsidRPr="00BC7831">
        <w:rPr>
          <w:rFonts w:ascii="Arial" w:hAnsi="Arial" w:cs="Arial"/>
          <w:sz w:val="22"/>
          <w:szCs w:val="22"/>
        </w:rPr>
        <w:t>stimates of customers served by county from POUS were unreliable</w:t>
      </w:r>
      <w:r w:rsidR="00190EB5">
        <w:rPr>
          <w:rFonts w:ascii="Arial" w:hAnsi="Arial" w:cs="Arial"/>
          <w:sz w:val="22"/>
          <w:szCs w:val="22"/>
        </w:rPr>
        <w:t>,</w:t>
      </w:r>
      <w:r w:rsidR="00486AB7" w:rsidRPr="00BC7831">
        <w:rPr>
          <w:rFonts w:ascii="Arial" w:hAnsi="Arial" w:cs="Arial"/>
          <w:sz w:val="22"/>
          <w:szCs w:val="22"/>
        </w:rPr>
        <w:t xml:space="preserve"> </w:t>
      </w:r>
      <w:r w:rsidR="00190EB5">
        <w:rPr>
          <w:rFonts w:ascii="Arial" w:hAnsi="Arial" w:cs="Arial"/>
          <w:sz w:val="22"/>
          <w:szCs w:val="22"/>
        </w:rPr>
        <w:t>w</w:t>
      </w:r>
      <w:r w:rsidR="00486AB7" w:rsidRPr="00BC7831">
        <w:rPr>
          <w:rFonts w:ascii="Arial" w:hAnsi="Arial" w:cs="Arial"/>
          <w:sz w:val="22"/>
          <w:szCs w:val="22"/>
        </w:rPr>
        <w:t>e used EIA estimates of customers served by state</w:t>
      </w:r>
      <w:r w:rsidR="00190EB5">
        <w:rPr>
          <w:rFonts w:ascii="Arial" w:hAnsi="Arial" w:cs="Arial"/>
          <w:sz w:val="22"/>
          <w:szCs w:val="22"/>
        </w:rPr>
        <w:t xml:space="preserve"> </w:t>
      </w:r>
      <w:r w:rsidR="008D2F65">
        <w:rPr>
          <w:rFonts w:ascii="Arial" w:hAnsi="Arial" w:cs="Arial"/>
          <w:sz w:val="22"/>
          <w:szCs w:val="22"/>
        </w:rPr>
        <w:fldChar w:fldCharType="begin"/>
      </w:r>
      <w:r w:rsidR="00F8308F">
        <w:rPr>
          <w:rFonts w:ascii="Arial" w:hAnsi="Arial" w:cs="Arial"/>
          <w:sz w:val="22"/>
          <w:szCs w:val="22"/>
        </w:rPr>
        <w:instrText xml:space="preserve"> ADDIN ZOTERO_ITEM CSL_CITATION {"citationID":"2tRo5iq8","properties":{"formattedCitation":"(30)","plainCitation":"(30)","noteIndex":0},"citationItems":[{"id":239,"uris":["http://zotero.org/users/local/hHKggCUl/items/Y7V7WTH3"],"itemData":{"id":239,"type":"webpage","container-title":"U.S. Energy Information Administration Electricity Data","title":"U.S. Energy Information Administration Electricity Data","URL":"https://www.eia.gov/electricity/data.php","accessed":{"date-parts":[["2024",1,3]]}}}],"schema":"https://github.com/citation-style-language/schema/raw/master/csl-citation.json"} </w:instrText>
      </w:r>
      <w:r w:rsidR="008D2F65">
        <w:rPr>
          <w:rFonts w:ascii="Arial" w:hAnsi="Arial" w:cs="Arial"/>
          <w:sz w:val="22"/>
          <w:szCs w:val="22"/>
        </w:rPr>
        <w:fldChar w:fldCharType="separate"/>
      </w:r>
      <w:r w:rsidR="00F8308F">
        <w:rPr>
          <w:rFonts w:ascii="Arial" w:hAnsi="Arial" w:cs="Arial"/>
          <w:noProof/>
          <w:sz w:val="22"/>
          <w:szCs w:val="22"/>
        </w:rPr>
        <w:t>(30)</w:t>
      </w:r>
      <w:r w:rsidR="008D2F65">
        <w:rPr>
          <w:rFonts w:ascii="Arial" w:hAnsi="Arial" w:cs="Arial"/>
          <w:sz w:val="22"/>
          <w:szCs w:val="22"/>
        </w:rPr>
        <w:fldChar w:fldCharType="end"/>
      </w:r>
      <w:r w:rsidR="00190EB5">
        <w:rPr>
          <w:rFonts w:ascii="Arial" w:hAnsi="Arial" w:cs="Arial"/>
          <w:sz w:val="22"/>
          <w:szCs w:val="22"/>
        </w:rPr>
        <w:t xml:space="preserve"> and</w:t>
      </w:r>
      <w:r w:rsidR="00486AB7" w:rsidRPr="00BC7831">
        <w:rPr>
          <w:rFonts w:ascii="Arial" w:hAnsi="Arial" w:cs="Arial"/>
          <w:sz w:val="22"/>
          <w:szCs w:val="22"/>
        </w:rPr>
        <w:t xml:space="preserve"> </w:t>
      </w:r>
      <w:r w:rsidR="008D2F65">
        <w:rPr>
          <w:rFonts w:ascii="Arial" w:hAnsi="Arial" w:cs="Arial"/>
          <w:sz w:val="22"/>
          <w:szCs w:val="22"/>
        </w:rPr>
        <w:t xml:space="preserve">2013-2018 American Community Survey </w:t>
      </w:r>
      <w:r w:rsidR="00486AB7" w:rsidRPr="00BC7831">
        <w:rPr>
          <w:rFonts w:ascii="Arial" w:hAnsi="Arial" w:cs="Arial"/>
          <w:sz w:val="22"/>
          <w:szCs w:val="22"/>
        </w:rPr>
        <w:t>estimates of the number of households and establishments by county to determine the proportion of state customers in each county</w:t>
      </w:r>
      <w:r w:rsidR="00190EB5">
        <w:rPr>
          <w:rFonts w:ascii="Arial" w:hAnsi="Arial" w:cs="Arial"/>
          <w:sz w:val="22"/>
          <w:szCs w:val="22"/>
        </w:rPr>
        <w:t>. This allowed us to</w:t>
      </w:r>
      <w:r w:rsidR="00486AB7" w:rsidRPr="00BC7831">
        <w:rPr>
          <w:rFonts w:ascii="Arial" w:hAnsi="Arial" w:cs="Arial"/>
          <w:sz w:val="22"/>
          <w:szCs w:val="22"/>
        </w:rPr>
        <w:t xml:space="preserve"> allocate state</w:t>
      </w:r>
      <w:r w:rsidR="00190EB5">
        <w:rPr>
          <w:rFonts w:ascii="Arial" w:hAnsi="Arial" w:cs="Arial"/>
          <w:sz w:val="22"/>
          <w:szCs w:val="22"/>
        </w:rPr>
        <w:t>-level</w:t>
      </w:r>
      <w:r w:rsidR="00486AB7" w:rsidRPr="00BC7831">
        <w:rPr>
          <w:rFonts w:ascii="Arial" w:hAnsi="Arial" w:cs="Arial"/>
          <w:sz w:val="22"/>
          <w:szCs w:val="22"/>
        </w:rPr>
        <w:t xml:space="preserve"> customers to each county, estimating the number of customers served </w:t>
      </w:r>
      <w:r w:rsidR="00190EB5">
        <w:rPr>
          <w:rFonts w:ascii="Arial" w:hAnsi="Arial" w:cs="Arial"/>
          <w:sz w:val="22"/>
          <w:szCs w:val="22"/>
        </w:rPr>
        <w:t>in each</w:t>
      </w:r>
      <w:r w:rsidR="00190EB5" w:rsidRPr="00BC7831">
        <w:rPr>
          <w:rFonts w:ascii="Arial" w:hAnsi="Arial" w:cs="Arial"/>
          <w:sz w:val="22"/>
          <w:szCs w:val="22"/>
        </w:rPr>
        <w:t xml:space="preserve"> </w:t>
      </w:r>
      <w:r w:rsidR="00486AB7" w:rsidRPr="00BC7831">
        <w:rPr>
          <w:rFonts w:ascii="Arial" w:hAnsi="Arial" w:cs="Arial"/>
          <w:sz w:val="22"/>
          <w:szCs w:val="22"/>
        </w:rPr>
        <w:t xml:space="preserve">county. </w:t>
      </w:r>
    </w:p>
    <w:p w14:paraId="535860BC" w14:textId="65C7A171" w:rsidR="008E6CD8" w:rsidRPr="00BC7831" w:rsidRDefault="00190EB5" w:rsidP="001C6B07">
      <w:pPr>
        <w:spacing w:line="480" w:lineRule="auto"/>
        <w:ind w:firstLine="360"/>
        <w:rPr>
          <w:rFonts w:ascii="Arial" w:hAnsi="Arial" w:cs="Arial"/>
          <w:sz w:val="22"/>
          <w:szCs w:val="22"/>
        </w:rPr>
      </w:pPr>
      <w:r>
        <w:rPr>
          <w:rFonts w:ascii="Arial" w:hAnsi="Arial" w:cs="Arial"/>
          <w:sz w:val="22"/>
          <w:szCs w:val="22"/>
        </w:rPr>
        <w:t>S</w:t>
      </w:r>
      <w:r w:rsidR="008E6CD8" w:rsidRPr="00BC7831">
        <w:rPr>
          <w:rFonts w:ascii="Arial" w:hAnsi="Arial" w:cs="Arial"/>
          <w:sz w:val="22"/>
          <w:szCs w:val="22"/>
        </w:rPr>
        <w:t xml:space="preserve">ubstantial exposure data </w:t>
      </w:r>
      <w:r>
        <w:rPr>
          <w:rFonts w:ascii="Arial" w:hAnsi="Arial" w:cs="Arial"/>
          <w:sz w:val="22"/>
          <w:szCs w:val="22"/>
        </w:rPr>
        <w:t xml:space="preserve">were </w:t>
      </w:r>
      <w:r w:rsidR="008E6CD8" w:rsidRPr="00BC7831">
        <w:rPr>
          <w:rFonts w:ascii="Arial" w:hAnsi="Arial" w:cs="Arial"/>
          <w:sz w:val="22"/>
          <w:szCs w:val="22"/>
        </w:rPr>
        <w:t xml:space="preserve">missing from the POUS dataset. </w:t>
      </w:r>
      <w:r>
        <w:rPr>
          <w:rFonts w:ascii="Arial" w:hAnsi="Arial" w:cs="Arial"/>
          <w:sz w:val="22"/>
          <w:szCs w:val="22"/>
        </w:rPr>
        <w:t>Previously</w:t>
      </w:r>
      <w:r w:rsidR="009F09F4" w:rsidRPr="00BC7831">
        <w:rPr>
          <w:rFonts w:ascii="Arial" w:hAnsi="Arial" w:cs="Arial"/>
          <w:sz w:val="22"/>
          <w:szCs w:val="22"/>
        </w:rPr>
        <w:t xml:space="preserve">, we conducted a simulation study to test the impacts of this missing data on an </w:t>
      </w:r>
      <w:r w:rsidR="00CD2317" w:rsidRPr="00BC7831">
        <w:rPr>
          <w:rFonts w:ascii="Arial" w:hAnsi="Arial" w:cs="Arial"/>
          <w:sz w:val="22"/>
          <w:szCs w:val="22"/>
        </w:rPr>
        <w:t>epidemiologic</w:t>
      </w:r>
      <w:r w:rsidR="009F09F4" w:rsidRPr="00BC7831">
        <w:rPr>
          <w:rFonts w:ascii="Arial" w:hAnsi="Arial" w:cs="Arial"/>
          <w:sz w:val="22"/>
          <w:szCs w:val="22"/>
        </w:rPr>
        <w:t xml:space="preserve"> study</w:t>
      </w:r>
      <w:r>
        <w:rPr>
          <w:rFonts w:ascii="Arial" w:hAnsi="Arial" w:cs="Arial"/>
          <w:sz w:val="22"/>
          <w:szCs w:val="22"/>
        </w:rPr>
        <w:t xml:space="preserve"> like the one we conducted herein </w:t>
      </w:r>
      <w:r w:rsidR="00F35EF3">
        <w:rPr>
          <w:rFonts w:ascii="Arial" w:hAnsi="Arial" w:cs="Arial"/>
          <w:sz w:val="22"/>
          <w:szCs w:val="22"/>
        </w:rPr>
        <w:fldChar w:fldCharType="begin"/>
      </w:r>
      <w:r w:rsidR="00F35EF3">
        <w:rPr>
          <w:rFonts w:ascii="Arial" w:hAnsi="Arial" w:cs="Arial"/>
          <w:sz w:val="22"/>
          <w:szCs w:val="22"/>
        </w:rPr>
        <w:instrText xml:space="preserve"> ADDIN ZOTERO_ITEM CSL_CITATION {"citationID":"sIcsWTtZ","properties":{"formattedCitation":"(8)","plainCitation":"(8)","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00F35EF3">
        <w:rPr>
          <w:rFonts w:ascii="Arial" w:hAnsi="Arial" w:cs="Arial"/>
          <w:sz w:val="22"/>
          <w:szCs w:val="22"/>
        </w:rPr>
        <w:fldChar w:fldCharType="separate"/>
      </w:r>
      <w:r w:rsidR="00F35EF3">
        <w:rPr>
          <w:rFonts w:ascii="Arial" w:hAnsi="Arial" w:cs="Arial"/>
          <w:noProof/>
          <w:sz w:val="22"/>
          <w:szCs w:val="22"/>
        </w:rPr>
        <w:t>(8)</w:t>
      </w:r>
      <w:r w:rsidR="00F35EF3">
        <w:rPr>
          <w:rFonts w:ascii="Arial" w:hAnsi="Arial" w:cs="Arial"/>
          <w:sz w:val="22"/>
          <w:szCs w:val="22"/>
        </w:rPr>
        <w:fldChar w:fldCharType="end"/>
      </w:r>
      <w:r>
        <w:rPr>
          <w:rFonts w:ascii="Arial" w:hAnsi="Arial" w:cs="Arial"/>
          <w:sz w:val="22"/>
          <w:szCs w:val="22"/>
        </w:rPr>
        <w:t>.</w:t>
      </w:r>
      <w:r w:rsidR="009F09F4" w:rsidRPr="00BC7831">
        <w:rPr>
          <w:rFonts w:ascii="Arial" w:hAnsi="Arial" w:cs="Arial"/>
          <w:sz w:val="22"/>
          <w:szCs w:val="22"/>
        </w:rPr>
        <w:t xml:space="preserve"> </w:t>
      </w:r>
      <w:r w:rsidR="0091617E" w:rsidRPr="00BC7831">
        <w:rPr>
          <w:rFonts w:ascii="Arial" w:hAnsi="Arial" w:cs="Arial"/>
          <w:sz w:val="22"/>
          <w:szCs w:val="22"/>
        </w:rPr>
        <w:t>We</w:t>
      </w:r>
      <w:r w:rsidR="00CD2317" w:rsidRPr="00BC7831">
        <w:rPr>
          <w:rFonts w:ascii="Arial" w:hAnsi="Arial" w:cs="Arial"/>
          <w:sz w:val="22"/>
          <w:szCs w:val="22"/>
        </w:rPr>
        <w:t xml:space="preserve"> found that </w:t>
      </w:r>
      <w:r w:rsidR="00EC759F" w:rsidRPr="00BC7831">
        <w:rPr>
          <w:rFonts w:ascii="Arial" w:hAnsi="Arial" w:cs="Arial"/>
          <w:sz w:val="22"/>
          <w:szCs w:val="22"/>
        </w:rPr>
        <w:t xml:space="preserve">when </w:t>
      </w:r>
      <w:r w:rsidR="00EC759F" w:rsidRPr="00B01764">
        <w:rPr>
          <w:rFonts w:ascii="Arial" w:hAnsi="Arial" w:cs="Arial"/>
          <w:sz w:val="22"/>
          <w:szCs w:val="22"/>
        </w:rPr>
        <w:t>1</w:t>
      </w:r>
      <w:r w:rsidR="00D816C1" w:rsidRPr="00B01764">
        <w:rPr>
          <w:rFonts w:ascii="Arial" w:hAnsi="Arial" w:cs="Arial"/>
          <w:sz w:val="22"/>
          <w:szCs w:val="22"/>
        </w:rPr>
        <w:t>6</w:t>
      </w:r>
      <w:r w:rsidR="00EC759F" w:rsidRPr="00B01764">
        <w:rPr>
          <w:rFonts w:ascii="Arial" w:hAnsi="Arial" w:cs="Arial"/>
          <w:sz w:val="22"/>
          <w:szCs w:val="22"/>
        </w:rPr>
        <w:t xml:space="preserve">% of </w:t>
      </w:r>
      <w:r w:rsidR="003B212C" w:rsidRPr="00B01764">
        <w:rPr>
          <w:rFonts w:ascii="Arial" w:hAnsi="Arial" w:cs="Arial"/>
          <w:sz w:val="22"/>
          <w:szCs w:val="22"/>
        </w:rPr>
        <w:t>county-hours</w:t>
      </w:r>
      <w:r w:rsidR="00EC759F" w:rsidRPr="00B01764">
        <w:rPr>
          <w:rFonts w:ascii="Arial" w:hAnsi="Arial" w:cs="Arial"/>
          <w:sz w:val="22"/>
          <w:szCs w:val="22"/>
        </w:rPr>
        <w:t xml:space="preserve"> w</w:t>
      </w:r>
      <w:r w:rsidR="003B212C" w:rsidRPr="00B01764">
        <w:rPr>
          <w:rFonts w:ascii="Arial" w:hAnsi="Arial" w:cs="Arial"/>
          <w:sz w:val="22"/>
          <w:szCs w:val="22"/>
        </w:rPr>
        <w:t>ere</w:t>
      </w:r>
      <w:r w:rsidR="00EC759F" w:rsidRPr="00B01764">
        <w:rPr>
          <w:rFonts w:ascii="Arial" w:hAnsi="Arial" w:cs="Arial"/>
          <w:sz w:val="22"/>
          <w:szCs w:val="22"/>
        </w:rPr>
        <w:t xml:space="preserve"> missing from a power outage exposure dataset, results of an </w:t>
      </w:r>
      <w:r w:rsidR="00965C13" w:rsidRPr="00B01764">
        <w:rPr>
          <w:rFonts w:ascii="Arial" w:hAnsi="Arial" w:cs="Arial"/>
          <w:sz w:val="22"/>
          <w:szCs w:val="22"/>
        </w:rPr>
        <w:t>epidemiologic</w:t>
      </w:r>
      <w:r w:rsidR="00EC759F" w:rsidRPr="00B01764">
        <w:rPr>
          <w:rFonts w:ascii="Arial" w:hAnsi="Arial" w:cs="Arial"/>
          <w:sz w:val="22"/>
          <w:szCs w:val="22"/>
        </w:rPr>
        <w:t xml:space="preserve"> study like this one would be biased towards the null by 1</w:t>
      </w:r>
      <w:r w:rsidR="00065547" w:rsidRPr="00B01764">
        <w:rPr>
          <w:rFonts w:ascii="Arial" w:hAnsi="Arial" w:cs="Arial"/>
          <w:sz w:val="22"/>
          <w:szCs w:val="22"/>
        </w:rPr>
        <w:t>3</w:t>
      </w:r>
      <w:r w:rsidR="00EC759F" w:rsidRPr="00B01764">
        <w:rPr>
          <w:rFonts w:ascii="Arial" w:hAnsi="Arial" w:cs="Arial"/>
          <w:sz w:val="22"/>
          <w:szCs w:val="22"/>
        </w:rPr>
        <w:t>%.</w:t>
      </w:r>
      <w:r w:rsidR="00EC759F" w:rsidRPr="00BC7831">
        <w:rPr>
          <w:rFonts w:ascii="Arial" w:hAnsi="Arial" w:cs="Arial"/>
          <w:sz w:val="22"/>
          <w:szCs w:val="22"/>
        </w:rPr>
        <w:t xml:space="preserve"> </w:t>
      </w:r>
      <w:r>
        <w:rPr>
          <w:rFonts w:ascii="Arial" w:hAnsi="Arial" w:cs="Arial"/>
          <w:sz w:val="22"/>
          <w:szCs w:val="22"/>
        </w:rPr>
        <w:t xml:space="preserve">Based on these </w:t>
      </w:r>
      <w:proofErr w:type="gramStart"/>
      <w:r>
        <w:rPr>
          <w:rFonts w:ascii="Arial" w:hAnsi="Arial" w:cs="Arial"/>
          <w:sz w:val="22"/>
          <w:szCs w:val="22"/>
        </w:rPr>
        <w:t>results,</w:t>
      </w:r>
      <w:proofErr w:type="gramEnd"/>
      <w:r>
        <w:rPr>
          <w:rFonts w:ascii="Arial" w:hAnsi="Arial" w:cs="Arial"/>
          <w:sz w:val="22"/>
          <w:szCs w:val="22"/>
        </w:rPr>
        <w:t xml:space="preserve"> t</w:t>
      </w:r>
      <w:r w:rsidR="008975F7" w:rsidRPr="00BC7831">
        <w:rPr>
          <w:rFonts w:ascii="Arial" w:hAnsi="Arial" w:cs="Arial"/>
          <w:sz w:val="22"/>
          <w:szCs w:val="22"/>
        </w:rPr>
        <w:t xml:space="preserve">o balance generalizability and bias, we excluded counties with </w:t>
      </w:r>
      <m:oMath>
        <m:r>
          <w:rPr>
            <w:rFonts w:ascii="Cambria Math" w:hAnsi="Cambria Math" w:cs="Arial"/>
            <w:sz w:val="22"/>
            <w:szCs w:val="22"/>
          </w:rPr>
          <m:t>≥</m:t>
        </m:r>
      </m:oMath>
      <w:r w:rsidR="008975F7" w:rsidRPr="00BC7831">
        <w:rPr>
          <w:rFonts w:ascii="Arial" w:hAnsi="Arial" w:cs="Arial"/>
          <w:sz w:val="22"/>
          <w:szCs w:val="22"/>
        </w:rPr>
        <w:t xml:space="preserve">50% of county-hours </w:t>
      </w:r>
      <w:r w:rsidR="00034CEC" w:rsidRPr="00BC7831">
        <w:rPr>
          <w:rFonts w:ascii="Arial" w:hAnsi="Arial" w:cs="Arial"/>
          <w:sz w:val="22"/>
          <w:szCs w:val="22"/>
        </w:rPr>
        <w:t>missing</w:t>
      </w:r>
      <w:r w:rsidR="008975F7" w:rsidRPr="00BC7831">
        <w:rPr>
          <w:rFonts w:ascii="Arial" w:hAnsi="Arial" w:cs="Arial"/>
          <w:sz w:val="22"/>
          <w:szCs w:val="22"/>
        </w:rPr>
        <w:t xml:space="preserve"> in the POUS data</w:t>
      </w:r>
      <w:r>
        <w:rPr>
          <w:rFonts w:ascii="Arial" w:hAnsi="Arial" w:cs="Arial"/>
          <w:sz w:val="22"/>
          <w:szCs w:val="22"/>
        </w:rPr>
        <w:t xml:space="preserve"> (n=804 counties)</w:t>
      </w:r>
      <w:r w:rsidR="008975F7" w:rsidRPr="00BC7831">
        <w:rPr>
          <w:rFonts w:ascii="Arial" w:hAnsi="Arial" w:cs="Arial"/>
          <w:sz w:val="22"/>
          <w:szCs w:val="22"/>
        </w:rPr>
        <w:t>.</w:t>
      </w:r>
      <w:r w:rsidR="00034CEC" w:rsidRPr="00BC7831">
        <w:rPr>
          <w:rFonts w:ascii="Arial" w:hAnsi="Arial" w:cs="Arial"/>
          <w:sz w:val="22"/>
          <w:szCs w:val="22"/>
        </w:rPr>
        <w:t xml:space="preserve"> </w:t>
      </w:r>
      <w:r w:rsidR="00321483" w:rsidRPr="00BC7831">
        <w:rPr>
          <w:rFonts w:ascii="Arial" w:hAnsi="Arial" w:cs="Arial"/>
          <w:sz w:val="22"/>
          <w:szCs w:val="22"/>
        </w:rPr>
        <w:t>After excluding counties with low beneficiary counts and missing data, our analytic dataset included</w:t>
      </w:r>
      <w:r w:rsidR="00356E66" w:rsidRPr="00BC7831">
        <w:rPr>
          <w:rFonts w:ascii="Arial" w:hAnsi="Arial" w:cs="Arial"/>
          <w:sz w:val="22"/>
          <w:szCs w:val="22"/>
        </w:rPr>
        <w:t xml:space="preserve"> </w:t>
      </w:r>
      <w:r w:rsidR="006F270C" w:rsidRPr="005C58E6">
        <w:rPr>
          <w:rFonts w:ascii="Arial" w:hAnsi="Arial" w:cs="Arial"/>
          <w:sz w:val="22"/>
          <w:szCs w:val="22"/>
        </w:rPr>
        <w:t>2,161</w:t>
      </w:r>
      <w:r w:rsidR="00356E66" w:rsidRPr="005C58E6">
        <w:rPr>
          <w:rFonts w:ascii="Arial" w:hAnsi="Arial" w:cs="Arial"/>
          <w:sz w:val="22"/>
          <w:szCs w:val="22"/>
        </w:rPr>
        <w:t xml:space="preserve"> counties </w:t>
      </w:r>
      <w:r w:rsidR="00900BD9" w:rsidRPr="005C58E6">
        <w:rPr>
          <w:rFonts w:ascii="Arial" w:hAnsi="Arial" w:cs="Arial"/>
          <w:sz w:val="22"/>
          <w:szCs w:val="22"/>
        </w:rPr>
        <w:t>(69%)</w:t>
      </w:r>
      <w:r>
        <w:rPr>
          <w:rFonts w:ascii="Arial" w:hAnsi="Arial" w:cs="Arial"/>
          <w:sz w:val="22"/>
          <w:szCs w:val="22"/>
        </w:rPr>
        <w:t>,</w:t>
      </w:r>
      <w:r w:rsidR="008D79B0" w:rsidRPr="005C58E6">
        <w:rPr>
          <w:rFonts w:ascii="Arial" w:hAnsi="Arial" w:cs="Arial"/>
          <w:sz w:val="22"/>
          <w:szCs w:val="22"/>
        </w:rPr>
        <w:t xml:space="preserve"> </w:t>
      </w:r>
      <w:r w:rsidR="00356E66" w:rsidRPr="005C58E6">
        <w:rPr>
          <w:rFonts w:ascii="Arial" w:hAnsi="Arial" w:cs="Arial"/>
          <w:sz w:val="22"/>
          <w:szCs w:val="22"/>
        </w:rPr>
        <w:t xml:space="preserve">covering </w:t>
      </w:r>
      <w:r w:rsidR="006F270C" w:rsidRPr="005C58E6">
        <w:rPr>
          <w:rFonts w:ascii="Arial" w:hAnsi="Arial" w:cs="Arial"/>
          <w:sz w:val="22"/>
          <w:szCs w:val="22"/>
        </w:rPr>
        <w:t>71</w:t>
      </w:r>
      <w:r w:rsidR="00356E66" w:rsidRPr="005C58E6">
        <w:rPr>
          <w:rFonts w:ascii="Arial" w:hAnsi="Arial" w:cs="Arial"/>
          <w:sz w:val="22"/>
          <w:szCs w:val="22"/>
        </w:rPr>
        <w:t>%</w:t>
      </w:r>
      <w:r w:rsidR="00356E66" w:rsidRPr="00BC7831">
        <w:rPr>
          <w:rFonts w:ascii="Arial" w:hAnsi="Arial" w:cs="Arial"/>
          <w:sz w:val="22"/>
          <w:szCs w:val="22"/>
        </w:rPr>
        <w:t xml:space="preserve"> of </w:t>
      </w:r>
      <w:r w:rsidR="00655F55" w:rsidRPr="00BC7831">
        <w:rPr>
          <w:rFonts w:ascii="Arial" w:hAnsi="Arial" w:cs="Arial"/>
          <w:sz w:val="22"/>
          <w:szCs w:val="22"/>
        </w:rPr>
        <w:t xml:space="preserve">2018 </w:t>
      </w:r>
      <w:r w:rsidR="00987557">
        <w:rPr>
          <w:rFonts w:ascii="Arial" w:hAnsi="Arial" w:cs="Arial"/>
          <w:sz w:val="22"/>
          <w:szCs w:val="22"/>
        </w:rPr>
        <w:t xml:space="preserve">Fee-For-Service </w:t>
      </w:r>
      <w:r w:rsidR="00356E66" w:rsidRPr="00BC7831">
        <w:rPr>
          <w:rFonts w:ascii="Arial" w:hAnsi="Arial" w:cs="Arial"/>
          <w:sz w:val="22"/>
          <w:szCs w:val="22"/>
        </w:rPr>
        <w:t>Medicare beneficiaries</w:t>
      </w:r>
      <w:r w:rsidR="00224FC2" w:rsidRPr="00BC7831">
        <w:rPr>
          <w:rFonts w:ascii="Arial" w:hAnsi="Arial" w:cs="Arial"/>
          <w:sz w:val="22"/>
          <w:szCs w:val="22"/>
        </w:rPr>
        <w:t xml:space="preserve"> (N = </w:t>
      </w:r>
      <w:r w:rsidR="00B25053" w:rsidRPr="00BC7831">
        <w:rPr>
          <w:rFonts w:ascii="Arial" w:hAnsi="Arial" w:cs="Arial"/>
          <w:sz w:val="22"/>
          <w:szCs w:val="22"/>
        </w:rPr>
        <w:t>23,622,770</w:t>
      </w:r>
      <w:r w:rsidR="001E79D0" w:rsidRPr="00BC7831">
        <w:rPr>
          <w:rFonts w:ascii="Arial" w:hAnsi="Arial" w:cs="Arial"/>
          <w:sz w:val="22"/>
          <w:szCs w:val="22"/>
        </w:rPr>
        <w:t>)</w:t>
      </w:r>
      <w:r w:rsidR="00356E66" w:rsidRPr="00BC7831">
        <w:rPr>
          <w:rFonts w:ascii="Arial" w:hAnsi="Arial" w:cs="Arial"/>
          <w:sz w:val="22"/>
          <w:szCs w:val="22"/>
        </w:rPr>
        <w:t xml:space="preserve">. </w:t>
      </w:r>
      <w:r w:rsidR="00034CEC" w:rsidRPr="00BC7831">
        <w:rPr>
          <w:rFonts w:ascii="Arial" w:hAnsi="Arial" w:cs="Arial"/>
          <w:sz w:val="22"/>
          <w:szCs w:val="22"/>
        </w:rPr>
        <w:t>The</w:t>
      </w:r>
      <w:r>
        <w:rPr>
          <w:rFonts w:ascii="Arial" w:hAnsi="Arial" w:cs="Arial"/>
          <w:sz w:val="22"/>
          <w:szCs w:val="22"/>
        </w:rPr>
        <w:t>se</w:t>
      </w:r>
      <w:r w:rsidR="00034CEC" w:rsidRPr="00BC7831">
        <w:rPr>
          <w:rFonts w:ascii="Arial" w:hAnsi="Arial" w:cs="Arial"/>
          <w:sz w:val="22"/>
          <w:szCs w:val="22"/>
        </w:rPr>
        <w:t xml:space="preserve"> </w:t>
      </w:r>
      <w:r>
        <w:rPr>
          <w:rFonts w:ascii="Arial" w:hAnsi="Arial" w:cs="Arial"/>
          <w:sz w:val="22"/>
          <w:szCs w:val="22"/>
        </w:rPr>
        <w:t>study</w:t>
      </w:r>
      <w:r w:rsidRPr="00BC7831">
        <w:rPr>
          <w:rFonts w:ascii="Arial" w:hAnsi="Arial" w:cs="Arial"/>
          <w:sz w:val="22"/>
          <w:szCs w:val="22"/>
        </w:rPr>
        <w:t xml:space="preserve"> </w:t>
      </w:r>
      <w:r w:rsidR="00034CEC" w:rsidRPr="00BC7831">
        <w:rPr>
          <w:rFonts w:ascii="Arial" w:hAnsi="Arial" w:cs="Arial"/>
          <w:sz w:val="22"/>
          <w:szCs w:val="22"/>
        </w:rPr>
        <w:t xml:space="preserve">counties were </w:t>
      </w:r>
      <w:r w:rsidR="00034CEC" w:rsidRPr="005C58E6">
        <w:rPr>
          <w:rFonts w:ascii="Arial" w:hAnsi="Arial" w:cs="Arial"/>
          <w:sz w:val="22"/>
          <w:szCs w:val="22"/>
        </w:rPr>
        <w:t xml:space="preserve">missing </w:t>
      </w:r>
      <w:r w:rsidR="00BF50B3" w:rsidRPr="005C58E6">
        <w:rPr>
          <w:rFonts w:ascii="Arial" w:hAnsi="Arial" w:cs="Arial"/>
          <w:sz w:val="22"/>
          <w:szCs w:val="22"/>
        </w:rPr>
        <w:t>7</w:t>
      </w:r>
      <w:r w:rsidR="00034CEC" w:rsidRPr="005C58E6">
        <w:rPr>
          <w:rFonts w:ascii="Arial" w:hAnsi="Arial" w:cs="Arial"/>
          <w:sz w:val="22"/>
          <w:szCs w:val="22"/>
        </w:rPr>
        <w:t xml:space="preserve">% of </w:t>
      </w:r>
      <w:r>
        <w:rPr>
          <w:rFonts w:ascii="Arial" w:hAnsi="Arial" w:cs="Arial"/>
          <w:sz w:val="22"/>
          <w:szCs w:val="22"/>
        </w:rPr>
        <w:t xml:space="preserve">total </w:t>
      </w:r>
      <w:r w:rsidR="00E44F7D" w:rsidRPr="005C58E6">
        <w:rPr>
          <w:rFonts w:ascii="Arial" w:hAnsi="Arial" w:cs="Arial"/>
          <w:sz w:val="22"/>
          <w:szCs w:val="22"/>
        </w:rPr>
        <w:t xml:space="preserve">power outage </w:t>
      </w:r>
      <w:r w:rsidR="00D0093C" w:rsidRPr="005C58E6">
        <w:rPr>
          <w:rFonts w:ascii="Arial" w:hAnsi="Arial" w:cs="Arial"/>
          <w:sz w:val="22"/>
          <w:szCs w:val="22"/>
        </w:rPr>
        <w:t>county-hours</w:t>
      </w:r>
      <w:r w:rsidR="00034CEC" w:rsidRPr="005C58E6">
        <w:rPr>
          <w:rFonts w:ascii="Arial" w:hAnsi="Arial" w:cs="Arial"/>
          <w:sz w:val="22"/>
          <w:szCs w:val="22"/>
        </w:rPr>
        <w:t>.</w:t>
      </w:r>
      <w:r w:rsidR="00034CEC" w:rsidRPr="00BC7831">
        <w:rPr>
          <w:rFonts w:ascii="Arial" w:hAnsi="Arial" w:cs="Arial"/>
          <w:sz w:val="22"/>
          <w:szCs w:val="22"/>
        </w:rPr>
        <w:t xml:space="preserve"> </w:t>
      </w:r>
      <w:r>
        <w:rPr>
          <w:rFonts w:ascii="Arial" w:hAnsi="Arial" w:cs="Arial"/>
          <w:sz w:val="22"/>
          <w:szCs w:val="22"/>
        </w:rPr>
        <w:t>When counties were missing</w:t>
      </w:r>
      <w:r w:rsidR="00232B59" w:rsidRPr="00BC7831">
        <w:rPr>
          <w:rFonts w:ascii="Arial" w:hAnsi="Arial" w:cs="Arial"/>
          <w:sz w:val="22"/>
          <w:szCs w:val="22"/>
        </w:rPr>
        <w:t xml:space="preserve"> </w:t>
      </w:r>
      <w:r w:rsidR="009D0F18" w:rsidRPr="00BC7831">
        <w:rPr>
          <w:rFonts w:ascii="Arial" w:hAnsi="Arial" w:cs="Arial"/>
          <w:sz w:val="22"/>
          <w:szCs w:val="22"/>
        </w:rPr>
        <w:t xml:space="preserve">4 </w:t>
      </w:r>
      <w:r w:rsidR="00E366C2" w:rsidRPr="00BC7831">
        <w:rPr>
          <w:rFonts w:ascii="Arial" w:hAnsi="Arial" w:cs="Arial"/>
          <w:sz w:val="22"/>
          <w:szCs w:val="22"/>
        </w:rPr>
        <w:t xml:space="preserve">or </w:t>
      </w:r>
      <w:r>
        <w:rPr>
          <w:rFonts w:ascii="Arial" w:hAnsi="Arial" w:cs="Arial"/>
          <w:sz w:val="22"/>
          <w:szCs w:val="22"/>
        </w:rPr>
        <w:t>fewer hours of consecutive exposure data</w:t>
      </w:r>
      <w:r w:rsidR="00205B1A" w:rsidRPr="00BC7831">
        <w:rPr>
          <w:rFonts w:ascii="Arial" w:hAnsi="Arial" w:cs="Arial"/>
          <w:sz w:val="22"/>
          <w:szCs w:val="22"/>
        </w:rPr>
        <w:t xml:space="preserve">, we used </w:t>
      </w:r>
      <w:r w:rsidR="005C2250" w:rsidRPr="00BC7831">
        <w:rPr>
          <w:rFonts w:ascii="Arial" w:hAnsi="Arial" w:cs="Arial"/>
          <w:sz w:val="22"/>
          <w:szCs w:val="22"/>
        </w:rPr>
        <w:t xml:space="preserve">last </w:t>
      </w:r>
      <w:r w:rsidR="006D4868" w:rsidRPr="00BC7831">
        <w:rPr>
          <w:rFonts w:ascii="Arial" w:hAnsi="Arial" w:cs="Arial"/>
          <w:sz w:val="22"/>
          <w:szCs w:val="22"/>
        </w:rPr>
        <w:t>observation</w:t>
      </w:r>
      <w:r w:rsidR="005C2250" w:rsidRPr="00BC7831">
        <w:rPr>
          <w:rFonts w:ascii="Arial" w:hAnsi="Arial" w:cs="Arial"/>
          <w:sz w:val="22"/>
          <w:szCs w:val="22"/>
        </w:rPr>
        <w:t xml:space="preserve"> carried forward</w:t>
      </w:r>
      <w:r w:rsidR="00205B1A" w:rsidRPr="00BC7831">
        <w:rPr>
          <w:rFonts w:ascii="Arial" w:hAnsi="Arial" w:cs="Arial"/>
          <w:sz w:val="22"/>
          <w:szCs w:val="22"/>
        </w:rPr>
        <w:t xml:space="preserve"> to interpolate </w:t>
      </w:r>
      <w:r w:rsidR="00A46CC8" w:rsidRPr="00BC7831">
        <w:rPr>
          <w:rFonts w:ascii="Arial" w:hAnsi="Arial" w:cs="Arial"/>
          <w:sz w:val="22"/>
          <w:szCs w:val="22"/>
        </w:rPr>
        <w:t xml:space="preserve">those </w:t>
      </w:r>
      <w:commentRangeStart w:id="10"/>
      <w:r w:rsidR="00A46CC8" w:rsidRPr="00BC7831">
        <w:rPr>
          <w:rFonts w:ascii="Arial" w:hAnsi="Arial" w:cs="Arial"/>
          <w:sz w:val="22"/>
          <w:szCs w:val="22"/>
        </w:rPr>
        <w:t>hours</w:t>
      </w:r>
      <w:commentRangeEnd w:id="10"/>
      <w:r w:rsidR="006D4868" w:rsidRPr="00BC7831">
        <w:rPr>
          <w:rStyle w:val="CommentReference"/>
          <w:rFonts w:ascii="Arial" w:hAnsi="Arial" w:cs="Arial"/>
        </w:rPr>
        <w:commentReference w:id="10"/>
      </w:r>
      <w:r w:rsidR="00A46CC8" w:rsidRPr="00BC7831">
        <w:rPr>
          <w:rFonts w:ascii="Arial" w:hAnsi="Arial" w:cs="Arial"/>
          <w:sz w:val="22"/>
          <w:szCs w:val="22"/>
        </w:rPr>
        <w:t xml:space="preserve">. </w:t>
      </w:r>
    </w:p>
    <w:p w14:paraId="0083DB6D" w14:textId="4FF69414" w:rsidR="00BC64E3" w:rsidRPr="00BC7831" w:rsidRDefault="00531AA0" w:rsidP="001C6B07">
      <w:pPr>
        <w:spacing w:line="480" w:lineRule="auto"/>
        <w:ind w:firstLine="360"/>
        <w:rPr>
          <w:rFonts w:ascii="Arial" w:hAnsi="Arial" w:cs="Arial"/>
          <w:sz w:val="22"/>
          <w:szCs w:val="22"/>
        </w:rPr>
      </w:pPr>
      <w:r>
        <w:rPr>
          <w:rFonts w:ascii="Arial" w:hAnsi="Arial" w:cs="Arial"/>
          <w:sz w:val="22"/>
          <w:szCs w:val="22"/>
        </w:rPr>
        <w:t>We</w:t>
      </w:r>
      <w:r w:rsidRPr="00BC7831">
        <w:rPr>
          <w:rFonts w:ascii="Arial" w:hAnsi="Arial" w:cs="Arial"/>
          <w:sz w:val="22"/>
          <w:szCs w:val="22"/>
        </w:rPr>
        <w:t xml:space="preserve"> were interested in understanding the health impacts of common outages rather than </w:t>
      </w:r>
      <w:r>
        <w:rPr>
          <w:rFonts w:ascii="Arial" w:hAnsi="Arial" w:cs="Arial"/>
          <w:sz w:val="22"/>
          <w:szCs w:val="22"/>
        </w:rPr>
        <w:t xml:space="preserve">only large-scale ones </w:t>
      </w:r>
      <w:r w:rsidRPr="00BC7831">
        <w:rPr>
          <w:rFonts w:ascii="Arial" w:hAnsi="Arial" w:cs="Arial"/>
          <w:sz w:val="22"/>
          <w:szCs w:val="22"/>
        </w:rPr>
        <w:t>associated with disasters</w:t>
      </w:r>
      <w:r>
        <w:rPr>
          <w:rFonts w:ascii="Arial" w:hAnsi="Arial" w:cs="Arial"/>
          <w:sz w:val="22"/>
          <w:szCs w:val="22"/>
        </w:rPr>
        <w:t>. Therefore,</w:t>
      </w:r>
      <w:r w:rsidRPr="00BC7831">
        <w:rPr>
          <w:rFonts w:ascii="Arial" w:hAnsi="Arial" w:cs="Arial"/>
          <w:sz w:val="22"/>
          <w:szCs w:val="22"/>
        </w:rPr>
        <w:t xml:space="preserve"> </w:t>
      </w:r>
      <w:r>
        <w:rPr>
          <w:rFonts w:ascii="Arial" w:hAnsi="Arial" w:cs="Arial"/>
          <w:sz w:val="22"/>
          <w:szCs w:val="22"/>
        </w:rPr>
        <w:t>w</w:t>
      </w:r>
      <w:r w:rsidR="009E5F2D" w:rsidRPr="00BC7831">
        <w:rPr>
          <w:rFonts w:ascii="Arial" w:hAnsi="Arial" w:cs="Arial"/>
          <w:sz w:val="22"/>
          <w:szCs w:val="22"/>
        </w:rPr>
        <w:t xml:space="preserve">e considered a county-day exposed to power outage if </w:t>
      </w:r>
      <w:r w:rsidR="00846FE0" w:rsidRPr="00BC7831">
        <w:rPr>
          <w:rFonts w:ascii="Arial" w:eastAsia="Garamond" w:hAnsi="Arial" w:cs="Arial"/>
        </w:rPr>
        <w:t>≥</w:t>
      </w:r>
      <w:r w:rsidR="009E5F2D" w:rsidRPr="00BC7831">
        <w:rPr>
          <w:rFonts w:ascii="Arial" w:hAnsi="Arial" w:cs="Arial"/>
          <w:sz w:val="22"/>
          <w:szCs w:val="22"/>
        </w:rPr>
        <w:t>1% of county customers were without power for 8 or more consecutive hours</w:t>
      </w:r>
      <w:r w:rsidR="00D93CE7">
        <w:rPr>
          <w:rFonts w:ascii="Arial" w:hAnsi="Arial" w:cs="Arial"/>
          <w:sz w:val="22"/>
          <w:szCs w:val="22"/>
        </w:rPr>
        <w:t xml:space="preserve"> on that day. In cases where an 8+ hour power outage spanned two days but neither day had 8 total hours of exposure alone, we considered the second day exposed.</w:t>
      </w:r>
      <w:r w:rsidR="009E5F2D" w:rsidRPr="00BC7831">
        <w:rPr>
          <w:rFonts w:ascii="Arial" w:hAnsi="Arial" w:cs="Arial"/>
          <w:sz w:val="22"/>
          <w:szCs w:val="22"/>
        </w:rPr>
        <w:t xml:space="preserve"> </w:t>
      </w:r>
      <w:r w:rsidR="004B6333" w:rsidRPr="00BC7831">
        <w:rPr>
          <w:rFonts w:ascii="Arial" w:hAnsi="Arial" w:cs="Arial"/>
          <w:sz w:val="22"/>
          <w:szCs w:val="22"/>
        </w:rPr>
        <w:t xml:space="preserve">Prior studies evaluated the health impacts of </w:t>
      </w:r>
      <w:r w:rsidR="00D22777" w:rsidRPr="00BC7831">
        <w:rPr>
          <w:rFonts w:ascii="Arial" w:hAnsi="Arial" w:cs="Arial"/>
          <w:sz w:val="22"/>
          <w:szCs w:val="22"/>
        </w:rPr>
        <w:t xml:space="preserve">similar size </w:t>
      </w:r>
      <w:r w:rsidR="004B6333" w:rsidRPr="00BC7831">
        <w:rPr>
          <w:rFonts w:ascii="Arial" w:hAnsi="Arial" w:cs="Arial"/>
          <w:sz w:val="22"/>
          <w:szCs w:val="22"/>
        </w:rPr>
        <w:t>outages</w:t>
      </w:r>
      <w:r w:rsidR="00D22777" w:rsidRPr="00BC7831">
        <w:rPr>
          <w:rFonts w:ascii="Arial" w:hAnsi="Arial" w:cs="Arial"/>
          <w:sz w:val="22"/>
          <w:szCs w:val="22"/>
        </w:rPr>
        <w:t xml:space="preserve">, and </w:t>
      </w:r>
      <w:r w:rsidR="00D93CE7">
        <w:rPr>
          <w:rFonts w:ascii="Arial" w:hAnsi="Arial" w:cs="Arial"/>
          <w:sz w:val="22"/>
          <w:szCs w:val="22"/>
        </w:rPr>
        <w:t xml:space="preserve">observed associations with </w:t>
      </w:r>
      <w:r w:rsidR="00EE631A" w:rsidRPr="00BC7831">
        <w:rPr>
          <w:rFonts w:ascii="Arial" w:hAnsi="Arial" w:cs="Arial"/>
          <w:sz w:val="22"/>
          <w:szCs w:val="22"/>
        </w:rPr>
        <w:lastRenderedPageBreak/>
        <w:t>cardiovascular and respiratory health outcomes</w:t>
      </w:r>
      <w:r w:rsidR="00D93CE7">
        <w:rPr>
          <w:rFonts w:ascii="Arial" w:hAnsi="Arial" w:cs="Arial"/>
          <w:sz w:val="22"/>
          <w:szCs w:val="22"/>
        </w:rPr>
        <w:t xml:space="preserve"> </w:t>
      </w:r>
      <w:r w:rsidR="00205D36">
        <w:rPr>
          <w:rFonts w:ascii="Arial" w:hAnsi="Arial" w:cs="Arial"/>
          <w:sz w:val="22"/>
          <w:szCs w:val="22"/>
        </w:rPr>
        <w:fldChar w:fldCharType="begin"/>
      </w:r>
      <w:r w:rsidR="00F8308F">
        <w:rPr>
          <w:rFonts w:ascii="Arial" w:hAnsi="Arial" w:cs="Arial"/>
          <w:sz w:val="22"/>
          <w:szCs w:val="22"/>
        </w:rPr>
        <w:instrText xml:space="preserve"> ADDIN ZOTERO_ITEM CSL_CITATION {"citationID":"Rm7RHSFC","properties":{"formattedCitation":"(3\\uc0\\u8211{}5,31)","plainCitation":"(3–5,31)","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F8308F">
        <w:rPr>
          <w:rFonts w:ascii="Cambria Math" w:hAnsi="Cambria Math" w:cs="Cambria Math"/>
          <w:sz w:val="22"/>
          <w:szCs w:val="22"/>
        </w:rPr>
        <w:instrText>ﬀ</w:instrText>
      </w:r>
      <w:r w:rsidR="00F8308F">
        <w:rPr>
          <w:rFonts w:ascii="Arial" w:hAnsi="Arial" w:cs="Arial"/>
          <w:sz w:val="22"/>
          <w:szCs w:val="22"/>
        </w:rPr>
        <w:instrText>ects. We aimed to investigate the individual and joint e</w:instrText>
      </w:r>
      <w:r w:rsidR="00F8308F">
        <w:rPr>
          <w:rFonts w:ascii="Cambria Math" w:hAnsi="Cambria Math" w:cs="Cambria Math"/>
          <w:sz w:val="22"/>
          <w:szCs w:val="22"/>
        </w:rPr>
        <w:instrText>ﬀ</w:instrText>
      </w:r>
      <w:r w:rsidR="00F8308F">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F8308F">
        <w:rPr>
          <w:rFonts w:ascii="Cambria Math" w:hAnsi="Cambria Math" w:cs="Cambria Math"/>
          <w:sz w:val="22"/>
          <w:szCs w:val="22"/>
        </w:rPr>
        <w:instrText>ﬀ</w:instrText>
      </w:r>
      <w:r w:rsidR="00F8308F">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F8308F">
        <w:rPr>
          <w:rFonts w:ascii="Cambria Math" w:hAnsi="Cambria Math" w:cs="Cambria Math"/>
          <w:sz w:val="22"/>
          <w:szCs w:val="22"/>
        </w:rPr>
        <w:instrText>ﬀ</w:instrText>
      </w:r>
      <w:r w:rsidR="00F8308F">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F8308F">
        <w:rPr>
          <w:rFonts w:ascii="Cambria Math" w:hAnsi="Cambria Math" w:cs="Cambria Math"/>
          <w:sz w:val="22"/>
          <w:szCs w:val="22"/>
        </w:rPr>
        <w:instrText>ﬀ</w:instrText>
      </w:r>
      <w:r w:rsidR="00F8308F">
        <w:rPr>
          <w:rFonts w:ascii="Arial" w:hAnsi="Arial" w:cs="Arial"/>
          <w:sz w:val="22"/>
          <w:szCs w:val="22"/>
        </w:rPr>
        <w:instrText>ect on both multiplicative and additive scales. Over 35% of the thunderstorm e</w:instrText>
      </w:r>
      <w:r w:rsidR="00F8308F">
        <w:rPr>
          <w:rFonts w:ascii="Cambria Math" w:hAnsi="Cambria Math" w:cs="Cambria Math"/>
          <w:sz w:val="22"/>
          <w:szCs w:val="22"/>
        </w:rPr>
        <w:instrText>ﬀ</w:instrText>
      </w:r>
      <w:r w:rsidR="00F8308F">
        <w:rPr>
          <w:rFonts w:ascii="Arial" w:hAnsi="Arial" w:cs="Arial"/>
          <w:sz w:val="22"/>
          <w:szCs w:val="22"/>
        </w:rPr>
        <w:instrText>ects were mediated by PM2:5 and RH.\nCONCLUSION: Thunderstorms accompanied by POs showed the strongest respiratory e</w:instrText>
      </w:r>
      <w:r w:rsidR="00F8308F">
        <w:rPr>
          <w:rFonts w:ascii="Cambria Math" w:hAnsi="Cambria Math" w:cs="Cambria Math"/>
          <w:sz w:val="22"/>
          <w:szCs w:val="22"/>
        </w:rPr>
        <w:instrText>ﬀ</w:instrText>
      </w:r>
      <w:r w:rsidR="00F8308F">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F8308F">
        <w:rPr>
          <w:rFonts w:ascii="Cambria Math" w:hAnsi="Cambria Math" w:cs="Cambria Math"/>
          <w:sz w:val="22"/>
          <w:szCs w:val="22"/>
        </w:rPr>
        <w:instrText>ﬀ</w:instrText>
      </w:r>
      <w:r w:rsidR="00F8308F">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F8308F">
        <w:rPr>
          <w:rFonts w:ascii="Cambria Math" w:hAnsi="Cambria Math" w:cs="Cambria Math"/>
          <w:sz w:val="22"/>
          <w:szCs w:val="22"/>
        </w:rPr>
        <w:instrText>ﬀ</w:instrText>
      </w:r>
      <w:r w:rsidR="00F8308F">
        <w:rPr>
          <w:rFonts w:ascii="Arial" w:hAnsi="Arial" w:cs="Arial"/>
          <w:sz w:val="22"/>
          <w:szCs w:val="22"/>
        </w:rPr>
        <w:instrText>ects of large-scale power outages, including the massive power failure that a</w:instrText>
      </w:r>
      <w:r w:rsidR="00F8308F">
        <w:rPr>
          <w:rFonts w:ascii="Cambria Math" w:hAnsi="Cambria Math" w:cs="Cambria Math"/>
          <w:sz w:val="22"/>
          <w:szCs w:val="22"/>
        </w:rPr>
        <w:instrText>ﬀ</w:instrText>
      </w:r>
      <w:r w:rsidR="00F8308F">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F8308F">
        <w:rPr>
          <w:rFonts w:ascii="Cambria Math" w:hAnsi="Cambria Math" w:cs="Cambria Math"/>
          <w:sz w:val="22"/>
          <w:szCs w:val="22"/>
        </w:rPr>
        <w:instrText>ﬀ</w:instrText>
      </w:r>
      <w:r w:rsidR="00F8308F">
        <w:rPr>
          <w:rFonts w:ascii="Arial" w:hAnsi="Arial" w:cs="Arial"/>
          <w:sz w:val="22"/>
          <w:szCs w:val="22"/>
        </w:rPr>
        <w:instrText>ect health. This information can inform preparedness e</w:instrText>
      </w:r>
      <w:r w:rsidR="00F8308F">
        <w:rPr>
          <w:rFonts w:ascii="Cambria Math" w:hAnsi="Cambria Math" w:cs="Cambria Math"/>
          <w:sz w:val="22"/>
          <w:szCs w:val="22"/>
        </w:rPr>
        <w:instrText>ﬀ</w:instrText>
      </w:r>
      <w:r w:rsidR="00F8308F">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00205D36">
        <w:rPr>
          <w:rFonts w:ascii="Arial" w:hAnsi="Arial" w:cs="Arial"/>
          <w:sz w:val="22"/>
          <w:szCs w:val="22"/>
        </w:rPr>
        <w:fldChar w:fldCharType="separate"/>
      </w:r>
      <w:r w:rsidR="00F8308F" w:rsidRPr="00F8308F">
        <w:rPr>
          <w:rFonts w:ascii="Arial" w:hAnsi="Arial" w:cs="Arial"/>
          <w:kern w:val="0"/>
          <w:sz w:val="22"/>
          <w:lang w:val="en-US"/>
        </w:rPr>
        <w:t>(3–5,31)</w:t>
      </w:r>
      <w:r w:rsidR="00205D36">
        <w:rPr>
          <w:rFonts w:ascii="Arial" w:hAnsi="Arial" w:cs="Arial"/>
          <w:sz w:val="22"/>
          <w:szCs w:val="22"/>
        </w:rPr>
        <w:fldChar w:fldCharType="end"/>
      </w:r>
      <w:r w:rsidR="00D93CE7">
        <w:rPr>
          <w:rFonts w:ascii="Arial" w:hAnsi="Arial" w:cs="Arial"/>
          <w:sz w:val="22"/>
          <w:szCs w:val="22"/>
        </w:rPr>
        <w:t>.</w:t>
      </w:r>
      <w:r w:rsidR="00291CA7" w:rsidRPr="00BC7831">
        <w:rPr>
          <w:rFonts w:ascii="Arial" w:hAnsi="Arial" w:cs="Arial"/>
          <w:sz w:val="22"/>
          <w:szCs w:val="22"/>
        </w:rPr>
        <w:t xml:space="preserve"> </w:t>
      </w:r>
      <w:r w:rsidR="00714722">
        <w:rPr>
          <w:rFonts w:ascii="Arial" w:hAnsi="Arial" w:cs="Arial"/>
          <w:sz w:val="22"/>
          <w:szCs w:val="22"/>
        </w:rPr>
        <w:t xml:space="preserve">We also assessed the impacts of larger-scale outages affecting </w:t>
      </w:r>
      <w:r w:rsidR="00714722" w:rsidRPr="00BC7831">
        <w:rPr>
          <w:rFonts w:ascii="Arial" w:eastAsia="Garamond" w:hAnsi="Arial" w:cs="Arial"/>
        </w:rPr>
        <w:t>≥</w:t>
      </w:r>
      <w:r w:rsidR="00714722">
        <w:rPr>
          <w:rFonts w:ascii="Arial" w:hAnsi="Arial" w:cs="Arial"/>
          <w:sz w:val="22"/>
          <w:szCs w:val="22"/>
        </w:rPr>
        <w:t>3</w:t>
      </w:r>
      <w:r w:rsidR="00714722" w:rsidRPr="00BC7831">
        <w:rPr>
          <w:rFonts w:ascii="Arial" w:hAnsi="Arial" w:cs="Arial"/>
          <w:sz w:val="22"/>
          <w:szCs w:val="22"/>
        </w:rPr>
        <w:t>%</w:t>
      </w:r>
      <w:r w:rsidR="00714722">
        <w:rPr>
          <w:rFonts w:ascii="Arial" w:hAnsi="Arial" w:cs="Arial"/>
          <w:sz w:val="22"/>
          <w:szCs w:val="22"/>
        </w:rPr>
        <w:t xml:space="preserve"> and </w:t>
      </w:r>
      <w:r w:rsidR="00714722" w:rsidRPr="00BC7831">
        <w:rPr>
          <w:rFonts w:ascii="Arial" w:eastAsia="Garamond" w:hAnsi="Arial" w:cs="Arial"/>
        </w:rPr>
        <w:t>≥</w:t>
      </w:r>
      <w:r w:rsidR="00714722">
        <w:rPr>
          <w:rFonts w:ascii="Arial" w:hAnsi="Arial" w:cs="Arial"/>
          <w:sz w:val="22"/>
          <w:szCs w:val="22"/>
        </w:rPr>
        <w:t>5</w:t>
      </w:r>
      <w:r w:rsidR="00714722" w:rsidRPr="00BC7831">
        <w:rPr>
          <w:rFonts w:ascii="Arial" w:hAnsi="Arial" w:cs="Arial"/>
          <w:sz w:val="22"/>
          <w:szCs w:val="22"/>
        </w:rPr>
        <w:t>%</w:t>
      </w:r>
      <w:r w:rsidR="00714722">
        <w:rPr>
          <w:rFonts w:ascii="Arial" w:hAnsi="Arial" w:cs="Arial"/>
          <w:sz w:val="22"/>
          <w:szCs w:val="22"/>
        </w:rPr>
        <w:t xml:space="preserve"> of county customers.</w:t>
      </w:r>
    </w:p>
    <w:p w14:paraId="6813EEFD" w14:textId="1A7E38E7" w:rsidR="00C4763F" w:rsidRPr="00BC7831" w:rsidRDefault="005D2F4D" w:rsidP="001C6B07">
      <w:pPr>
        <w:spacing w:line="480" w:lineRule="auto"/>
        <w:ind w:firstLine="360"/>
        <w:rPr>
          <w:rFonts w:ascii="Arial" w:hAnsi="Arial" w:cs="Arial"/>
          <w:sz w:val="22"/>
          <w:szCs w:val="22"/>
        </w:rPr>
      </w:pPr>
      <w:r w:rsidRPr="00BC7831">
        <w:rPr>
          <w:rFonts w:ascii="Arial" w:hAnsi="Arial" w:cs="Arial"/>
          <w:sz w:val="22"/>
          <w:szCs w:val="22"/>
        </w:rPr>
        <w:t xml:space="preserve">We </w:t>
      </w:r>
      <w:r w:rsidR="00D93CE7">
        <w:rPr>
          <w:rFonts w:ascii="Arial" w:hAnsi="Arial" w:cs="Arial"/>
          <w:sz w:val="22"/>
          <w:szCs w:val="22"/>
        </w:rPr>
        <w:t>analyzed</w:t>
      </w:r>
      <w:r w:rsidR="008F1776" w:rsidRPr="00BC7831">
        <w:rPr>
          <w:rFonts w:ascii="Arial" w:hAnsi="Arial" w:cs="Arial"/>
          <w:sz w:val="22"/>
          <w:szCs w:val="22"/>
        </w:rPr>
        <w:t xml:space="preserve"> </w:t>
      </w:r>
      <w:r w:rsidRPr="00BC7831">
        <w:rPr>
          <w:rFonts w:ascii="Arial" w:hAnsi="Arial" w:cs="Arial"/>
          <w:sz w:val="22"/>
          <w:szCs w:val="22"/>
        </w:rPr>
        <w:t>8+ hour power outag</w:t>
      </w:r>
      <w:r w:rsidR="008F1776" w:rsidRPr="00BC7831">
        <w:rPr>
          <w:rFonts w:ascii="Arial" w:hAnsi="Arial" w:cs="Arial"/>
          <w:sz w:val="22"/>
          <w:szCs w:val="22"/>
        </w:rPr>
        <w:t xml:space="preserve">es </w:t>
      </w:r>
      <w:r w:rsidR="00D93CE7">
        <w:rPr>
          <w:rFonts w:ascii="Arial" w:hAnsi="Arial" w:cs="Arial"/>
          <w:sz w:val="22"/>
          <w:szCs w:val="22"/>
        </w:rPr>
        <w:t xml:space="preserve">because </w:t>
      </w:r>
      <w:r w:rsidR="00D93CE7" w:rsidRPr="00BC7831">
        <w:rPr>
          <w:rFonts w:ascii="Arial" w:hAnsi="Arial" w:cs="Arial"/>
          <w:sz w:val="22"/>
          <w:szCs w:val="22"/>
        </w:rPr>
        <w:t>we hypothesized that indoor temperatures would change substantially</w:t>
      </w:r>
      <w:r w:rsidR="00D93CE7">
        <w:rPr>
          <w:rFonts w:ascii="Arial" w:hAnsi="Arial" w:cs="Arial"/>
          <w:sz w:val="22"/>
          <w:szCs w:val="22"/>
        </w:rPr>
        <w:t xml:space="preserve"> over this time</w:t>
      </w:r>
      <w:r w:rsidR="00D93CE7" w:rsidRPr="00BC7831">
        <w:rPr>
          <w:rFonts w:ascii="Arial" w:hAnsi="Arial" w:cs="Arial"/>
          <w:sz w:val="22"/>
          <w:szCs w:val="22"/>
        </w:rPr>
        <w:t xml:space="preserve">, exposing older adults to heat and cold. </w:t>
      </w:r>
      <w:r w:rsidR="00D93CE7">
        <w:rPr>
          <w:rFonts w:ascii="Arial" w:hAnsi="Arial" w:cs="Arial"/>
          <w:sz w:val="22"/>
          <w:szCs w:val="22"/>
        </w:rPr>
        <w:t xml:space="preserve">Further, </w:t>
      </w:r>
      <w:r w:rsidRPr="00BC7831">
        <w:rPr>
          <w:rFonts w:ascii="Arial" w:hAnsi="Arial" w:cs="Arial"/>
          <w:sz w:val="22"/>
          <w:szCs w:val="22"/>
        </w:rPr>
        <w:t xml:space="preserve">batteries for most electricity-dependent medical equipment last 8 </w:t>
      </w:r>
      <w:commentRangeStart w:id="11"/>
      <w:commentRangeStart w:id="12"/>
      <w:r w:rsidRPr="00BC7831">
        <w:rPr>
          <w:rFonts w:ascii="Arial" w:hAnsi="Arial" w:cs="Arial"/>
          <w:sz w:val="22"/>
          <w:szCs w:val="22"/>
        </w:rPr>
        <w:t>hours</w:t>
      </w:r>
      <w:commentRangeEnd w:id="11"/>
      <w:r w:rsidR="00D93CE7">
        <w:rPr>
          <w:rStyle w:val="CommentReference"/>
        </w:rPr>
        <w:commentReference w:id="11"/>
      </w:r>
      <w:commentRangeEnd w:id="12"/>
      <w:r w:rsidR="003E7012">
        <w:rPr>
          <w:rStyle w:val="CommentReference"/>
        </w:rPr>
        <w:commentReference w:id="12"/>
      </w:r>
      <w:r w:rsidR="00D93CE7">
        <w:rPr>
          <w:rFonts w:ascii="Arial" w:hAnsi="Arial" w:cs="Arial"/>
          <w:sz w:val="22"/>
          <w:szCs w:val="22"/>
        </w:rPr>
        <w:t>.</w:t>
      </w:r>
      <w:r w:rsidRPr="00BC7831">
        <w:rPr>
          <w:rFonts w:ascii="Arial" w:hAnsi="Arial" w:cs="Arial"/>
          <w:sz w:val="22"/>
          <w:szCs w:val="22"/>
        </w:rPr>
        <w:t xml:space="preserve"> </w:t>
      </w:r>
      <w:commentRangeStart w:id="13"/>
      <w:commentRangeStart w:id="14"/>
      <w:r w:rsidRPr="00BC7831">
        <w:rPr>
          <w:rFonts w:ascii="Arial" w:hAnsi="Arial" w:cs="Arial"/>
          <w:sz w:val="22"/>
          <w:szCs w:val="22"/>
        </w:rPr>
        <w:t xml:space="preserve">During a power outage, electricity-dependent medical device users </w:t>
      </w:r>
      <w:r w:rsidR="00D93CE7">
        <w:rPr>
          <w:rFonts w:ascii="Arial" w:hAnsi="Arial" w:cs="Arial"/>
          <w:sz w:val="22"/>
          <w:szCs w:val="22"/>
        </w:rPr>
        <w:t>could</w:t>
      </w:r>
      <w:r w:rsidR="00D93CE7" w:rsidRPr="00BC7831">
        <w:rPr>
          <w:rFonts w:ascii="Arial" w:hAnsi="Arial" w:cs="Arial"/>
          <w:sz w:val="22"/>
          <w:szCs w:val="22"/>
        </w:rPr>
        <w:t xml:space="preserve"> </w:t>
      </w:r>
      <w:r w:rsidRPr="00BC7831">
        <w:rPr>
          <w:rFonts w:ascii="Arial" w:hAnsi="Arial" w:cs="Arial"/>
          <w:sz w:val="22"/>
          <w:szCs w:val="22"/>
        </w:rPr>
        <w:t>experience adverse health effects without their equipment immediately after losing power to the equipment</w:t>
      </w:r>
      <w:r w:rsidR="00452E59" w:rsidRPr="00BC7831">
        <w:rPr>
          <w:rFonts w:ascii="Arial" w:hAnsi="Arial" w:cs="Arial"/>
          <w:sz w:val="22"/>
          <w:szCs w:val="22"/>
        </w:rPr>
        <w:t xml:space="preserve">. </w:t>
      </w:r>
      <w:commentRangeEnd w:id="13"/>
      <w:r w:rsidR="00D93CE7">
        <w:rPr>
          <w:rStyle w:val="CommentReference"/>
        </w:rPr>
        <w:commentReference w:id="13"/>
      </w:r>
      <w:commentRangeEnd w:id="14"/>
      <w:r w:rsidR="00AC2152">
        <w:rPr>
          <w:rStyle w:val="CommentReference"/>
        </w:rPr>
        <w:commentReference w:id="14"/>
      </w:r>
    </w:p>
    <w:p w14:paraId="5FC450C0" w14:textId="5903A541" w:rsidR="005D2F4D" w:rsidRPr="00BC7831" w:rsidRDefault="009B1016" w:rsidP="001C6B07">
      <w:pPr>
        <w:spacing w:line="480" w:lineRule="auto"/>
        <w:ind w:firstLine="360"/>
        <w:rPr>
          <w:rFonts w:ascii="Arial" w:hAnsi="Arial" w:cs="Arial"/>
          <w:sz w:val="22"/>
          <w:szCs w:val="22"/>
        </w:rPr>
      </w:pPr>
      <w:r w:rsidRPr="00BC7831">
        <w:rPr>
          <w:rFonts w:ascii="Arial" w:hAnsi="Arial" w:cs="Arial"/>
          <w:sz w:val="22"/>
          <w:szCs w:val="22"/>
        </w:rPr>
        <w:t>Because there is no literature on the hea</w:t>
      </w:r>
      <w:r w:rsidR="003A79EB" w:rsidRPr="00BC7831">
        <w:rPr>
          <w:rFonts w:ascii="Arial" w:hAnsi="Arial" w:cs="Arial"/>
          <w:sz w:val="22"/>
          <w:szCs w:val="22"/>
        </w:rPr>
        <w:t>l</w:t>
      </w:r>
      <w:r w:rsidRPr="00BC7831">
        <w:rPr>
          <w:rFonts w:ascii="Arial" w:hAnsi="Arial" w:cs="Arial"/>
          <w:sz w:val="22"/>
          <w:szCs w:val="22"/>
        </w:rPr>
        <w:t xml:space="preserve">th-relevant duration of power outage, beyond epidemiologic studies showing </w:t>
      </w:r>
      <w:r w:rsidR="00D93CE7">
        <w:rPr>
          <w:rFonts w:ascii="Arial" w:hAnsi="Arial" w:cs="Arial"/>
          <w:sz w:val="22"/>
          <w:szCs w:val="22"/>
        </w:rPr>
        <w:t xml:space="preserve">health impacts of </w:t>
      </w:r>
      <w:r w:rsidRPr="00BC7831">
        <w:rPr>
          <w:rFonts w:ascii="Arial" w:hAnsi="Arial" w:cs="Arial"/>
          <w:sz w:val="22"/>
          <w:szCs w:val="22"/>
        </w:rPr>
        <w:t>outages of certain lengths</w:t>
      </w:r>
      <w:r w:rsidR="00D93CE7">
        <w:rPr>
          <w:rFonts w:ascii="Arial" w:hAnsi="Arial" w:cs="Arial"/>
          <w:sz w:val="22"/>
          <w:szCs w:val="22"/>
        </w:rPr>
        <w:t xml:space="preserve"> </w:t>
      </w:r>
      <w:r w:rsidR="00205D36">
        <w:rPr>
          <w:rFonts w:ascii="Arial" w:hAnsi="Arial" w:cs="Arial"/>
          <w:sz w:val="22"/>
          <w:szCs w:val="22"/>
        </w:rPr>
        <w:fldChar w:fldCharType="begin"/>
      </w:r>
      <w:r w:rsidR="00F8308F">
        <w:rPr>
          <w:rFonts w:ascii="Arial" w:hAnsi="Arial" w:cs="Arial"/>
          <w:sz w:val="22"/>
          <w:szCs w:val="22"/>
        </w:rPr>
        <w:instrText xml:space="preserve"> ADDIN ZOTERO_ITEM CSL_CITATION {"citationID":"lqKdItdQ","properties":{"formattedCitation":"(3\\uc0\\u8211{}5,26,31,32)","plainCitation":"(3–5,26,31,32)","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F8308F">
        <w:rPr>
          <w:rFonts w:ascii="Cambria Math" w:hAnsi="Cambria Math" w:cs="Cambria Math"/>
          <w:sz w:val="22"/>
          <w:szCs w:val="22"/>
        </w:rPr>
        <w:instrText>ﬀ</w:instrText>
      </w:r>
      <w:r w:rsidR="00F8308F">
        <w:rPr>
          <w:rFonts w:ascii="Arial" w:hAnsi="Arial" w:cs="Arial"/>
          <w:sz w:val="22"/>
          <w:szCs w:val="22"/>
        </w:rPr>
        <w:instrText>ects. We aimed to investigate the individual and joint e</w:instrText>
      </w:r>
      <w:r w:rsidR="00F8308F">
        <w:rPr>
          <w:rFonts w:ascii="Cambria Math" w:hAnsi="Cambria Math" w:cs="Cambria Math"/>
          <w:sz w:val="22"/>
          <w:szCs w:val="22"/>
        </w:rPr>
        <w:instrText>ﬀ</w:instrText>
      </w:r>
      <w:r w:rsidR="00F8308F">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F8308F">
        <w:rPr>
          <w:rFonts w:ascii="Cambria Math" w:hAnsi="Cambria Math" w:cs="Cambria Math"/>
          <w:sz w:val="22"/>
          <w:szCs w:val="22"/>
        </w:rPr>
        <w:instrText>ﬀ</w:instrText>
      </w:r>
      <w:r w:rsidR="00F8308F">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F8308F">
        <w:rPr>
          <w:rFonts w:ascii="Cambria Math" w:hAnsi="Cambria Math" w:cs="Cambria Math"/>
          <w:sz w:val="22"/>
          <w:szCs w:val="22"/>
        </w:rPr>
        <w:instrText>ﬀ</w:instrText>
      </w:r>
      <w:r w:rsidR="00F8308F">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F8308F">
        <w:rPr>
          <w:rFonts w:ascii="Cambria Math" w:hAnsi="Cambria Math" w:cs="Cambria Math"/>
          <w:sz w:val="22"/>
          <w:szCs w:val="22"/>
        </w:rPr>
        <w:instrText>ﬀ</w:instrText>
      </w:r>
      <w:r w:rsidR="00F8308F">
        <w:rPr>
          <w:rFonts w:ascii="Arial" w:hAnsi="Arial" w:cs="Arial"/>
          <w:sz w:val="22"/>
          <w:szCs w:val="22"/>
        </w:rPr>
        <w:instrText>ect on both multiplicative and additive scales. Over 35% of the thunderstorm e</w:instrText>
      </w:r>
      <w:r w:rsidR="00F8308F">
        <w:rPr>
          <w:rFonts w:ascii="Cambria Math" w:hAnsi="Cambria Math" w:cs="Cambria Math"/>
          <w:sz w:val="22"/>
          <w:szCs w:val="22"/>
        </w:rPr>
        <w:instrText>ﬀ</w:instrText>
      </w:r>
      <w:r w:rsidR="00F8308F">
        <w:rPr>
          <w:rFonts w:ascii="Arial" w:hAnsi="Arial" w:cs="Arial"/>
          <w:sz w:val="22"/>
          <w:szCs w:val="22"/>
        </w:rPr>
        <w:instrText>ects were mediated by PM2:5 and RH.\nCONCLUSION: Thunderstorms accompanied by POs showed the strongest respiratory e</w:instrText>
      </w:r>
      <w:r w:rsidR="00F8308F">
        <w:rPr>
          <w:rFonts w:ascii="Cambria Math" w:hAnsi="Cambria Math" w:cs="Cambria Math"/>
          <w:sz w:val="22"/>
          <w:szCs w:val="22"/>
        </w:rPr>
        <w:instrText>ﬀ</w:instrText>
      </w:r>
      <w:r w:rsidR="00F8308F">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F8308F">
        <w:rPr>
          <w:rFonts w:ascii="Cambria Math" w:hAnsi="Cambria Math" w:cs="Cambria Math"/>
          <w:sz w:val="22"/>
          <w:szCs w:val="22"/>
        </w:rPr>
        <w:instrText>ﬀ</w:instrText>
      </w:r>
      <w:r w:rsidR="00F8308F">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F8308F">
        <w:rPr>
          <w:rFonts w:ascii="Cambria Math" w:hAnsi="Cambria Math" w:cs="Cambria Math"/>
          <w:sz w:val="22"/>
          <w:szCs w:val="22"/>
        </w:rPr>
        <w:instrText>ﬀ</w:instrText>
      </w:r>
      <w:r w:rsidR="00F8308F">
        <w:rPr>
          <w:rFonts w:ascii="Arial" w:hAnsi="Arial" w:cs="Arial"/>
          <w:sz w:val="22"/>
          <w:szCs w:val="22"/>
        </w:rPr>
        <w:instrText>ects of large-scale power outages, including the massive power failure that a</w:instrText>
      </w:r>
      <w:r w:rsidR="00F8308F">
        <w:rPr>
          <w:rFonts w:ascii="Cambria Math" w:hAnsi="Cambria Math" w:cs="Cambria Math"/>
          <w:sz w:val="22"/>
          <w:szCs w:val="22"/>
        </w:rPr>
        <w:instrText>ﬀ</w:instrText>
      </w:r>
      <w:r w:rsidR="00F8308F">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F8308F">
        <w:rPr>
          <w:rFonts w:ascii="Cambria Math" w:hAnsi="Cambria Math" w:cs="Cambria Math"/>
          <w:sz w:val="22"/>
          <w:szCs w:val="22"/>
        </w:rPr>
        <w:instrText>ﬀ</w:instrText>
      </w:r>
      <w:r w:rsidR="00F8308F">
        <w:rPr>
          <w:rFonts w:ascii="Arial" w:hAnsi="Arial" w:cs="Arial"/>
          <w:sz w:val="22"/>
          <w:szCs w:val="22"/>
        </w:rPr>
        <w:instrText>ect health. This information can inform preparedness e</w:instrText>
      </w:r>
      <w:r w:rsidR="00F8308F">
        <w:rPr>
          <w:rFonts w:ascii="Cambria Math" w:hAnsi="Cambria Math" w:cs="Cambria Math"/>
          <w:sz w:val="22"/>
          <w:szCs w:val="22"/>
        </w:rPr>
        <w:instrText>ﬀ</w:instrText>
      </w:r>
      <w:r w:rsidR="00F8308F">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34,"uris":["http://zotero.org/users/local/hHKggCUl/items/SKMRVJ53"],"itemData":{"id":234,"type":"article-journal","abstract":"Background: Large-scale power outages (PO) are increasing in the context of climate change. Although some research has been conducted into the adverse health impacts of POs, signiﬁcant gaps remain regarding whether POs would affect the health of pregnant women. We investigated the association between ED visits due to pregnancy complications and the occurence, intensity, and duration of large-scale POs in eight Sandy-affected counties in New York State (NYS).","container-title":"Science of The Total Environment","DOI":"10.1016/j.scitotenv.2021.145359","ISSN":"00489697","journalAbbreviation":"Science of The Total Environment","language":"en","page":"145359","source":"DOI.org (Crossref)","title":"Increased risk of multiple pregnancy complications following large-scale power outages during Hurricane Sandy in New York State","volume":"770","author":[{"family":"Xiao","given":"Jianpeng"},{"family":"Zhang","given":"Wangjian"},{"family":"Huang","given":"Miaoling"},{"family":"Lu","given":"Yi"},{"family":"Lawrence","given":"Wayne R."},{"family":"Lin","given":"Ziqiang"},{"family":"Primeau","given":"Michael"},{"family":"Dong","given":"Guanghui"},{"family":"Liu","given":"Tao"},{"family":"Tan","given":"Weihong"},{"family":"Ma","given":"Wenjun"},{"family":"Meng","given":"Xiaojing"},{"family":"Lin","given":"Shao"}],"issued":{"date-parts":[["2021",5]]}}},{"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00205D36">
        <w:rPr>
          <w:rFonts w:ascii="Arial" w:hAnsi="Arial" w:cs="Arial"/>
          <w:sz w:val="22"/>
          <w:szCs w:val="22"/>
        </w:rPr>
        <w:fldChar w:fldCharType="separate"/>
      </w:r>
      <w:r w:rsidR="00F8308F" w:rsidRPr="00F8308F">
        <w:rPr>
          <w:rFonts w:ascii="Arial" w:hAnsi="Arial" w:cs="Arial"/>
          <w:kern w:val="0"/>
          <w:sz w:val="22"/>
          <w:lang w:val="en-US"/>
        </w:rPr>
        <w:t>(3–5,26,31,32)</w:t>
      </w:r>
      <w:r w:rsidR="00205D36">
        <w:rPr>
          <w:rFonts w:ascii="Arial" w:hAnsi="Arial" w:cs="Arial"/>
          <w:sz w:val="22"/>
          <w:szCs w:val="22"/>
        </w:rPr>
        <w:fldChar w:fldCharType="end"/>
      </w:r>
      <w:r w:rsidR="00D93CE7">
        <w:rPr>
          <w:rFonts w:ascii="Arial" w:hAnsi="Arial" w:cs="Arial"/>
          <w:sz w:val="22"/>
          <w:szCs w:val="22"/>
        </w:rPr>
        <w:t>,</w:t>
      </w:r>
      <w:r w:rsidRPr="00BC7831">
        <w:rPr>
          <w:rFonts w:ascii="Arial" w:hAnsi="Arial" w:cs="Arial"/>
          <w:sz w:val="22"/>
          <w:szCs w:val="22"/>
        </w:rPr>
        <w:t xml:space="preserve"> </w:t>
      </w:r>
      <w:r w:rsidR="0001425C" w:rsidRPr="00BC7831">
        <w:rPr>
          <w:rFonts w:ascii="Arial" w:hAnsi="Arial" w:cs="Arial"/>
          <w:sz w:val="22"/>
          <w:szCs w:val="22"/>
        </w:rPr>
        <w:t xml:space="preserve">we conducted a sensitivity </w:t>
      </w:r>
      <w:r w:rsidR="00C4763F" w:rsidRPr="00BC7831">
        <w:rPr>
          <w:rFonts w:ascii="Arial" w:hAnsi="Arial" w:cs="Arial"/>
          <w:sz w:val="22"/>
          <w:szCs w:val="22"/>
        </w:rPr>
        <w:t>analysis</w:t>
      </w:r>
      <w:r w:rsidR="0001425C" w:rsidRPr="00BC7831">
        <w:rPr>
          <w:rFonts w:ascii="Arial" w:hAnsi="Arial" w:cs="Arial"/>
          <w:sz w:val="22"/>
          <w:szCs w:val="22"/>
        </w:rPr>
        <w:t xml:space="preserve"> on the power outage duration</w:t>
      </w:r>
      <w:r w:rsidR="00D93CE7">
        <w:rPr>
          <w:rFonts w:ascii="Arial" w:hAnsi="Arial" w:cs="Arial"/>
          <w:sz w:val="22"/>
          <w:szCs w:val="22"/>
        </w:rPr>
        <w:t>. We</w:t>
      </w:r>
      <w:r w:rsidR="0001425C" w:rsidRPr="00BC7831">
        <w:rPr>
          <w:rFonts w:ascii="Arial" w:hAnsi="Arial" w:cs="Arial"/>
          <w:sz w:val="22"/>
          <w:szCs w:val="22"/>
        </w:rPr>
        <w:t xml:space="preserve"> </w:t>
      </w:r>
      <w:r w:rsidR="00DF520E" w:rsidRPr="00BC7831">
        <w:rPr>
          <w:rFonts w:ascii="Arial" w:hAnsi="Arial" w:cs="Arial"/>
          <w:sz w:val="22"/>
          <w:szCs w:val="22"/>
        </w:rPr>
        <w:t>evaluat</w:t>
      </w:r>
      <w:r w:rsidR="00D93CE7">
        <w:rPr>
          <w:rFonts w:ascii="Arial" w:hAnsi="Arial" w:cs="Arial"/>
          <w:sz w:val="22"/>
          <w:szCs w:val="22"/>
        </w:rPr>
        <w:t>ed</w:t>
      </w:r>
      <w:r w:rsidR="00347DF1" w:rsidRPr="00BC7831">
        <w:rPr>
          <w:rFonts w:ascii="Arial" w:hAnsi="Arial" w:cs="Arial"/>
          <w:sz w:val="22"/>
          <w:szCs w:val="22"/>
        </w:rPr>
        <w:t xml:space="preserve"> </w:t>
      </w:r>
      <w:r w:rsidR="0001425C" w:rsidRPr="00BC7831">
        <w:rPr>
          <w:rFonts w:ascii="Arial" w:hAnsi="Arial" w:cs="Arial"/>
          <w:sz w:val="22"/>
          <w:szCs w:val="22"/>
        </w:rPr>
        <w:t>the effects of 4+ hour outages and 12+ hour outages</w:t>
      </w:r>
      <w:r w:rsidR="0062388E" w:rsidRPr="00BC7831">
        <w:rPr>
          <w:rFonts w:ascii="Arial" w:hAnsi="Arial" w:cs="Arial"/>
          <w:sz w:val="22"/>
          <w:szCs w:val="22"/>
        </w:rPr>
        <w:t xml:space="preserve"> on both hospitalization rates.</w:t>
      </w:r>
      <w:r w:rsidR="0001425C" w:rsidRPr="00BC7831">
        <w:rPr>
          <w:rFonts w:ascii="Arial" w:hAnsi="Arial" w:cs="Arial"/>
          <w:sz w:val="22"/>
          <w:szCs w:val="22"/>
        </w:rPr>
        <w:t xml:space="preserve"> </w:t>
      </w:r>
      <w:r w:rsidR="006D0357" w:rsidRPr="00BC7831">
        <w:rPr>
          <w:rFonts w:ascii="Arial" w:hAnsi="Arial" w:cs="Arial"/>
          <w:sz w:val="22"/>
          <w:szCs w:val="22"/>
        </w:rPr>
        <w:t xml:space="preserve">We also conducted </w:t>
      </w:r>
      <w:r w:rsidR="00C4763F" w:rsidRPr="00BC7831">
        <w:rPr>
          <w:rFonts w:ascii="Arial" w:hAnsi="Arial" w:cs="Arial"/>
          <w:sz w:val="22"/>
          <w:szCs w:val="22"/>
        </w:rPr>
        <w:t>a se</w:t>
      </w:r>
      <w:r w:rsidR="006D0357" w:rsidRPr="00BC7831">
        <w:rPr>
          <w:rFonts w:ascii="Arial" w:hAnsi="Arial" w:cs="Arial"/>
          <w:sz w:val="22"/>
          <w:szCs w:val="22"/>
        </w:rPr>
        <w:t>nsitivity</w:t>
      </w:r>
      <w:r w:rsidR="00C4763F" w:rsidRPr="00BC7831">
        <w:rPr>
          <w:rFonts w:ascii="Arial" w:hAnsi="Arial" w:cs="Arial"/>
          <w:sz w:val="22"/>
          <w:szCs w:val="22"/>
        </w:rPr>
        <w:t xml:space="preserve"> analysis where we </w:t>
      </w:r>
      <w:r w:rsidR="006D0357" w:rsidRPr="00BC7831">
        <w:rPr>
          <w:rFonts w:ascii="Arial" w:hAnsi="Arial" w:cs="Arial"/>
          <w:sz w:val="22"/>
          <w:szCs w:val="22"/>
        </w:rPr>
        <w:t>used</w:t>
      </w:r>
      <w:r w:rsidR="00C4763F" w:rsidRPr="00BC7831">
        <w:rPr>
          <w:rFonts w:ascii="Arial" w:hAnsi="Arial" w:cs="Arial"/>
          <w:sz w:val="22"/>
          <w:szCs w:val="22"/>
        </w:rPr>
        <w:t xml:space="preserve"> </w:t>
      </w:r>
      <w:r w:rsidR="007C5769" w:rsidRPr="00BC7831">
        <w:rPr>
          <w:rFonts w:ascii="Arial" w:hAnsi="Arial" w:cs="Arial"/>
          <w:sz w:val="22"/>
          <w:szCs w:val="22"/>
        </w:rPr>
        <w:t>a</w:t>
      </w:r>
      <w:r w:rsidR="002E76D1" w:rsidRPr="00BC7831">
        <w:rPr>
          <w:rFonts w:ascii="Arial" w:hAnsi="Arial" w:cs="Arial"/>
          <w:sz w:val="22"/>
          <w:szCs w:val="22"/>
        </w:rPr>
        <w:t xml:space="preserve"> </w:t>
      </w:r>
      <w:r w:rsidR="00C4763F" w:rsidRPr="00BC7831">
        <w:rPr>
          <w:rFonts w:ascii="Arial" w:hAnsi="Arial" w:cs="Arial"/>
          <w:sz w:val="22"/>
          <w:szCs w:val="22"/>
        </w:rPr>
        <w:t xml:space="preserve">continuous metric of </w:t>
      </w:r>
      <w:r w:rsidR="00E331DA" w:rsidRPr="00BC7831">
        <w:rPr>
          <w:rFonts w:ascii="Arial" w:hAnsi="Arial" w:cs="Arial"/>
          <w:sz w:val="22"/>
          <w:szCs w:val="22"/>
        </w:rPr>
        <w:t>“</w:t>
      </w:r>
      <w:r w:rsidR="00C4763F" w:rsidRPr="00BC7831">
        <w:rPr>
          <w:rFonts w:ascii="Arial" w:hAnsi="Arial" w:cs="Arial"/>
          <w:sz w:val="22"/>
          <w:szCs w:val="22"/>
        </w:rPr>
        <w:t>daily number of hours without power</w:t>
      </w:r>
      <w:r w:rsidR="00E331DA" w:rsidRPr="00BC7831">
        <w:rPr>
          <w:rFonts w:ascii="Arial" w:hAnsi="Arial" w:cs="Arial"/>
          <w:sz w:val="22"/>
          <w:szCs w:val="22"/>
        </w:rPr>
        <w:t>”</w:t>
      </w:r>
      <w:r w:rsidR="00C4763F" w:rsidRPr="00BC7831">
        <w:rPr>
          <w:rFonts w:ascii="Arial" w:hAnsi="Arial" w:cs="Arial"/>
          <w:sz w:val="22"/>
          <w:szCs w:val="22"/>
        </w:rPr>
        <w:t xml:space="preserve"> (h</w:t>
      </w:r>
      <w:r w:rsidR="00D93CE7">
        <w:rPr>
          <w:rFonts w:ascii="Arial" w:hAnsi="Arial" w:cs="Arial"/>
          <w:sz w:val="22"/>
          <w:szCs w:val="22"/>
        </w:rPr>
        <w:t>ou</w:t>
      </w:r>
      <w:r w:rsidR="00C4763F" w:rsidRPr="00BC7831">
        <w:rPr>
          <w:rFonts w:ascii="Arial" w:hAnsi="Arial" w:cs="Arial"/>
          <w:sz w:val="22"/>
          <w:szCs w:val="22"/>
        </w:rPr>
        <w:t xml:space="preserve">rs where </w:t>
      </w:r>
      <w:r w:rsidR="00846FE0" w:rsidRPr="00BC7831">
        <w:rPr>
          <w:rFonts w:ascii="Arial" w:eastAsia="Garamond" w:hAnsi="Arial" w:cs="Arial"/>
        </w:rPr>
        <w:t>≥</w:t>
      </w:r>
      <w:r w:rsidR="00C4763F" w:rsidRPr="00BC7831">
        <w:rPr>
          <w:rFonts w:ascii="Arial" w:hAnsi="Arial" w:cs="Arial"/>
          <w:sz w:val="22"/>
          <w:szCs w:val="22"/>
        </w:rPr>
        <w:t xml:space="preserve">1% of </w:t>
      </w:r>
      <w:r w:rsidR="00D93CE7">
        <w:rPr>
          <w:rFonts w:ascii="Arial" w:hAnsi="Arial" w:cs="Arial"/>
          <w:sz w:val="22"/>
          <w:szCs w:val="22"/>
        </w:rPr>
        <w:t xml:space="preserve">the </w:t>
      </w:r>
      <w:r w:rsidR="00C4763F" w:rsidRPr="00BC7831">
        <w:rPr>
          <w:rFonts w:ascii="Arial" w:hAnsi="Arial" w:cs="Arial"/>
          <w:sz w:val="22"/>
          <w:szCs w:val="22"/>
        </w:rPr>
        <w:t xml:space="preserve">population </w:t>
      </w:r>
      <w:r w:rsidR="00D93CE7">
        <w:rPr>
          <w:rFonts w:ascii="Arial" w:hAnsi="Arial" w:cs="Arial"/>
          <w:sz w:val="22"/>
          <w:szCs w:val="22"/>
        </w:rPr>
        <w:t>was</w:t>
      </w:r>
      <w:r w:rsidR="00D93CE7" w:rsidRPr="00BC7831">
        <w:rPr>
          <w:rFonts w:ascii="Arial" w:hAnsi="Arial" w:cs="Arial"/>
          <w:sz w:val="22"/>
          <w:szCs w:val="22"/>
        </w:rPr>
        <w:t xml:space="preserve"> </w:t>
      </w:r>
      <w:r w:rsidR="00C4763F" w:rsidRPr="00BC7831">
        <w:rPr>
          <w:rFonts w:ascii="Arial" w:hAnsi="Arial" w:cs="Arial"/>
          <w:sz w:val="22"/>
          <w:szCs w:val="22"/>
        </w:rPr>
        <w:t xml:space="preserve">without power) to </w:t>
      </w:r>
      <w:r w:rsidR="00D93CE7">
        <w:rPr>
          <w:rFonts w:ascii="Arial" w:hAnsi="Arial" w:cs="Arial"/>
          <w:sz w:val="22"/>
          <w:szCs w:val="22"/>
        </w:rPr>
        <w:t>assess for a</w:t>
      </w:r>
      <w:r w:rsidR="00C4763F" w:rsidRPr="00BC7831">
        <w:rPr>
          <w:rFonts w:ascii="Arial" w:hAnsi="Arial" w:cs="Arial"/>
          <w:sz w:val="22"/>
          <w:szCs w:val="22"/>
        </w:rPr>
        <w:t xml:space="preserve"> threshold</w:t>
      </w:r>
      <w:r w:rsidR="00D93CE7">
        <w:rPr>
          <w:rFonts w:ascii="Arial" w:hAnsi="Arial" w:cs="Arial"/>
          <w:sz w:val="22"/>
          <w:szCs w:val="22"/>
        </w:rPr>
        <w:t xml:space="preserve"> in power outage duration.</w:t>
      </w:r>
      <w:r w:rsidR="00C4763F" w:rsidRPr="00BC7831">
        <w:rPr>
          <w:rFonts w:ascii="Arial" w:hAnsi="Arial" w:cs="Arial"/>
          <w:sz w:val="22"/>
          <w:szCs w:val="22"/>
        </w:rPr>
        <w:t xml:space="preserve"> </w:t>
      </w:r>
    </w:p>
    <w:p w14:paraId="7A39A10E" w14:textId="0273A37B" w:rsidR="002D3A38" w:rsidRPr="00BC7831" w:rsidRDefault="00BE6FE4" w:rsidP="001C6B07">
      <w:pPr>
        <w:spacing w:line="480" w:lineRule="auto"/>
        <w:ind w:firstLine="360"/>
        <w:rPr>
          <w:rFonts w:ascii="Arial" w:hAnsi="Arial" w:cs="Arial"/>
          <w:sz w:val="22"/>
          <w:szCs w:val="22"/>
        </w:rPr>
      </w:pPr>
      <w:r w:rsidRPr="00BC7831">
        <w:rPr>
          <w:rFonts w:ascii="Arial" w:hAnsi="Arial" w:cs="Arial"/>
          <w:sz w:val="22"/>
          <w:szCs w:val="22"/>
        </w:rPr>
        <w:t xml:space="preserve">As in </w:t>
      </w:r>
      <w:r w:rsidR="00D568C3" w:rsidRPr="00BC7831">
        <w:rPr>
          <w:rFonts w:ascii="Arial" w:hAnsi="Arial" w:cs="Arial"/>
          <w:sz w:val="22"/>
          <w:szCs w:val="22"/>
        </w:rPr>
        <w:t xml:space="preserve">all </w:t>
      </w:r>
      <w:r w:rsidR="0099185F" w:rsidRPr="00BC7831">
        <w:rPr>
          <w:rFonts w:ascii="Arial" w:hAnsi="Arial" w:cs="Arial"/>
          <w:sz w:val="22"/>
          <w:szCs w:val="22"/>
        </w:rPr>
        <w:t>available</w:t>
      </w:r>
      <w:r w:rsidRPr="00BC7831">
        <w:rPr>
          <w:rFonts w:ascii="Arial" w:hAnsi="Arial" w:cs="Arial"/>
          <w:sz w:val="22"/>
          <w:szCs w:val="22"/>
        </w:rPr>
        <w:t xml:space="preserve"> population-level power outage datasets, c</w:t>
      </w:r>
      <w:r w:rsidR="00A83FA8" w:rsidRPr="00BC7831">
        <w:rPr>
          <w:rFonts w:ascii="Arial" w:hAnsi="Arial" w:cs="Arial"/>
          <w:sz w:val="22"/>
          <w:szCs w:val="22"/>
        </w:rPr>
        <w:t xml:space="preserve">ounts of customers without power reported in </w:t>
      </w:r>
      <w:r w:rsidR="00DB56DE">
        <w:rPr>
          <w:rFonts w:ascii="Arial" w:hAnsi="Arial" w:cs="Arial"/>
          <w:sz w:val="22"/>
          <w:szCs w:val="22"/>
        </w:rPr>
        <w:t>the POUS</w:t>
      </w:r>
      <w:r w:rsidR="00DB56DE" w:rsidRPr="00BC7831">
        <w:rPr>
          <w:rFonts w:ascii="Arial" w:hAnsi="Arial" w:cs="Arial"/>
          <w:sz w:val="22"/>
          <w:szCs w:val="22"/>
        </w:rPr>
        <w:t xml:space="preserve"> </w:t>
      </w:r>
      <w:r w:rsidR="00A83FA8" w:rsidRPr="00BC7831">
        <w:rPr>
          <w:rFonts w:ascii="Arial" w:hAnsi="Arial" w:cs="Arial"/>
          <w:sz w:val="22"/>
          <w:szCs w:val="22"/>
        </w:rPr>
        <w:t>dataset do not necessarily track the same customers</w:t>
      </w:r>
      <w:r w:rsidR="00DB56DE">
        <w:rPr>
          <w:rFonts w:ascii="Arial" w:hAnsi="Arial" w:cs="Arial"/>
          <w:sz w:val="22"/>
          <w:szCs w:val="22"/>
        </w:rPr>
        <w:t xml:space="preserve"> over time </w:t>
      </w:r>
      <w:r w:rsidR="00205D36">
        <w:rPr>
          <w:rFonts w:ascii="Arial" w:hAnsi="Arial" w:cs="Arial"/>
          <w:sz w:val="22"/>
          <w:szCs w:val="22"/>
        </w:rPr>
        <w:fldChar w:fldCharType="begin"/>
      </w:r>
      <w:r w:rsidR="00F8308F">
        <w:rPr>
          <w:rFonts w:ascii="Arial" w:hAnsi="Arial" w:cs="Arial"/>
          <w:sz w:val="22"/>
          <w:szCs w:val="22"/>
        </w:rPr>
        <w:instrText xml:space="preserve"> ADDIN ZOTERO_ITEM CSL_CITATION {"citationID":"2WHxHmX7","properties":{"formattedCitation":"(25,29)","plainCitation":"(25,29)","noteIndex":0},"citationItems":[{"id":230,"uris":["http://zotero.org/users/local/hHKggCUl/items/4TZTQRK2"],"itemData":{"id":230,"type":"webpage","title":"Oak Ridge National Laboratory, EAGLE-I Outage Data 2014-2022","URL":"https://smc-datachallenge.ornl.gov/eagle/","author":[{"family":"","given":"Oak Ridge National Laboratory"}],"accessed":{"date-parts":[["2025",1,3]]}}},{"id":236,"uris":["http://zotero.org/users/local/hHKggCUl/items/U3RCDAY7"],"itemData":{"id":236,"type":"webpage","title":"PowerOutage.us","URL":"https://poweroutage.us/"}}],"schema":"https://github.com/citation-style-language/schema/raw/master/csl-citation.json"} </w:instrText>
      </w:r>
      <w:r w:rsidR="00205D36">
        <w:rPr>
          <w:rFonts w:ascii="Arial" w:hAnsi="Arial" w:cs="Arial"/>
          <w:sz w:val="22"/>
          <w:szCs w:val="22"/>
        </w:rPr>
        <w:fldChar w:fldCharType="separate"/>
      </w:r>
      <w:r w:rsidR="00F8308F">
        <w:rPr>
          <w:rFonts w:ascii="Arial" w:hAnsi="Arial" w:cs="Arial"/>
          <w:noProof/>
          <w:sz w:val="22"/>
          <w:szCs w:val="22"/>
        </w:rPr>
        <w:t>(25,29)</w:t>
      </w:r>
      <w:r w:rsidR="00205D36">
        <w:rPr>
          <w:rFonts w:ascii="Arial" w:hAnsi="Arial" w:cs="Arial"/>
          <w:sz w:val="22"/>
          <w:szCs w:val="22"/>
        </w:rPr>
        <w:fldChar w:fldCharType="end"/>
      </w:r>
      <w:r w:rsidR="00DB56DE">
        <w:rPr>
          <w:rFonts w:ascii="Arial" w:hAnsi="Arial" w:cs="Arial"/>
          <w:sz w:val="22"/>
          <w:szCs w:val="22"/>
        </w:rPr>
        <w:t>.</w:t>
      </w:r>
      <w:r w:rsidR="00A83FA8" w:rsidRPr="00BC7831">
        <w:rPr>
          <w:rFonts w:ascii="Arial" w:hAnsi="Arial" w:cs="Arial"/>
          <w:sz w:val="22"/>
          <w:szCs w:val="22"/>
        </w:rPr>
        <w:t xml:space="preserve"> </w:t>
      </w:r>
      <w:r w:rsidR="00661C88" w:rsidRPr="00BC7831">
        <w:rPr>
          <w:rFonts w:ascii="Arial" w:hAnsi="Arial" w:cs="Arial"/>
          <w:sz w:val="22"/>
          <w:szCs w:val="22"/>
        </w:rPr>
        <w:t>I</w:t>
      </w:r>
      <w:r w:rsidR="00A83FA8" w:rsidRPr="00BC7831">
        <w:rPr>
          <w:rFonts w:ascii="Arial" w:hAnsi="Arial" w:cs="Arial"/>
          <w:sz w:val="22"/>
          <w:szCs w:val="22"/>
        </w:rPr>
        <w:t xml:space="preserve">f 10 customers </w:t>
      </w:r>
      <w:r w:rsidR="00DB56DE">
        <w:rPr>
          <w:rFonts w:ascii="Arial" w:hAnsi="Arial" w:cs="Arial"/>
          <w:sz w:val="22"/>
          <w:szCs w:val="22"/>
        </w:rPr>
        <w:t>were</w:t>
      </w:r>
      <w:r w:rsidR="00DB56DE" w:rsidRPr="00BC7831">
        <w:rPr>
          <w:rFonts w:ascii="Arial" w:hAnsi="Arial" w:cs="Arial"/>
          <w:sz w:val="22"/>
          <w:szCs w:val="22"/>
        </w:rPr>
        <w:t xml:space="preserve"> </w:t>
      </w:r>
      <w:r w:rsidR="00A83FA8" w:rsidRPr="00BC7831">
        <w:rPr>
          <w:rFonts w:ascii="Arial" w:hAnsi="Arial" w:cs="Arial"/>
          <w:sz w:val="22"/>
          <w:szCs w:val="22"/>
        </w:rPr>
        <w:t>reported out in two subsequent hours in one county, the data do not contain information about whether the same 10 customers lacked power or if, for example, 10 customers were without power in the first hour and a different 10 customers were without power in the second hour, meaning 20 customers were without power for 1 hour each.</w:t>
      </w:r>
      <w:r w:rsidR="00C0113C" w:rsidRPr="00BC7831">
        <w:rPr>
          <w:rFonts w:ascii="Arial" w:hAnsi="Arial" w:cs="Arial"/>
          <w:sz w:val="22"/>
          <w:szCs w:val="22"/>
        </w:rPr>
        <w:t xml:space="preserve"> </w:t>
      </w:r>
      <w:r w:rsidR="006D40AB" w:rsidRPr="00BC7831">
        <w:rPr>
          <w:rFonts w:ascii="Arial" w:hAnsi="Arial" w:cs="Arial"/>
          <w:sz w:val="22"/>
          <w:szCs w:val="22"/>
        </w:rPr>
        <w:t>T</w:t>
      </w:r>
      <w:r w:rsidR="001F3D9F" w:rsidRPr="00BC7831">
        <w:rPr>
          <w:rFonts w:ascii="Arial" w:hAnsi="Arial" w:cs="Arial"/>
          <w:sz w:val="22"/>
          <w:szCs w:val="22"/>
        </w:rPr>
        <w:t xml:space="preserve">herefore, </w:t>
      </w:r>
      <w:r w:rsidR="0008592A" w:rsidRPr="00BC7831">
        <w:rPr>
          <w:rFonts w:ascii="Arial" w:hAnsi="Arial" w:cs="Arial"/>
          <w:sz w:val="22"/>
          <w:szCs w:val="22"/>
        </w:rPr>
        <w:t xml:space="preserve">when measuring </w:t>
      </w:r>
      <w:r w:rsidR="00827E99" w:rsidRPr="00BC7831">
        <w:rPr>
          <w:rFonts w:ascii="Arial" w:hAnsi="Arial" w:cs="Arial"/>
          <w:sz w:val="22"/>
          <w:szCs w:val="22"/>
        </w:rPr>
        <w:t>exposure</w:t>
      </w:r>
      <w:r w:rsidR="0008592A" w:rsidRPr="00BC7831">
        <w:rPr>
          <w:rFonts w:ascii="Arial" w:hAnsi="Arial" w:cs="Arial"/>
          <w:sz w:val="22"/>
          <w:szCs w:val="22"/>
        </w:rPr>
        <w:t xml:space="preserve"> to 8+ hour power outages affecting </w:t>
      </w:r>
      <w:r w:rsidR="00846FE0" w:rsidRPr="00BC7831">
        <w:rPr>
          <w:rFonts w:ascii="Arial" w:eastAsia="Garamond" w:hAnsi="Arial" w:cs="Arial"/>
        </w:rPr>
        <w:t>≥</w:t>
      </w:r>
      <w:r w:rsidR="0008592A" w:rsidRPr="00BC7831">
        <w:rPr>
          <w:rFonts w:ascii="Arial" w:hAnsi="Arial" w:cs="Arial"/>
          <w:sz w:val="22"/>
          <w:szCs w:val="22"/>
        </w:rPr>
        <w:t xml:space="preserve">1% of the population, </w:t>
      </w:r>
      <w:r w:rsidR="00FA400F" w:rsidRPr="00BC7831">
        <w:rPr>
          <w:rFonts w:ascii="Arial" w:hAnsi="Arial" w:cs="Arial"/>
          <w:sz w:val="22"/>
          <w:szCs w:val="22"/>
        </w:rPr>
        <w:t>it is not guaranteed that</w:t>
      </w:r>
      <w:r w:rsidR="00DB56DE">
        <w:rPr>
          <w:rFonts w:ascii="Arial" w:hAnsi="Arial" w:cs="Arial"/>
          <w:sz w:val="22"/>
          <w:szCs w:val="22"/>
        </w:rPr>
        <w:t xml:space="preserve"> the same</w:t>
      </w:r>
      <w:r w:rsidR="00FA400F" w:rsidRPr="00BC7831">
        <w:rPr>
          <w:rFonts w:ascii="Arial" w:hAnsi="Arial" w:cs="Arial"/>
          <w:sz w:val="22"/>
          <w:szCs w:val="22"/>
        </w:rPr>
        <w:t xml:space="preserve"> </w:t>
      </w:r>
      <w:r w:rsidR="00846FE0" w:rsidRPr="00BC7831">
        <w:rPr>
          <w:rFonts w:ascii="Arial" w:eastAsia="Garamond" w:hAnsi="Arial" w:cs="Arial"/>
        </w:rPr>
        <w:t>≥</w:t>
      </w:r>
      <w:r w:rsidR="00FA400F" w:rsidRPr="00BC7831">
        <w:rPr>
          <w:rFonts w:ascii="Arial" w:hAnsi="Arial" w:cs="Arial"/>
          <w:sz w:val="22"/>
          <w:szCs w:val="22"/>
        </w:rPr>
        <w:t>1% of county customers experienc</w:t>
      </w:r>
      <w:r w:rsidR="00DB56DE">
        <w:rPr>
          <w:rFonts w:ascii="Arial" w:hAnsi="Arial" w:cs="Arial"/>
          <w:sz w:val="22"/>
          <w:szCs w:val="22"/>
        </w:rPr>
        <w:t>ed</w:t>
      </w:r>
      <w:r w:rsidR="00FA400F" w:rsidRPr="00BC7831">
        <w:rPr>
          <w:rFonts w:ascii="Arial" w:hAnsi="Arial" w:cs="Arial"/>
          <w:sz w:val="22"/>
          <w:szCs w:val="22"/>
        </w:rPr>
        <w:t xml:space="preserve"> 8 consecutive hours of power outage.</w:t>
      </w:r>
      <w:r w:rsidR="00CB1038" w:rsidRPr="00BC7831">
        <w:rPr>
          <w:rFonts w:ascii="Arial" w:hAnsi="Arial" w:cs="Arial"/>
          <w:sz w:val="22"/>
          <w:szCs w:val="22"/>
        </w:rPr>
        <w:t xml:space="preserve"> </w:t>
      </w:r>
      <w:commentRangeStart w:id="15"/>
      <w:commentRangeStart w:id="16"/>
      <w:r w:rsidR="006C211F" w:rsidRPr="00BC7831">
        <w:rPr>
          <w:rFonts w:ascii="Arial" w:hAnsi="Arial" w:cs="Arial"/>
          <w:sz w:val="22"/>
          <w:szCs w:val="22"/>
        </w:rPr>
        <w:t>Though we aim to capture individuals’ exposure to power outage with this definition, there is</w:t>
      </w:r>
      <w:r w:rsidR="007C6D54" w:rsidRPr="00BC7831">
        <w:rPr>
          <w:rFonts w:ascii="Arial" w:hAnsi="Arial" w:cs="Arial"/>
          <w:sz w:val="22"/>
          <w:szCs w:val="22"/>
        </w:rPr>
        <w:t xml:space="preserve"> substantial</w:t>
      </w:r>
      <w:r w:rsidR="006C211F" w:rsidRPr="00BC7831">
        <w:rPr>
          <w:rFonts w:ascii="Arial" w:hAnsi="Arial" w:cs="Arial"/>
          <w:sz w:val="22"/>
          <w:szCs w:val="22"/>
        </w:rPr>
        <w:t xml:space="preserve"> error.</w:t>
      </w:r>
      <w:r w:rsidR="00020DB6" w:rsidRPr="00BC7831">
        <w:rPr>
          <w:rFonts w:ascii="Arial" w:hAnsi="Arial" w:cs="Arial"/>
          <w:sz w:val="22"/>
          <w:szCs w:val="22"/>
        </w:rPr>
        <w:t xml:space="preserve"> </w:t>
      </w:r>
      <w:r w:rsidR="00AF623D" w:rsidRPr="00BC7831">
        <w:rPr>
          <w:rFonts w:ascii="Arial" w:hAnsi="Arial" w:cs="Arial"/>
          <w:sz w:val="22"/>
          <w:szCs w:val="22"/>
        </w:rPr>
        <w:t>These outages</w:t>
      </w:r>
      <w:r w:rsidR="00020DB6" w:rsidRPr="00BC7831">
        <w:rPr>
          <w:rFonts w:ascii="Arial" w:hAnsi="Arial" w:cs="Arial"/>
          <w:sz w:val="22"/>
          <w:szCs w:val="22"/>
        </w:rPr>
        <w:t xml:space="preserve"> </w:t>
      </w:r>
      <w:r w:rsidR="005C78A4" w:rsidRPr="00BC7831">
        <w:rPr>
          <w:rFonts w:ascii="Arial" w:hAnsi="Arial" w:cs="Arial"/>
          <w:sz w:val="22"/>
          <w:szCs w:val="22"/>
        </w:rPr>
        <w:t xml:space="preserve">represent some level of </w:t>
      </w:r>
      <w:r w:rsidR="00DB2940" w:rsidRPr="00BC7831">
        <w:rPr>
          <w:rFonts w:ascii="Arial" w:hAnsi="Arial" w:cs="Arial"/>
          <w:sz w:val="22"/>
          <w:szCs w:val="22"/>
        </w:rPr>
        <w:t xml:space="preserve">large </w:t>
      </w:r>
      <w:r w:rsidR="005C78A4" w:rsidRPr="00BC7831">
        <w:rPr>
          <w:rFonts w:ascii="Arial" w:hAnsi="Arial" w:cs="Arial"/>
          <w:sz w:val="22"/>
          <w:szCs w:val="22"/>
        </w:rPr>
        <w:t xml:space="preserve">power outage exposure among individuals in a county. </w:t>
      </w:r>
      <w:commentRangeEnd w:id="15"/>
      <w:r w:rsidR="00DB56DE">
        <w:rPr>
          <w:rStyle w:val="CommentReference"/>
        </w:rPr>
        <w:commentReference w:id="15"/>
      </w:r>
      <w:commentRangeEnd w:id="16"/>
      <w:r w:rsidR="00833B0D">
        <w:rPr>
          <w:rStyle w:val="CommentReference"/>
        </w:rPr>
        <w:commentReference w:id="16"/>
      </w:r>
    </w:p>
    <w:p w14:paraId="4956F238" w14:textId="77777777" w:rsidR="007E3245" w:rsidRPr="00BC7831" w:rsidRDefault="007E3245" w:rsidP="001C6B07">
      <w:pPr>
        <w:spacing w:line="480" w:lineRule="auto"/>
        <w:ind w:firstLine="360"/>
        <w:rPr>
          <w:rFonts w:ascii="Arial" w:hAnsi="Arial" w:cs="Arial"/>
          <w:sz w:val="22"/>
          <w:szCs w:val="22"/>
        </w:rPr>
      </w:pPr>
    </w:p>
    <w:p w14:paraId="6BEAB062" w14:textId="2AB5DBBF" w:rsidR="007E3245" w:rsidRPr="00BC7831" w:rsidRDefault="007E3245" w:rsidP="001C6B07">
      <w:pPr>
        <w:spacing w:line="480" w:lineRule="auto"/>
        <w:rPr>
          <w:rFonts w:ascii="Arial" w:hAnsi="Arial" w:cs="Arial"/>
          <w:b/>
          <w:bCs/>
        </w:rPr>
      </w:pPr>
      <w:r w:rsidRPr="00BC7831">
        <w:rPr>
          <w:rFonts w:ascii="Arial" w:hAnsi="Arial" w:cs="Arial"/>
          <w:b/>
          <w:bCs/>
        </w:rPr>
        <w:t>Statistical analysis</w:t>
      </w:r>
    </w:p>
    <w:p w14:paraId="5D6E8A58" w14:textId="77777777" w:rsidR="007E3245" w:rsidRPr="00BC7831" w:rsidRDefault="007E3245" w:rsidP="001C6B07">
      <w:pPr>
        <w:spacing w:line="480" w:lineRule="auto"/>
        <w:ind w:firstLine="360"/>
        <w:rPr>
          <w:rFonts w:ascii="Arial" w:hAnsi="Arial" w:cs="Arial"/>
          <w:sz w:val="22"/>
          <w:szCs w:val="22"/>
        </w:rPr>
      </w:pPr>
    </w:p>
    <w:p w14:paraId="14D0F947" w14:textId="6076ADB0" w:rsidR="003A415F" w:rsidRPr="00BC7831" w:rsidRDefault="00955CA0" w:rsidP="00DF6D1C">
      <w:pPr>
        <w:spacing w:line="480" w:lineRule="auto"/>
        <w:ind w:firstLine="360"/>
        <w:rPr>
          <w:rFonts w:ascii="Arial" w:hAnsi="Arial" w:cs="Arial"/>
          <w:sz w:val="22"/>
          <w:szCs w:val="22"/>
        </w:rPr>
      </w:pPr>
      <w:r w:rsidRPr="00BC7831">
        <w:rPr>
          <w:rFonts w:ascii="Arial" w:hAnsi="Arial" w:cs="Arial"/>
          <w:sz w:val="22"/>
          <w:szCs w:val="22"/>
        </w:rPr>
        <w:t xml:space="preserve">We used a </w:t>
      </w:r>
      <w:r w:rsidR="0000570D" w:rsidRPr="00BC7831">
        <w:rPr>
          <w:rFonts w:ascii="Arial" w:hAnsi="Arial" w:cs="Arial"/>
          <w:sz w:val="22"/>
          <w:szCs w:val="22"/>
        </w:rPr>
        <w:t xml:space="preserve">case-crossover design with a </w:t>
      </w:r>
      <w:r w:rsidRPr="00BC7831">
        <w:rPr>
          <w:rFonts w:ascii="Arial" w:hAnsi="Arial" w:cs="Arial"/>
          <w:sz w:val="22"/>
          <w:szCs w:val="22"/>
        </w:rPr>
        <w:t>conditional Poisson model</w:t>
      </w:r>
      <w:r w:rsidR="00DB56DE">
        <w:rPr>
          <w:rFonts w:ascii="Arial" w:hAnsi="Arial" w:cs="Arial"/>
          <w:sz w:val="22"/>
          <w:szCs w:val="22"/>
        </w:rPr>
        <w:t xml:space="preserve"> </w:t>
      </w:r>
      <w:r w:rsidR="00205D36">
        <w:rPr>
          <w:rFonts w:ascii="Arial" w:hAnsi="Arial" w:cs="Arial"/>
          <w:sz w:val="22"/>
          <w:szCs w:val="22"/>
        </w:rPr>
        <w:fldChar w:fldCharType="begin"/>
      </w:r>
      <w:r w:rsidR="00205D36">
        <w:rPr>
          <w:rFonts w:ascii="Arial" w:hAnsi="Arial" w:cs="Arial"/>
          <w:sz w:val="22"/>
          <w:szCs w:val="22"/>
        </w:rPr>
        <w:instrText xml:space="preserve"> ADDIN ZOTERO_ITEM CSL_CITATION {"citationID":"7opQ6oZg","properties":{"formattedCitation":"(9)","plainCitation":"(9)","noteIndex":0},"citationItems":[{"id":216,"uris":["http://zotero.org/users/local/hHKggCUl/items/AG3LS9AB"],"itemData":{"id":216,"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sidR="00205D36">
        <w:rPr>
          <w:rFonts w:ascii="Arial" w:hAnsi="Arial" w:cs="Arial"/>
          <w:sz w:val="22"/>
          <w:szCs w:val="22"/>
        </w:rPr>
        <w:fldChar w:fldCharType="separate"/>
      </w:r>
      <w:r w:rsidR="00205D36">
        <w:rPr>
          <w:rFonts w:ascii="Arial" w:hAnsi="Arial" w:cs="Arial"/>
          <w:noProof/>
          <w:sz w:val="22"/>
          <w:szCs w:val="22"/>
        </w:rPr>
        <w:t>(9)</w:t>
      </w:r>
      <w:r w:rsidR="00205D36">
        <w:rPr>
          <w:rFonts w:ascii="Arial" w:hAnsi="Arial" w:cs="Arial"/>
          <w:sz w:val="22"/>
          <w:szCs w:val="22"/>
        </w:rPr>
        <w:fldChar w:fldCharType="end"/>
      </w:r>
      <w:r w:rsidRPr="00BC7831">
        <w:rPr>
          <w:rFonts w:ascii="Arial" w:hAnsi="Arial" w:cs="Arial"/>
          <w:sz w:val="22"/>
          <w:szCs w:val="22"/>
        </w:rPr>
        <w:t xml:space="preserve"> </w:t>
      </w:r>
      <w:r w:rsidR="0000570D" w:rsidRPr="00BC7831">
        <w:rPr>
          <w:rFonts w:ascii="Arial" w:hAnsi="Arial" w:cs="Arial"/>
          <w:sz w:val="22"/>
          <w:szCs w:val="22"/>
        </w:rPr>
        <w:t xml:space="preserve">to analyze the </w:t>
      </w:r>
      <w:r w:rsidR="00724CA1" w:rsidRPr="00BC7831">
        <w:rPr>
          <w:rFonts w:ascii="Arial" w:hAnsi="Arial" w:cs="Arial"/>
          <w:sz w:val="22"/>
          <w:szCs w:val="22"/>
        </w:rPr>
        <w:t>association</w:t>
      </w:r>
      <w:r w:rsidR="0000570D" w:rsidRPr="00BC7831">
        <w:rPr>
          <w:rFonts w:ascii="Arial" w:hAnsi="Arial" w:cs="Arial"/>
          <w:sz w:val="22"/>
          <w:szCs w:val="22"/>
        </w:rPr>
        <w:t xml:space="preserve"> between daily county-level power outage </w:t>
      </w:r>
      <w:r w:rsidR="00724CA1" w:rsidRPr="00BC7831">
        <w:rPr>
          <w:rFonts w:ascii="Arial" w:hAnsi="Arial" w:cs="Arial"/>
          <w:sz w:val="22"/>
          <w:szCs w:val="22"/>
        </w:rPr>
        <w:t>exposure and CVD and respiratory hospitalization r</w:t>
      </w:r>
      <w:r w:rsidR="00FE6474" w:rsidRPr="00BC7831">
        <w:rPr>
          <w:rFonts w:ascii="Arial" w:hAnsi="Arial" w:cs="Arial"/>
          <w:sz w:val="22"/>
          <w:szCs w:val="22"/>
        </w:rPr>
        <w:t>ates</w:t>
      </w:r>
      <w:r w:rsidR="003310FF" w:rsidRPr="00BC7831">
        <w:rPr>
          <w:rFonts w:ascii="Arial" w:hAnsi="Arial" w:cs="Arial"/>
          <w:sz w:val="22"/>
          <w:szCs w:val="22"/>
        </w:rPr>
        <w:t xml:space="preserve"> </w:t>
      </w:r>
      <w:r w:rsidR="00D30E56" w:rsidRPr="00BC7831">
        <w:rPr>
          <w:rFonts w:ascii="Arial" w:hAnsi="Arial" w:cs="Arial"/>
          <w:sz w:val="22"/>
          <w:szCs w:val="22"/>
        </w:rPr>
        <w:t>separately in two different models</w:t>
      </w:r>
      <w:r w:rsidR="004C5402" w:rsidRPr="00BC7831">
        <w:rPr>
          <w:rFonts w:ascii="Arial" w:hAnsi="Arial" w:cs="Arial"/>
          <w:sz w:val="22"/>
          <w:szCs w:val="22"/>
        </w:rPr>
        <w:t>. We</w:t>
      </w:r>
      <w:r w:rsidR="00D30E56" w:rsidRPr="00BC7831">
        <w:rPr>
          <w:rFonts w:ascii="Arial" w:hAnsi="Arial" w:cs="Arial"/>
          <w:sz w:val="22"/>
          <w:szCs w:val="22"/>
        </w:rPr>
        <w:t xml:space="preserve"> </w:t>
      </w:r>
      <w:r w:rsidR="00DF6D1C">
        <w:rPr>
          <w:rFonts w:ascii="Arial" w:hAnsi="Arial" w:cs="Arial"/>
          <w:sz w:val="22"/>
          <w:szCs w:val="22"/>
        </w:rPr>
        <w:t xml:space="preserve">used separate models because </w:t>
      </w:r>
      <w:r w:rsidR="000830FA" w:rsidRPr="00BC7831">
        <w:rPr>
          <w:rFonts w:ascii="Arial" w:hAnsi="Arial" w:cs="Arial"/>
          <w:sz w:val="22"/>
          <w:szCs w:val="22"/>
        </w:rPr>
        <w:t>heat, cold</w:t>
      </w:r>
      <w:r w:rsidR="0077242D" w:rsidRPr="00BC7831">
        <w:rPr>
          <w:rFonts w:ascii="Arial" w:hAnsi="Arial" w:cs="Arial"/>
          <w:sz w:val="22"/>
          <w:szCs w:val="22"/>
        </w:rPr>
        <w:t>, loss of power to medical devices,</w:t>
      </w:r>
      <w:r w:rsidR="000830FA" w:rsidRPr="00BC7831">
        <w:rPr>
          <w:rFonts w:ascii="Arial" w:hAnsi="Arial" w:cs="Arial"/>
          <w:sz w:val="22"/>
          <w:szCs w:val="22"/>
        </w:rPr>
        <w:t xml:space="preserve"> and dehydration </w:t>
      </w:r>
      <w:r w:rsidR="00DF6D1C">
        <w:rPr>
          <w:rFonts w:ascii="Arial" w:hAnsi="Arial" w:cs="Arial"/>
          <w:sz w:val="22"/>
          <w:szCs w:val="22"/>
        </w:rPr>
        <w:t>a</w:t>
      </w:r>
      <w:r w:rsidR="000830FA" w:rsidRPr="00BC7831">
        <w:rPr>
          <w:rFonts w:ascii="Arial" w:hAnsi="Arial" w:cs="Arial"/>
          <w:sz w:val="22"/>
          <w:szCs w:val="22"/>
        </w:rPr>
        <w:t>ffect CVD and respiratory disease differently</w:t>
      </w:r>
      <w:r w:rsidR="00DF6D1C">
        <w:rPr>
          <w:rFonts w:ascii="Arial" w:hAnsi="Arial" w:cs="Arial"/>
          <w:sz w:val="22"/>
          <w:szCs w:val="22"/>
        </w:rPr>
        <w:t xml:space="preserve"> </w:t>
      </w:r>
      <w:r w:rsidR="00385BB3">
        <w:rPr>
          <w:rFonts w:ascii="Arial" w:hAnsi="Arial" w:cs="Arial"/>
          <w:sz w:val="22"/>
          <w:szCs w:val="22"/>
        </w:rPr>
        <w:fldChar w:fldCharType="begin"/>
      </w:r>
      <w:r w:rsidR="00F8308F">
        <w:rPr>
          <w:rFonts w:ascii="Arial" w:hAnsi="Arial" w:cs="Arial"/>
          <w:sz w:val="22"/>
          <w:szCs w:val="22"/>
        </w:rPr>
        <w:instrText xml:space="preserve"> ADDIN ZOTERO_ITEM CSL_CITATION {"citationID":"5LvlVl64","properties":{"formattedCitation":"(33\\uc0\\u8211{}35)","plainCitation":"(33–35)","noteIndex":0},"citationItems":[{"id":245,"uris":["http://zotero.org/users/local/hHKggCUl/items/7MGSB3BY"],"itemData":{"id":245,"type":"article-journal","abstract":"Cold and hot weather are associated with mortality and morbidity. Although the burden of temperature-associated mortality may shift towards high temperatures in the future, cold temperatures may represent a greater current-day problem in temperate cities. Hot and cold temperature vulnerabilities may coincide across several personal and neighborhood characteristics, suggesting opportunities for increasing present and future resilience to extreme temperatures. We present a narrative literature review encompassing the epidemiology of cold- and heat-related mortality and morbidity, related physiologic and environmental mechanisms, and municipal responses to hot and cold weather, illustrated by Detroit, Michigan, USA, a ﬁnancially burdened city in an economically diverse metropolitan area. The Detroit area experiences sharp increases in mortality and hospitalizations with extreme heat, while cold temperatures are associated with more gradual increases in mortality, with no clear threshold. Interventions such as heating and cooling centers may reduce but not eliminate temperatureassociated health problems. Furthermore, direct hemodynamic responses to cold, sudden exertion, poor indoor air quality and respiratory epidemics likely contribute to cold-related mortality. Short- and long-term interventions to enhance energy and housing security and housing quality may reduce temperature-related health problems. Extreme temperatures can increase morbidity and mortality in municipalities like Detroit that experience both extreme heat and prolonged cold seasons amidst large socioeconomic disparities. The similarities in physiologic and built-environment vulnerabilities to both hot and cold weather suggest prioritization of strategies that address both present-day cold and near-future heat concerns.","container-title":"Maturitas","DOI":"10.1016/j.maturitas.2018.06.002","ISSN":"03785122","journalAbbreviation":"Maturitas","language":"en","page":"54-59","source":"DOI.org (Crossref)","title":"Climate change and temperature extremes: A review of heat- and cold-related morbidity and mortality concerns of municipalities","title-short":"Climate change and temperature extremes","volume":"114","author":[{"family":"Gronlund","given":"Carina J."},{"family":"Sullivan","given":"Kyle P."},{"family":"Kefelegn","given":"Yonathan"},{"family":"Cameron","given":"Lorraine"},{"family":"O’Neill","given":"Marie S."}],"issued":{"date-parts":[["2018",8]]}}},{"id":205,"uris":["http://zotero.org/users/local/hHKggCUl/items/TWFURUJZ"],"itemData":{"id":205,"type":"article-journal","abstract":"Background: Seasonal variations in the acute exacerbation of chronic obstructive pulmonary disease (COPD) have been reported. However, the influence of air temperature and other meteorological factors on COPD exacerbation remains unclear.\nMethods: National Health Insurance registry data from January 1, 1999 to December 1, 2009 and meteorological variables from the Taiwan Central Weather Bureau for the same period were analyzed. A case-crossover study design was used to investigate the association between COPD exacerbation and meteorological variables.\nResults: A total of 16,254 cases who suffered from COPD exacerbation were enrolled. We found that a 1uC decrease in air temperature was associated with a 0.8% increase in the exacerbation rate on event-days (95% confidence interval (CI), 1.015–1.138, p = 0.015). With a 5uC decrease in mean temperature, the cold temperature (28-day average temperature) had a long-term effect on the exacerbation of COPD (odds ratio (OR), 1.106, 95% CI 1.063–1.152, p,0.001). In addition, elderly patients and those who did not receive inhaled medication tended to suffer an exacerbation when the mean temperature dropped 5uC. Higher barometric pressure, more hours of sunshine, and lower humidity were associated with an increase in COPD exacerbation.\nConclusions: This study demonstrated the effect of cold temperatures on the COPD exacerbation rate. Elderly patients and those without inhaled medicine before the exacerbation event were affected significantly by lower mean temperatures. A more comprehensive program to prevent cold stress in COPD patients may lead to a reduction in the exacerbations rate of COPD.","container-title":"PLoS ONE","DOI":"10.1371/journal.pone.0057066","ISSN":"1932-6203","issue":"3","journalAbbreviation":"PLoS ONE","language":"en","page":"e57066","source":"DOI.org (Crossref)","title":"The Effect of Cold Temperature on Increased Exacerbation of Chronic Obstructive Pulmonary Disease: A Nationwide Study","title-short":"The Effect of Cold Temperature on Increased Exacerbation of Chronic Obstructive Pulmonary Disease","volume":"8","author":[{"family":"Tseng","given":"Ching-Min"},{"family":"Chen","given":"Yung-Tai"},{"family":"Ou","given":"Shuo-Ming"},{"family":"Hsiao","given":"Yi-Han"},{"family":"Li","given":"Szu-Yuan"},{"family":"Wang","given":"Shuu-Jiun"},{"family":"Yang","given":"Albert C."},{"family":"Chen","given":"Tzeng-Ji"},{"family":"Perng","given":"Diahn-Warng"}],"editor":[{"family":"Chaturvedi","given":"Sudha"}],"issued":{"date-parts":[["2013",3,15]]}}},{"id":249,"uris":["http://zotero.org/users/local/hHKggCUl/items/24Y3M5YG"],"itemData":{"id":249,"type":"article-journal","abstract":"BACKGROUND: Cardiovascular disease is the leading cause of death worldwide. Existing studies on the association between temperatures and cardiovascular deaths have been limited in geographic zones and have generally considered associations with total cardiovascular deaths rather than cause-specific cardiovascular deaths.\nMETHODS: We used unified data collection protocols within the Multi-Country Multi-City Collaborative Network to assemble a database of daily counts of specific cardiovascular causes of death from 567 cities in 27 countries across 5 continents in overlapping periods ranging from 1979 to 2019. City-specific daily ambient temperatures were obtained from weather stations and climate reanalysis models. To investigate cardiovascular mortality associations with extreme hot and cold temperatures, we fit case-crossover models in each city and then used a mixed-effects meta-analytic framework to pool individual city estimates. Extreme temperature percentiles were compared with the minimum mortality temperature in each location. Excess deaths were calculated for a range of extreme temperature days.\nRESULTS: The analyses included deaths from any cardiovascular cause (32 154  935), ischemic heart disease (11 745 880), stroke (9 351 312), heart failure (3 673 723), and arrhythmia (670 859). At extreme temperature percentiles, heat (99th percentile) and cold (1st percentile) were associated with higher risk of dying from any cardiovascular cause, ischemic heart disease, stroke, and heart failure as compared to the minimum mortality temperature, which is the temperature associated with least mortality. Across a range of extreme temperatures, hot days (above 97.5th percentile) and cold days (below 2.5th percentile) accounted for 2.2 (95% empirical CI [eCI], 2.1–2.3) and 9.1 (95% eCI, 8.9–9.2) excess deaths for every 1000 cardiovascular deaths, respectively. Heart failure was associated with the highest excess deaths proportion from extreme hot and cold days with 2.6 (95% eCI, 2.4–2.8) and 12.8 (95% eCI, 12.2–13.1) for every 1000 heart failure deaths, respectively.\nCONCLUSIONS: Across a large, multinational sample, exposure to extreme hot and cold temperatures was associated with a greater risk of mortality from multiple common cardiovascular conditions. The intersections between extreme temperatures and cardiovascular health need to be thoroughly characterized in the present day—and especially under a changing climate.","container-title":"Circulation","DOI":"10.1161/CIRCULATIONAHA.122.061832","ISSN":"0009-7322, 1524-4539","issue":"1","journalAbbreviation":"Circulation","language":"en","page":"35-46","source":"DOI.org (Crossref)","title":"Associations Between Extreme Temperatures and Cardiovascular Cause-Specific Mortality: Results From 27 Countries","title-short":"Associations Between Extreme Temperatures and Cardiovascular Cause-Specific Mortality","volume":"147","author":[{"family":"Alahmad","given":"Barrak"},{"family":"Khraishah","given":"Haitham"},{"family":"Royé","given":"Dominic"},{"family":"Vicedo-Cabrera","given":"Ana Maria"},{"family":"Guo","given":"Yuming"},{"family":"Papatheodorou","given":"Stefania I."},{"family":"Achilleos","given":"Souzana"},{"family":"Acquaotta","given":"Fiorella"},{"family":"Armstrong","given":"Ben"},{"family":"Bell","given":"Michelle L."},{"family":"Pan","given":"Shih-Chun"},{"family":"De Sousa Zanotti Stagliorio Coelho","given":"Micheline"},{"family":"Colistro","given":"Valentina"},{"family":"Dang","given":"Tran Ngoc"},{"family":"Van Dung","given":"Do"},{"family":"De’ Donato","given":"Francesca K."},{"family":"Entezari","given":"Alireza"},{"family":"Guo","given":"Yue-Liang Leon"},{"family":"Hashizume","given":"Masahiro"},{"family":"Honda","given":"Yasushi"},{"family":"Indermitte","given":"Ene"},{"family":"Íñiguez","given":"Carmen"},{"family":"Jaakkola","given":"Jouni J.K."},{"family":"Kim","given":"Ho"},{"family":"Lavigne","given":"Eric"},{"family":"Lee","given":"Whanhee"},{"family":"Li","given":"Shanshan"},{"family":"Madureira","given":"Joana"},{"family":"Mayvaneh","given":"Fatemeh"},{"family":"Orru","given":"Hans"},{"family":"Overcenco","given":"Ala"},{"family":"Ragettli","given":"Martina S."},{"family":"Ryti","given":"Niilo R.I."},{"family":"Saldiva","given":"Paulo Hilario Nascimento"},{"family":"Scovronick","given":"Noah"},{"family":"Seposo","given":"Xerxes"},{"family":"Sera","given":"Francesco"},{"family":"Silva","given":"Susana Pereira"},{"family":"Stafoggia","given":"Massimo"},{"family":"Tobias","given":"Aurelio"},{"family":"Garshick","given":"Eric"},{"family":"Bernstein","given":"Aaron S."},{"family":"Zanobetti","given":"Antonella"},{"family":"Schwartz","given":"Joel"},{"family":"Gasparrini","given":"Antonio"},{"family":"Koutrakis","given":"Petros"}],"issued":{"date-parts":[["2023",1,3]]}}}],"schema":"https://github.com/citation-style-language/schema/raw/master/csl-citation.json"} </w:instrText>
      </w:r>
      <w:r w:rsidR="00385BB3">
        <w:rPr>
          <w:rFonts w:ascii="Arial" w:hAnsi="Arial" w:cs="Arial"/>
          <w:sz w:val="22"/>
          <w:szCs w:val="22"/>
        </w:rPr>
        <w:fldChar w:fldCharType="separate"/>
      </w:r>
      <w:r w:rsidR="00F8308F" w:rsidRPr="00F8308F">
        <w:rPr>
          <w:rFonts w:ascii="Arial" w:hAnsi="Arial" w:cs="Arial"/>
          <w:kern w:val="0"/>
          <w:sz w:val="22"/>
          <w:lang w:val="en-US"/>
        </w:rPr>
        <w:t>(33–35)</w:t>
      </w:r>
      <w:r w:rsidR="00385BB3">
        <w:rPr>
          <w:rFonts w:ascii="Arial" w:hAnsi="Arial" w:cs="Arial"/>
          <w:sz w:val="22"/>
          <w:szCs w:val="22"/>
        </w:rPr>
        <w:fldChar w:fldCharType="end"/>
      </w:r>
      <w:r w:rsidR="00DF6D1C">
        <w:rPr>
          <w:rFonts w:ascii="Arial" w:hAnsi="Arial" w:cs="Arial"/>
          <w:sz w:val="22"/>
          <w:szCs w:val="22"/>
        </w:rPr>
        <w:t>.</w:t>
      </w:r>
      <w:r w:rsidR="000830FA" w:rsidRPr="00BC7831">
        <w:rPr>
          <w:rFonts w:ascii="Arial" w:hAnsi="Arial" w:cs="Arial"/>
          <w:sz w:val="22"/>
          <w:szCs w:val="22"/>
        </w:rPr>
        <w:t xml:space="preserve"> </w:t>
      </w:r>
      <w:r w:rsidR="00CA780F" w:rsidRPr="00BC7831">
        <w:rPr>
          <w:rFonts w:ascii="Arial" w:hAnsi="Arial" w:cs="Arial"/>
          <w:sz w:val="22"/>
          <w:szCs w:val="22"/>
        </w:rPr>
        <w:t>W</w:t>
      </w:r>
      <w:r w:rsidR="00685261" w:rsidRPr="00BC7831">
        <w:rPr>
          <w:rFonts w:ascii="Arial" w:hAnsi="Arial" w:cs="Arial"/>
          <w:sz w:val="22"/>
          <w:szCs w:val="22"/>
        </w:rPr>
        <w:t xml:space="preserve">e </w:t>
      </w:r>
      <w:r w:rsidR="008C4EFE" w:rsidRPr="00BC7831">
        <w:rPr>
          <w:rFonts w:ascii="Arial" w:hAnsi="Arial" w:cs="Arial"/>
          <w:sz w:val="22"/>
          <w:szCs w:val="22"/>
        </w:rPr>
        <w:t>selected</w:t>
      </w:r>
      <w:r w:rsidR="009957C7" w:rsidRPr="00BC7831">
        <w:rPr>
          <w:rFonts w:ascii="Arial" w:hAnsi="Arial" w:cs="Arial"/>
          <w:sz w:val="22"/>
          <w:szCs w:val="22"/>
        </w:rPr>
        <w:t xml:space="preserve"> control days </w:t>
      </w:r>
      <w:r w:rsidR="006F343A" w:rsidRPr="00BC7831">
        <w:rPr>
          <w:rFonts w:ascii="Arial" w:hAnsi="Arial" w:cs="Arial"/>
          <w:sz w:val="22"/>
          <w:szCs w:val="22"/>
        </w:rPr>
        <w:t>for</w:t>
      </w:r>
      <w:r w:rsidR="009957C7" w:rsidRPr="00BC7831">
        <w:rPr>
          <w:rFonts w:ascii="Arial" w:hAnsi="Arial" w:cs="Arial"/>
          <w:sz w:val="22"/>
          <w:szCs w:val="22"/>
        </w:rPr>
        <w:t xml:space="preserve"> every county-day with</w:t>
      </w:r>
      <w:r w:rsidR="00DF6D1C">
        <w:rPr>
          <w:rFonts w:ascii="Arial" w:hAnsi="Arial" w:cs="Arial"/>
          <w:sz w:val="22"/>
          <w:szCs w:val="22"/>
        </w:rPr>
        <w:t xml:space="preserve"> a</w:t>
      </w:r>
      <w:r w:rsidR="009957C7" w:rsidRPr="00BC7831">
        <w:rPr>
          <w:rFonts w:ascii="Arial" w:hAnsi="Arial" w:cs="Arial"/>
          <w:sz w:val="22"/>
          <w:szCs w:val="22"/>
        </w:rPr>
        <w:t xml:space="preserve"> non-zero hospitalization count, matching on </w:t>
      </w:r>
      <w:r w:rsidR="00BA1316" w:rsidRPr="00BC7831">
        <w:rPr>
          <w:rFonts w:ascii="Arial" w:hAnsi="Arial" w:cs="Arial"/>
          <w:sz w:val="22"/>
          <w:szCs w:val="22"/>
        </w:rPr>
        <w:t xml:space="preserve">county, </w:t>
      </w:r>
      <w:r w:rsidR="009957C7" w:rsidRPr="00BC7831">
        <w:rPr>
          <w:rFonts w:ascii="Arial" w:hAnsi="Arial" w:cs="Arial"/>
          <w:sz w:val="22"/>
          <w:szCs w:val="22"/>
        </w:rPr>
        <w:t>day of week</w:t>
      </w:r>
      <w:r w:rsidR="00A76EDC" w:rsidRPr="00BC7831">
        <w:rPr>
          <w:rFonts w:ascii="Arial" w:hAnsi="Arial" w:cs="Arial"/>
          <w:sz w:val="22"/>
          <w:szCs w:val="22"/>
        </w:rPr>
        <w:t>,</w:t>
      </w:r>
      <w:r w:rsidR="009957C7" w:rsidRPr="00BC7831">
        <w:rPr>
          <w:rFonts w:ascii="Arial" w:hAnsi="Arial" w:cs="Arial"/>
          <w:sz w:val="22"/>
          <w:szCs w:val="22"/>
        </w:rPr>
        <w:t xml:space="preserve"> and month</w:t>
      </w:r>
      <w:r w:rsidR="000571BA" w:rsidRPr="00BC7831">
        <w:rPr>
          <w:rFonts w:ascii="Arial" w:hAnsi="Arial" w:cs="Arial"/>
          <w:sz w:val="22"/>
          <w:szCs w:val="22"/>
        </w:rPr>
        <w:t xml:space="preserve">. </w:t>
      </w:r>
      <w:r w:rsidR="00F413B0" w:rsidRPr="00BC7831">
        <w:rPr>
          <w:rFonts w:ascii="Arial" w:hAnsi="Arial" w:cs="Arial"/>
          <w:sz w:val="22"/>
          <w:szCs w:val="22"/>
        </w:rPr>
        <w:t>This matching automatically controlled for</w:t>
      </w:r>
      <w:r w:rsidR="00F57588" w:rsidRPr="00BC7831">
        <w:rPr>
          <w:rFonts w:ascii="Arial" w:hAnsi="Arial" w:cs="Arial"/>
          <w:sz w:val="22"/>
          <w:szCs w:val="22"/>
        </w:rPr>
        <w:t xml:space="preserve"> </w:t>
      </w:r>
      <w:r w:rsidR="00DF6D1C">
        <w:rPr>
          <w:rFonts w:ascii="Arial" w:hAnsi="Arial" w:cs="Arial"/>
          <w:sz w:val="22"/>
          <w:szCs w:val="22"/>
        </w:rPr>
        <w:t xml:space="preserve">time-invariant or slowly changing </w:t>
      </w:r>
      <w:r w:rsidR="00F57588" w:rsidRPr="00BC7831">
        <w:rPr>
          <w:rFonts w:ascii="Arial" w:hAnsi="Arial" w:cs="Arial"/>
          <w:sz w:val="22"/>
          <w:szCs w:val="22"/>
        </w:rPr>
        <w:t>confounders</w:t>
      </w:r>
      <w:r w:rsidR="006E6EAD" w:rsidRPr="00BC7831">
        <w:rPr>
          <w:rFonts w:ascii="Arial" w:hAnsi="Arial" w:cs="Arial"/>
          <w:sz w:val="22"/>
          <w:szCs w:val="22"/>
        </w:rPr>
        <w:t xml:space="preserve"> like county-level </w:t>
      </w:r>
      <w:r w:rsidR="00385BB3">
        <w:rPr>
          <w:rFonts w:ascii="Arial" w:hAnsi="Arial" w:cs="Arial"/>
          <w:sz w:val="22"/>
          <w:szCs w:val="22"/>
        </w:rPr>
        <w:t>socioeconomic characteristics</w:t>
      </w:r>
      <w:r w:rsidR="00535DB4" w:rsidRPr="00BC7831">
        <w:rPr>
          <w:rFonts w:ascii="Arial" w:hAnsi="Arial" w:cs="Arial"/>
          <w:sz w:val="22"/>
          <w:szCs w:val="22"/>
        </w:rPr>
        <w:t>,</w:t>
      </w:r>
      <w:r w:rsidR="006E6EAD" w:rsidRPr="00BC7831">
        <w:rPr>
          <w:rFonts w:ascii="Arial" w:hAnsi="Arial" w:cs="Arial"/>
          <w:sz w:val="22"/>
          <w:szCs w:val="22"/>
        </w:rPr>
        <w:t xml:space="preserve"> </w:t>
      </w:r>
      <w:r w:rsidR="00535DB4" w:rsidRPr="00BC7831">
        <w:rPr>
          <w:rFonts w:ascii="Arial" w:hAnsi="Arial" w:cs="Arial"/>
          <w:sz w:val="22"/>
          <w:szCs w:val="22"/>
        </w:rPr>
        <w:t>which</w:t>
      </w:r>
      <w:r w:rsidR="00AF4C8B" w:rsidRPr="00BC7831">
        <w:rPr>
          <w:rFonts w:ascii="Arial" w:hAnsi="Arial" w:cs="Arial"/>
          <w:sz w:val="22"/>
          <w:szCs w:val="22"/>
        </w:rPr>
        <w:t xml:space="preserve"> could affect both hospitalization rates and </w:t>
      </w:r>
      <w:r w:rsidR="005B383A" w:rsidRPr="00BC7831">
        <w:rPr>
          <w:rFonts w:ascii="Arial" w:hAnsi="Arial" w:cs="Arial"/>
          <w:sz w:val="22"/>
          <w:szCs w:val="22"/>
        </w:rPr>
        <w:t>power outage rates</w:t>
      </w:r>
      <w:r w:rsidR="001A5E3E" w:rsidRPr="00BC7831">
        <w:rPr>
          <w:rFonts w:ascii="Arial" w:hAnsi="Arial" w:cs="Arial"/>
          <w:sz w:val="22"/>
          <w:szCs w:val="22"/>
        </w:rPr>
        <w:t xml:space="preserve">, </w:t>
      </w:r>
      <w:r w:rsidR="00DF6D1C">
        <w:rPr>
          <w:rFonts w:ascii="Arial" w:hAnsi="Arial" w:cs="Arial"/>
          <w:sz w:val="22"/>
          <w:szCs w:val="22"/>
        </w:rPr>
        <w:t>as well as</w:t>
      </w:r>
      <w:r w:rsidR="00DF6D1C" w:rsidRPr="00BC7831">
        <w:rPr>
          <w:rFonts w:ascii="Arial" w:hAnsi="Arial" w:cs="Arial"/>
          <w:sz w:val="22"/>
          <w:szCs w:val="22"/>
        </w:rPr>
        <w:t xml:space="preserve"> </w:t>
      </w:r>
      <w:r w:rsidR="006F3450" w:rsidRPr="00BC7831">
        <w:rPr>
          <w:rFonts w:ascii="Arial" w:hAnsi="Arial" w:cs="Arial"/>
          <w:sz w:val="22"/>
          <w:szCs w:val="22"/>
        </w:rPr>
        <w:t xml:space="preserve">seasonal </w:t>
      </w:r>
      <w:r w:rsidR="00072AB8" w:rsidRPr="00BC7831">
        <w:rPr>
          <w:rFonts w:ascii="Arial" w:hAnsi="Arial" w:cs="Arial"/>
          <w:sz w:val="22"/>
          <w:szCs w:val="22"/>
        </w:rPr>
        <w:t>and day</w:t>
      </w:r>
      <w:r w:rsidR="00DF6D1C">
        <w:rPr>
          <w:rFonts w:ascii="Arial" w:hAnsi="Arial" w:cs="Arial"/>
          <w:sz w:val="22"/>
          <w:szCs w:val="22"/>
        </w:rPr>
        <w:t>-</w:t>
      </w:r>
      <w:r w:rsidR="00072AB8" w:rsidRPr="00BC7831">
        <w:rPr>
          <w:rFonts w:ascii="Arial" w:hAnsi="Arial" w:cs="Arial"/>
          <w:sz w:val="22"/>
          <w:szCs w:val="22"/>
        </w:rPr>
        <w:t>of</w:t>
      </w:r>
      <w:r w:rsidR="00DF6D1C">
        <w:rPr>
          <w:rFonts w:ascii="Arial" w:hAnsi="Arial" w:cs="Arial"/>
          <w:sz w:val="22"/>
          <w:szCs w:val="22"/>
        </w:rPr>
        <w:t>-</w:t>
      </w:r>
      <w:r w:rsidR="00072AB8" w:rsidRPr="00BC7831">
        <w:rPr>
          <w:rFonts w:ascii="Arial" w:hAnsi="Arial" w:cs="Arial"/>
          <w:sz w:val="22"/>
          <w:szCs w:val="22"/>
        </w:rPr>
        <w:t xml:space="preserve">week </w:t>
      </w:r>
      <w:r w:rsidR="006F3450" w:rsidRPr="00BC7831">
        <w:rPr>
          <w:rFonts w:ascii="Arial" w:hAnsi="Arial" w:cs="Arial"/>
          <w:sz w:val="22"/>
          <w:szCs w:val="22"/>
        </w:rPr>
        <w:t xml:space="preserve">trends. </w:t>
      </w:r>
    </w:p>
    <w:p w14:paraId="7DB684FE" w14:textId="1A474CF2" w:rsidR="00D148E0" w:rsidRPr="00BC7831" w:rsidRDefault="00F57108" w:rsidP="00DF6D1C">
      <w:pPr>
        <w:spacing w:line="480" w:lineRule="auto"/>
        <w:ind w:firstLine="360"/>
        <w:rPr>
          <w:rFonts w:ascii="Arial" w:hAnsi="Arial" w:cs="Arial"/>
          <w:sz w:val="22"/>
          <w:szCs w:val="22"/>
        </w:rPr>
      </w:pPr>
      <w:r w:rsidRPr="00BC7831">
        <w:rPr>
          <w:rFonts w:ascii="Arial" w:hAnsi="Arial" w:cs="Arial"/>
          <w:sz w:val="22"/>
          <w:szCs w:val="22"/>
        </w:rPr>
        <w:t xml:space="preserve">However, this design </w:t>
      </w:r>
      <w:r w:rsidR="00DF6D1C">
        <w:rPr>
          <w:rFonts w:ascii="Arial" w:hAnsi="Arial" w:cs="Arial"/>
          <w:sz w:val="22"/>
          <w:szCs w:val="22"/>
        </w:rPr>
        <w:t>does</w:t>
      </w:r>
      <w:r w:rsidR="00DF6D1C" w:rsidRPr="00BC7831">
        <w:rPr>
          <w:rFonts w:ascii="Arial" w:hAnsi="Arial" w:cs="Arial"/>
          <w:sz w:val="22"/>
          <w:szCs w:val="22"/>
        </w:rPr>
        <w:t xml:space="preserve"> </w:t>
      </w:r>
      <w:r w:rsidRPr="00BC7831">
        <w:rPr>
          <w:rFonts w:ascii="Arial" w:hAnsi="Arial" w:cs="Arial"/>
          <w:sz w:val="22"/>
          <w:szCs w:val="22"/>
        </w:rPr>
        <w:t>not</w:t>
      </w:r>
      <w:r w:rsidR="00C76F46" w:rsidRPr="00BC7831">
        <w:rPr>
          <w:rFonts w:ascii="Arial" w:hAnsi="Arial" w:cs="Arial"/>
          <w:sz w:val="22"/>
          <w:szCs w:val="22"/>
        </w:rPr>
        <w:t xml:space="preserve"> automatically</w:t>
      </w:r>
      <w:r w:rsidRPr="00BC7831">
        <w:rPr>
          <w:rFonts w:ascii="Arial" w:hAnsi="Arial" w:cs="Arial"/>
          <w:sz w:val="22"/>
          <w:szCs w:val="22"/>
        </w:rPr>
        <w:t xml:space="preserve"> control for </w:t>
      </w:r>
      <w:r w:rsidR="00302FCF" w:rsidRPr="00BC7831">
        <w:rPr>
          <w:rFonts w:ascii="Arial" w:hAnsi="Arial" w:cs="Arial"/>
          <w:sz w:val="22"/>
          <w:szCs w:val="22"/>
        </w:rPr>
        <w:t>time-varying confound</w:t>
      </w:r>
      <w:r w:rsidR="00C76F46" w:rsidRPr="00BC7831">
        <w:rPr>
          <w:rFonts w:ascii="Arial" w:hAnsi="Arial" w:cs="Arial"/>
          <w:sz w:val="22"/>
          <w:szCs w:val="22"/>
        </w:rPr>
        <w:t>ers</w:t>
      </w:r>
      <w:r w:rsidR="00B66203" w:rsidRPr="00BC7831">
        <w:rPr>
          <w:rFonts w:ascii="Arial" w:hAnsi="Arial" w:cs="Arial"/>
          <w:sz w:val="22"/>
          <w:szCs w:val="22"/>
        </w:rPr>
        <w:t xml:space="preserve">. </w:t>
      </w:r>
      <w:r w:rsidR="00D17635" w:rsidRPr="00BC7831">
        <w:rPr>
          <w:rFonts w:ascii="Arial" w:hAnsi="Arial" w:cs="Arial"/>
          <w:sz w:val="22"/>
          <w:szCs w:val="22"/>
        </w:rPr>
        <w:t xml:space="preserve">We controlled for wind speed, temperature, and precipitation, which can all influence both power outage and hospitalization rates. We used daily county-level maximum temperature, average wind speed, and total precipitation measures from </w:t>
      </w:r>
      <w:proofErr w:type="spellStart"/>
      <w:r w:rsidR="00D17635" w:rsidRPr="00BC7831">
        <w:rPr>
          <w:rFonts w:ascii="Arial" w:hAnsi="Arial" w:cs="Arial"/>
          <w:sz w:val="22"/>
          <w:szCs w:val="22"/>
        </w:rPr>
        <w:t>gridMET</w:t>
      </w:r>
      <w:proofErr w:type="spellEnd"/>
      <w:r w:rsidR="00D17635" w:rsidRPr="00BC7831">
        <w:rPr>
          <w:rFonts w:ascii="Arial" w:hAnsi="Arial" w:cs="Arial"/>
          <w:sz w:val="22"/>
          <w:szCs w:val="22"/>
        </w:rPr>
        <w:t>, a dataset of daily high-spatial resolution (~4</w:t>
      </w:r>
      <w:r w:rsidR="00DF6D1C">
        <w:rPr>
          <w:rFonts w:ascii="Arial" w:hAnsi="Arial" w:cs="Arial"/>
          <w:sz w:val="22"/>
          <w:szCs w:val="22"/>
        </w:rPr>
        <w:t xml:space="preserve"> </w:t>
      </w:r>
      <w:r w:rsidR="00D17635" w:rsidRPr="00BC7831">
        <w:rPr>
          <w:rFonts w:ascii="Arial" w:hAnsi="Arial" w:cs="Arial"/>
          <w:sz w:val="22"/>
          <w:szCs w:val="22"/>
        </w:rPr>
        <w:t>km, 1/24th degree) surface meteorological data</w:t>
      </w:r>
      <w:r w:rsidR="00CA54C7">
        <w:rPr>
          <w:rFonts w:ascii="Arial" w:hAnsi="Arial" w:cs="Arial"/>
          <w:sz w:val="22"/>
          <w:szCs w:val="22"/>
        </w:rPr>
        <w:t xml:space="preserve"> </w:t>
      </w:r>
      <w:r w:rsidR="0008219F">
        <w:rPr>
          <w:rFonts w:ascii="Arial" w:hAnsi="Arial" w:cs="Arial"/>
          <w:sz w:val="22"/>
          <w:szCs w:val="22"/>
        </w:rPr>
        <w:fldChar w:fldCharType="begin"/>
      </w:r>
      <w:r w:rsidR="00F8308F">
        <w:rPr>
          <w:rFonts w:ascii="Arial" w:hAnsi="Arial" w:cs="Arial"/>
          <w:sz w:val="22"/>
          <w:szCs w:val="22"/>
        </w:rPr>
        <w:instrText xml:space="preserve"> ADDIN ZOTERO_ITEM CSL_CITATION {"citationID":"anMHlWK4","properties":{"formattedCitation":"(36)","plainCitation":"(36)","noteIndex":0},"citationItems":[{"id":257,"uris":["http://zotero.org/users/local/hHKggCUl/items/P8C49KHT"],"itemData":{"id":257,"type":"article-journal","abstract":"Abstract\n            Landscape</w:instrText>
      </w:r>
      <w:r w:rsidR="00F8308F">
        <w:rPr>
          <w:rFonts w:ascii="Cambria Math" w:hAnsi="Cambria Math" w:cs="Cambria Math"/>
          <w:sz w:val="22"/>
          <w:szCs w:val="22"/>
        </w:rPr>
        <w:instrText>‐</w:instrText>
      </w:r>
      <w:r w:rsidR="00F8308F">
        <w:rPr>
          <w:rFonts w:ascii="Arial" w:hAnsi="Arial" w:cs="Arial"/>
          <w:sz w:val="22"/>
          <w:szCs w:val="22"/>
        </w:rPr>
        <w:instrText>scale ecological modelling has been hindered by suitable high</w:instrText>
      </w:r>
      <w:r w:rsidR="00F8308F">
        <w:rPr>
          <w:rFonts w:ascii="Cambria Math" w:hAnsi="Cambria Math" w:cs="Cambria Math"/>
          <w:sz w:val="22"/>
          <w:szCs w:val="22"/>
        </w:rPr>
        <w:instrText>‐</w:instrText>
      </w:r>
      <w:r w:rsidR="00F8308F">
        <w:rPr>
          <w:rFonts w:ascii="Arial" w:hAnsi="Arial" w:cs="Arial"/>
          <w:sz w:val="22"/>
          <w:szCs w:val="22"/>
        </w:rPr>
        <w:instrText>resolution surface meteorological datasets. To overcome these limitations, desirable spatial attributes of gridded climate data are combined with desirable temporal attributes of regional</w:instrText>
      </w:r>
      <w:r w:rsidR="00F8308F">
        <w:rPr>
          <w:rFonts w:ascii="Cambria Math" w:hAnsi="Cambria Math" w:cs="Cambria Math"/>
          <w:sz w:val="22"/>
          <w:szCs w:val="22"/>
        </w:rPr>
        <w:instrText>‐</w:instrText>
      </w:r>
      <w:r w:rsidR="00F8308F">
        <w:rPr>
          <w:rFonts w:ascii="Arial" w:hAnsi="Arial" w:cs="Arial"/>
          <w:sz w:val="22"/>
          <w:szCs w:val="22"/>
        </w:rPr>
        <w:instrText>scale reanalysis and daily gauge</w:instrText>
      </w:r>
      <w:r w:rsidR="00F8308F">
        <w:rPr>
          <w:rFonts w:ascii="Cambria Math" w:hAnsi="Cambria Math" w:cs="Cambria Math"/>
          <w:sz w:val="22"/>
          <w:szCs w:val="22"/>
        </w:rPr>
        <w:instrText>‐</w:instrText>
      </w:r>
      <w:r w:rsidR="00F8308F">
        <w:rPr>
          <w:rFonts w:ascii="Arial" w:hAnsi="Arial" w:cs="Arial"/>
          <w:sz w:val="22"/>
          <w:szCs w:val="22"/>
        </w:rPr>
        <w:instrText>based precipitation to derive a spatially and temporally complete, high</w:instrText>
      </w:r>
      <w:r w:rsidR="00F8308F">
        <w:rPr>
          <w:rFonts w:ascii="Cambria Math" w:hAnsi="Cambria Math" w:cs="Cambria Math"/>
          <w:sz w:val="22"/>
          <w:szCs w:val="22"/>
        </w:rPr>
        <w:instrText>‐</w:instrText>
      </w:r>
      <w:r w:rsidR="00F8308F">
        <w:rPr>
          <w:rFonts w:ascii="Arial" w:hAnsi="Arial" w:cs="Arial"/>
          <w:sz w:val="22"/>
          <w:szCs w:val="22"/>
        </w:rPr>
        <w:instrText>resolution (4</w:instrText>
      </w:r>
      <w:r w:rsidR="00F8308F">
        <w:rPr>
          <w:rFonts w:ascii="Cambria Math" w:hAnsi="Cambria Math" w:cs="Cambria Math"/>
          <w:sz w:val="22"/>
          <w:szCs w:val="22"/>
        </w:rPr>
        <w:instrText>‐</w:instrText>
      </w:r>
      <w:r w:rsidR="00F8308F">
        <w:rPr>
          <w:rFonts w:ascii="Arial" w:hAnsi="Arial" w:cs="Arial"/>
          <w:sz w:val="22"/>
          <w:szCs w:val="22"/>
        </w:rPr>
        <w:instrText>km) gridded dataset of surface meteorological variables required in ecological modelling for the contiguous United States from 1979 to 2010. Validation of the resulting gridded surface meteorological data, using an extensive network of automated weather stations across the western United States, showed skill comparable to that derived from interpolation using station observations, suggesting it can serve as suitable surrogate for landscape</w:instrText>
      </w:r>
      <w:r w:rsidR="00F8308F">
        <w:rPr>
          <w:rFonts w:ascii="Cambria Math" w:hAnsi="Cambria Math" w:cs="Cambria Math"/>
          <w:sz w:val="22"/>
          <w:szCs w:val="22"/>
        </w:rPr>
        <w:instrText>‐</w:instrText>
      </w:r>
      <w:r w:rsidR="00F8308F">
        <w:rPr>
          <w:rFonts w:ascii="Arial" w:hAnsi="Arial" w:cs="Arial"/>
          <w:sz w:val="22"/>
          <w:szCs w:val="22"/>
        </w:rPr>
        <w:instrText xml:space="preserve">scale ecological modelling across vast unmonitored areas of the United States. Copyright © 2011 Royal Meteorological Society","container-title":"International Journal of Climatology","DOI":"10.1002/joc.3413","ISSN":"0899-8418, 1097-0088","issue":"1","journalAbbreviation":"Intl Journal of Climatology","language":"en","page":"121-131","source":"DOI.org (Crossref)","title":"Development of gridded surface meteorological data for ecological applications and modelling","volume":"33","author":[{"family":"Abatzoglou","given":"John T."}],"issued":{"date-parts":[["2013",1]]}}}],"schema":"https://github.com/citation-style-language/schema/raw/master/csl-citation.json"} </w:instrText>
      </w:r>
      <w:r w:rsidR="0008219F">
        <w:rPr>
          <w:rFonts w:ascii="Arial" w:hAnsi="Arial" w:cs="Arial"/>
          <w:sz w:val="22"/>
          <w:szCs w:val="22"/>
        </w:rPr>
        <w:fldChar w:fldCharType="separate"/>
      </w:r>
      <w:r w:rsidR="00F8308F">
        <w:rPr>
          <w:rFonts w:ascii="Arial" w:hAnsi="Arial" w:cs="Arial"/>
          <w:noProof/>
          <w:sz w:val="22"/>
          <w:szCs w:val="22"/>
        </w:rPr>
        <w:t>(36)</w:t>
      </w:r>
      <w:r w:rsidR="0008219F">
        <w:rPr>
          <w:rFonts w:ascii="Arial" w:hAnsi="Arial" w:cs="Arial"/>
          <w:sz w:val="22"/>
          <w:szCs w:val="22"/>
        </w:rPr>
        <w:fldChar w:fldCharType="end"/>
      </w:r>
      <w:r w:rsidR="00D17635" w:rsidRPr="00BC7831">
        <w:rPr>
          <w:rFonts w:ascii="Arial" w:hAnsi="Arial" w:cs="Arial"/>
          <w:sz w:val="22"/>
          <w:szCs w:val="22"/>
        </w:rPr>
        <w:t>. We included</w:t>
      </w:r>
      <w:r w:rsidR="00DF6D1C">
        <w:rPr>
          <w:rFonts w:ascii="Arial" w:hAnsi="Arial" w:cs="Arial"/>
          <w:sz w:val="22"/>
          <w:szCs w:val="22"/>
        </w:rPr>
        <w:t xml:space="preserve"> </w:t>
      </w:r>
      <w:r w:rsidR="00D17635" w:rsidRPr="00BC7831">
        <w:rPr>
          <w:rFonts w:ascii="Arial" w:hAnsi="Arial" w:cs="Arial"/>
          <w:sz w:val="22"/>
          <w:szCs w:val="22"/>
        </w:rPr>
        <w:t xml:space="preserve">maximum temperature flexibly in our models as a natural spline with 3 degrees of freedom. To determine how flexibly to control for wind speed and precipitation, we removed power outage exposure from models and modelled only the relationships between precipitation, wind speed, and CVD and respiratory hospitalization rates separately. We ran several test models with splines on precipitation and wind speed with varying degrees of flexibility (linear, and 2-4 degrees of freedom), and tested model fit using </w:t>
      </w:r>
      <w:proofErr w:type="spellStart"/>
      <w:r w:rsidR="00D17635" w:rsidRPr="00BC7831">
        <w:rPr>
          <w:rFonts w:ascii="Arial" w:hAnsi="Arial" w:cs="Arial"/>
          <w:sz w:val="22"/>
          <w:szCs w:val="22"/>
        </w:rPr>
        <w:t>qAICs</w:t>
      </w:r>
      <w:proofErr w:type="spellEnd"/>
      <w:r w:rsidR="00D17635" w:rsidRPr="00BC7831">
        <w:rPr>
          <w:rFonts w:ascii="Arial" w:hAnsi="Arial" w:cs="Arial"/>
          <w:sz w:val="22"/>
          <w:szCs w:val="22"/>
        </w:rPr>
        <w:t xml:space="preserve">. We controlled for these confounders in main models with the degree of flexibility that resulted in the best test model fit. In models with the outcome of respiratory hospitalizations, we controlled for precipitation linearly, and in models for </w:t>
      </w:r>
      <w:r w:rsidR="00D17635" w:rsidRPr="00BC7831">
        <w:rPr>
          <w:rFonts w:ascii="Arial" w:hAnsi="Arial" w:cs="Arial"/>
          <w:sz w:val="22"/>
          <w:szCs w:val="22"/>
        </w:rPr>
        <w:lastRenderedPageBreak/>
        <w:t xml:space="preserve">CVD outcomes, with 2 degrees of freedom. Wind speed was modeled with 3 degrees of freedom across outcomes. </w:t>
      </w:r>
    </w:p>
    <w:p w14:paraId="04BEC167" w14:textId="5DE897BE" w:rsidR="007224A4" w:rsidRDefault="00805C0E" w:rsidP="001C6B07">
      <w:pPr>
        <w:spacing w:line="480" w:lineRule="auto"/>
        <w:ind w:firstLine="360"/>
        <w:rPr>
          <w:rFonts w:ascii="Arial" w:hAnsi="Arial" w:cs="Arial"/>
          <w:sz w:val="22"/>
          <w:szCs w:val="22"/>
        </w:rPr>
      </w:pPr>
      <w:r w:rsidRPr="00BC7831">
        <w:rPr>
          <w:rFonts w:ascii="Arial" w:hAnsi="Arial" w:cs="Arial"/>
          <w:sz w:val="22"/>
          <w:szCs w:val="22"/>
        </w:rPr>
        <w:t xml:space="preserve">We hypothesized that there would be lagged effects of power outage on CVD and respiratory </w:t>
      </w:r>
      <w:r w:rsidR="005706D1" w:rsidRPr="00BC7831">
        <w:rPr>
          <w:rFonts w:ascii="Arial" w:hAnsi="Arial" w:cs="Arial"/>
          <w:sz w:val="22"/>
          <w:szCs w:val="22"/>
        </w:rPr>
        <w:t>hospitalizations</w:t>
      </w:r>
      <w:r w:rsidR="00C2678F" w:rsidRPr="00BC7831">
        <w:rPr>
          <w:rFonts w:ascii="Arial" w:hAnsi="Arial" w:cs="Arial"/>
          <w:sz w:val="22"/>
          <w:szCs w:val="22"/>
        </w:rPr>
        <w:t xml:space="preserve">. </w:t>
      </w:r>
      <w:r w:rsidR="00B15544" w:rsidRPr="00BC7831">
        <w:rPr>
          <w:rFonts w:ascii="Arial" w:hAnsi="Arial" w:cs="Arial"/>
          <w:sz w:val="22"/>
          <w:szCs w:val="22"/>
        </w:rPr>
        <w:t>Power outage exposure was moderately autocorrelated (</w:t>
      </w:r>
      <m:oMath>
        <m:r>
          <w:rPr>
            <w:rFonts w:ascii="Cambria Math" w:hAnsi="Cambria Math" w:cs="Arial"/>
            <w:sz w:val="22"/>
            <w:szCs w:val="22"/>
          </w:rPr>
          <m:t>ρ</m:t>
        </m:r>
      </m:oMath>
      <w:r w:rsidR="00B15544" w:rsidRPr="00BC7831">
        <w:rPr>
          <w:rFonts w:ascii="Arial" w:hAnsi="Arial" w:cs="Arial"/>
          <w:sz w:val="22"/>
          <w:szCs w:val="22"/>
        </w:rPr>
        <w:t xml:space="preserve"> = 0.2)</w:t>
      </w:r>
      <w:r w:rsidR="00843736" w:rsidRPr="00BC7831">
        <w:rPr>
          <w:rFonts w:ascii="Arial" w:hAnsi="Arial" w:cs="Arial"/>
          <w:sz w:val="22"/>
          <w:szCs w:val="22"/>
        </w:rPr>
        <w:t>.</w:t>
      </w:r>
      <w:r w:rsidR="00173727" w:rsidRPr="00BC7831">
        <w:rPr>
          <w:rFonts w:ascii="Arial" w:hAnsi="Arial" w:cs="Arial"/>
          <w:sz w:val="22"/>
          <w:szCs w:val="22"/>
        </w:rPr>
        <w:t xml:space="preserve"> We included lags up to 6 days after power outage exposure and constrained these lags</w:t>
      </w:r>
      <w:r w:rsidR="00F315FE">
        <w:rPr>
          <w:rFonts w:ascii="Arial" w:hAnsi="Arial" w:cs="Arial"/>
          <w:sz w:val="22"/>
          <w:szCs w:val="22"/>
        </w:rPr>
        <w:t xml:space="preserve"> </w:t>
      </w:r>
      <w:r w:rsidR="00992EF9">
        <w:rPr>
          <w:rFonts w:ascii="Arial" w:hAnsi="Arial" w:cs="Arial"/>
          <w:sz w:val="22"/>
          <w:szCs w:val="22"/>
        </w:rPr>
        <w:fldChar w:fldCharType="begin"/>
      </w:r>
      <w:r w:rsidR="00F8308F">
        <w:rPr>
          <w:rFonts w:ascii="Arial" w:hAnsi="Arial" w:cs="Arial"/>
          <w:sz w:val="22"/>
          <w:szCs w:val="22"/>
        </w:rPr>
        <w:instrText xml:space="preserve"> ADDIN ZOTERO_ITEM CSL_CITATION {"citationID":"AyNmwG13","properties":{"formattedCitation":"(37)","plainCitation":"(37)","noteIndex":0},"citationItems":[{"id":259,"uris":["http://zotero.org/users/local/hHKggCUl/items/TT6S5RCD"],"itemData":{"id":259,"type":"article-journal","abstract":"Abstract\n            \n              Environmental stressors often show effects that are delayed in time, requiring the use of statistical models that are flexible enough to describe the additional time dimension of the exposure–response relationship. Here we develop the family of distributed lag non</w:instrText>
      </w:r>
      <w:r w:rsidR="00F8308F">
        <w:rPr>
          <w:rFonts w:ascii="Cambria Math" w:hAnsi="Cambria Math" w:cs="Cambria Math"/>
          <w:sz w:val="22"/>
          <w:szCs w:val="22"/>
        </w:rPr>
        <w:instrText>‐</w:instrText>
      </w:r>
      <w:r w:rsidR="00F8308F">
        <w:rPr>
          <w:rFonts w:ascii="Arial" w:hAnsi="Arial" w:cs="Arial"/>
          <w:sz w:val="22"/>
          <w:szCs w:val="22"/>
        </w:rPr>
        <w:instrText>linear models (DLNM), a modelling framework that can simultaneously represent non</w:instrText>
      </w:r>
      <w:r w:rsidR="00F8308F">
        <w:rPr>
          <w:rFonts w:ascii="Cambria Math" w:hAnsi="Cambria Math" w:cs="Cambria Math"/>
          <w:sz w:val="22"/>
          <w:szCs w:val="22"/>
        </w:rPr>
        <w:instrText>‐</w:instrText>
      </w:r>
      <w:r w:rsidR="00F8308F">
        <w:rPr>
          <w:rFonts w:ascii="Arial" w:hAnsi="Arial" w:cs="Arial"/>
          <w:sz w:val="22"/>
          <w:szCs w:val="22"/>
        </w:rPr>
        <w:instrText>linear exposure–response dependencies and delayed effects. This methodology is based on the definition of a ‘cross</w:instrText>
      </w:r>
      <w:r w:rsidR="00F8308F">
        <w:rPr>
          <w:rFonts w:ascii="Cambria Math" w:hAnsi="Cambria Math" w:cs="Cambria Math"/>
          <w:sz w:val="22"/>
          <w:szCs w:val="22"/>
        </w:rPr>
        <w:instrText>‐</w:instrText>
      </w:r>
      <w:r w:rsidR="00F8308F">
        <w:rPr>
          <w:rFonts w:ascii="Arial" w:hAnsi="Arial" w:cs="Arial"/>
          <w:sz w:val="22"/>
          <w:szCs w:val="22"/>
        </w:rPr>
        <w:instrText>basis’, a bi</w:instrText>
      </w:r>
      <w:r w:rsidR="00F8308F">
        <w:rPr>
          <w:rFonts w:ascii="Cambria Math" w:hAnsi="Cambria Math" w:cs="Cambria Math"/>
          <w:sz w:val="22"/>
          <w:szCs w:val="22"/>
        </w:rPr>
        <w:instrText>‐</w:instrText>
      </w:r>
      <w:r w:rsidR="00F8308F">
        <w:rPr>
          <w:rFonts w:ascii="Arial" w:hAnsi="Arial" w:cs="Arial"/>
          <w:sz w:val="22"/>
          <w:szCs w:val="22"/>
        </w:rPr>
        <w:instrText>dimensional space of functions that describes simultaneously the shape of the relationship along both the space of the predictor and the lag dimension of its occurrence. In this way the approach provides a unified framework for a range of models that have previously been used in this setting, and new more flexible variants. This family of models is implemented in the package\n              dlnm\n              within the statistical environment R. To illustrate the methodology we use examples of DLNMs to represent the relationship between temperature and mortality, using data from the National Morbidity, Mortality, and Air Pollution Study (NMMAPS) for New York during the period 1987–2000. Copyright © 2010 John Wiley &amp; Sons, Ltd.","container-title":"Statistics in Medicine","DOI":"10.1002/sim.3940","ISSN":"0277-6715, 1097-0258","issue":"21","journalAbbreviation":"Statistics in Medicine","language":"en","license":"http://onlinelibrary.wiley.com/termsAndConditions#vor","page":"2224-2234","source":"DOI.org (Crossref)","title":"Distributed lag non</w:instrText>
      </w:r>
      <w:r w:rsidR="00F8308F">
        <w:rPr>
          <w:rFonts w:ascii="Cambria Math" w:hAnsi="Cambria Math" w:cs="Cambria Math"/>
          <w:sz w:val="22"/>
          <w:szCs w:val="22"/>
        </w:rPr>
        <w:instrText>‐</w:instrText>
      </w:r>
      <w:r w:rsidR="00F8308F">
        <w:rPr>
          <w:rFonts w:ascii="Arial" w:hAnsi="Arial" w:cs="Arial"/>
          <w:sz w:val="22"/>
          <w:szCs w:val="22"/>
        </w:rPr>
        <w:instrText xml:space="preserve">linear models","volume":"29","author":[{"family":"Gasparrini","given":"A."},{"family":"Armstrong","given":"B."},{"family":"Kenward","given":"M. G."}],"issued":{"date-parts":[["2010",9,20]]}}}],"schema":"https://github.com/citation-style-language/schema/raw/master/csl-citation.json"} </w:instrText>
      </w:r>
      <w:r w:rsidR="00992EF9">
        <w:rPr>
          <w:rFonts w:ascii="Arial" w:hAnsi="Arial" w:cs="Arial"/>
          <w:sz w:val="22"/>
          <w:szCs w:val="22"/>
        </w:rPr>
        <w:fldChar w:fldCharType="separate"/>
      </w:r>
      <w:r w:rsidR="00F8308F">
        <w:rPr>
          <w:rFonts w:ascii="Arial" w:hAnsi="Arial" w:cs="Arial"/>
          <w:noProof/>
          <w:sz w:val="22"/>
          <w:szCs w:val="22"/>
        </w:rPr>
        <w:t>(37)</w:t>
      </w:r>
      <w:r w:rsidR="00992EF9">
        <w:rPr>
          <w:rFonts w:ascii="Arial" w:hAnsi="Arial" w:cs="Arial"/>
          <w:sz w:val="22"/>
          <w:szCs w:val="22"/>
        </w:rPr>
        <w:fldChar w:fldCharType="end"/>
      </w:r>
      <w:r w:rsidR="00173727" w:rsidRPr="00BC7831">
        <w:rPr>
          <w:rFonts w:ascii="Arial" w:hAnsi="Arial" w:cs="Arial"/>
          <w:sz w:val="22"/>
          <w:szCs w:val="22"/>
        </w:rPr>
        <w:t xml:space="preserve">. </w:t>
      </w:r>
      <w:r w:rsidR="005C0CA0" w:rsidRPr="00BC7831">
        <w:rPr>
          <w:rFonts w:ascii="Arial" w:hAnsi="Arial" w:cs="Arial"/>
          <w:sz w:val="22"/>
          <w:szCs w:val="22"/>
        </w:rPr>
        <w:t xml:space="preserve">We tested </w:t>
      </w:r>
      <w:r w:rsidR="00247A97" w:rsidRPr="00BC7831">
        <w:rPr>
          <w:rFonts w:ascii="Arial" w:hAnsi="Arial" w:cs="Arial"/>
          <w:sz w:val="22"/>
          <w:szCs w:val="22"/>
        </w:rPr>
        <w:t xml:space="preserve">3-5 degrees of freedom on the lag dimension </w:t>
      </w:r>
      <w:r w:rsidR="00796B80" w:rsidRPr="00BC7831">
        <w:rPr>
          <w:rFonts w:ascii="Arial" w:hAnsi="Arial" w:cs="Arial"/>
          <w:sz w:val="22"/>
          <w:szCs w:val="22"/>
        </w:rPr>
        <w:t xml:space="preserve">since &gt;5 degrees of freedom seemed </w:t>
      </w:r>
      <w:r w:rsidR="00922CC6" w:rsidRPr="00BC7831">
        <w:rPr>
          <w:rFonts w:ascii="Arial" w:hAnsi="Arial" w:cs="Arial"/>
          <w:sz w:val="22"/>
          <w:szCs w:val="22"/>
        </w:rPr>
        <w:t>biologically</w:t>
      </w:r>
      <w:r w:rsidR="00796B80" w:rsidRPr="00BC7831">
        <w:rPr>
          <w:rFonts w:ascii="Arial" w:hAnsi="Arial" w:cs="Arial"/>
          <w:sz w:val="22"/>
          <w:szCs w:val="22"/>
        </w:rPr>
        <w:t xml:space="preserve"> implausible. </w:t>
      </w:r>
      <w:r w:rsidR="00670AA4" w:rsidRPr="00BC7831">
        <w:rPr>
          <w:rFonts w:ascii="Arial" w:hAnsi="Arial" w:cs="Arial"/>
          <w:sz w:val="22"/>
          <w:szCs w:val="22"/>
        </w:rPr>
        <w:t xml:space="preserve">We </w:t>
      </w:r>
      <w:r w:rsidR="00247A97" w:rsidRPr="00BC7831">
        <w:rPr>
          <w:rFonts w:ascii="Arial" w:hAnsi="Arial" w:cs="Arial"/>
          <w:sz w:val="22"/>
          <w:szCs w:val="22"/>
        </w:rPr>
        <w:t>compar</w:t>
      </w:r>
      <w:r w:rsidR="00670AA4" w:rsidRPr="00BC7831">
        <w:rPr>
          <w:rFonts w:ascii="Arial" w:hAnsi="Arial" w:cs="Arial"/>
          <w:sz w:val="22"/>
          <w:szCs w:val="22"/>
        </w:rPr>
        <w:t>ed</w:t>
      </w:r>
      <w:r w:rsidR="00247A97" w:rsidRPr="00BC7831">
        <w:rPr>
          <w:rFonts w:ascii="Arial" w:hAnsi="Arial" w:cs="Arial"/>
          <w:sz w:val="22"/>
          <w:szCs w:val="22"/>
        </w:rPr>
        <w:t xml:space="preserve"> model fit using</w:t>
      </w:r>
      <w:r w:rsidR="009B1B5D" w:rsidRPr="00BC7831">
        <w:rPr>
          <w:rFonts w:ascii="Arial" w:hAnsi="Arial" w:cs="Arial"/>
          <w:sz w:val="22"/>
          <w:szCs w:val="22"/>
        </w:rPr>
        <w:t xml:space="preserve"> </w:t>
      </w:r>
      <w:proofErr w:type="spellStart"/>
      <w:r w:rsidR="009B1B5D" w:rsidRPr="00BC7831">
        <w:rPr>
          <w:rFonts w:ascii="Arial" w:hAnsi="Arial" w:cs="Arial"/>
          <w:sz w:val="22"/>
          <w:szCs w:val="22"/>
        </w:rPr>
        <w:t>qAICs</w:t>
      </w:r>
      <w:proofErr w:type="spellEnd"/>
      <w:r w:rsidR="00102BF7" w:rsidRPr="00BC7831">
        <w:rPr>
          <w:rFonts w:ascii="Arial" w:hAnsi="Arial" w:cs="Arial"/>
          <w:sz w:val="22"/>
          <w:szCs w:val="22"/>
        </w:rPr>
        <w:t xml:space="preserve">, finding that </w:t>
      </w:r>
      <w:r w:rsidR="00FA1CB0" w:rsidRPr="00BC7831">
        <w:rPr>
          <w:rFonts w:ascii="Arial" w:hAnsi="Arial" w:cs="Arial"/>
          <w:sz w:val="22"/>
          <w:szCs w:val="22"/>
        </w:rPr>
        <w:t xml:space="preserve">for CVD outcomes, 5 degrees of freedom </w:t>
      </w:r>
      <w:r w:rsidR="009E3152" w:rsidRPr="00BC7831">
        <w:rPr>
          <w:rFonts w:ascii="Arial" w:hAnsi="Arial" w:cs="Arial"/>
          <w:sz w:val="22"/>
          <w:szCs w:val="22"/>
        </w:rPr>
        <w:t xml:space="preserve">across the lag dimension </w:t>
      </w:r>
      <w:r w:rsidR="00FA1CB0" w:rsidRPr="00BC7831">
        <w:rPr>
          <w:rFonts w:ascii="Arial" w:hAnsi="Arial" w:cs="Arial"/>
          <w:sz w:val="22"/>
          <w:szCs w:val="22"/>
        </w:rPr>
        <w:t xml:space="preserve">produced the best model fit, and 3 degrees of freedom for respiratory outcomes. </w:t>
      </w:r>
    </w:p>
    <w:p w14:paraId="4DC8D9E9" w14:textId="5FEB3CAF" w:rsidR="00D93CE7" w:rsidRDefault="00D93CE7" w:rsidP="00D93CE7">
      <w:pPr>
        <w:spacing w:line="480" w:lineRule="auto"/>
        <w:ind w:firstLine="360"/>
        <w:rPr>
          <w:rFonts w:ascii="Arial" w:hAnsi="Arial" w:cs="Arial"/>
          <w:sz w:val="22"/>
          <w:szCs w:val="22"/>
        </w:rPr>
      </w:pPr>
      <w:r w:rsidRPr="00BC7831">
        <w:rPr>
          <w:rFonts w:ascii="Arial" w:hAnsi="Arial" w:cs="Arial"/>
          <w:sz w:val="22"/>
          <w:szCs w:val="22"/>
        </w:rPr>
        <w:t xml:space="preserve">We conducted secondary analyses for power outages affecting </w:t>
      </w:r>
      <w:r w:rsidRPr="00BC7831">
        <w:rPr>
          <w:rFonts w:ascii="Arial" w:eastAsia="Garamond" w:hAnsi="Arial" w:cs="Arial"/>
        </w:rPr>
        <w:t>≥</w:t>
      </w:r>
      <w:r w:rsidRPr="00BC7831">
        <w:rPr>
          <w:rFonts w:ascii="Arial" w:hAnsi="Arial" w:cs="Arial"/>
          <w:sz w:val="22"/>
          <w:szCs w:val="22"/>
        </w:rPr>
        <w:t xml:space="preserve">3% or </w:t>
      </w:r>
      <w:r w:rsidRPr="00BC7831">
        <w:rPr>
          <w:rFonts w:ascii="Arial" w:eastAsia="Garamond" w:hAnsi="Arial" w:cs="Arial"/>
        </w:rPr>
        <w:t>≥</w:t>
      </w:r>
      <w:r w:rsidRPr="00BC7831">
        <w:rPr>
          <w:rFonts w:ascii="Arial" w:hAnsi="Arial" w:cs="Arial"/>
          <w:sz w:val="22"/>
          <w:szCs w:val="22"/>
        </w:rPr>
        <w:t>5% of county customers</w:t>
      </w:r>
      <w:r>
        <w:rPr>
          <w:rFonts w:ascii="Arial" w:hAnsi="Arial" w:cs="Arial"/>
          <w:sz w:val="22"/>
          <w:szCs w:val="22"/>
        </w:rPr>
        <w:t xml:space="preserve">, rather than </w:t>
      </w:r>
      <w:r w:rsidRPr="00BC7831">
        <w:rPr>
          <w:rFonts w:ascii="Arial" w:eastAsia="Garamond" w:hAnsi="Arial" w:cs="Arial"/>
        </w:rPr>
        <w:t>≥</w:t>
      </w:r>
      <w:r>
        <w:rPr>
          <w:rFonts w:ascii="Arial" w:hAnsi="Arial" w:cs="Arial"/>
          <w:sz w:val="22"/>
          <w:szCs w:val="22"/>
        </w:rPr>
        <w:t>1</w:t>
      </w:r>
      <w:r w:rsidRPr="00BC7831">
        <w:rPr>
          <w:rFonts w:ascii="Arial" w:hAnsi="Arial" w:cs="Arial"/>
          <w:sz w:val="22"/>
          <w:szCs w:val="22"/>
        </w:rPr>
        <w:t>%</w:t>
      </w:r>
      <w:r>
        <w:rPr>
          <w:rFonts w:ascii="Arial" w:hAnsi="Arial" w:cs="Arial"/>
          <w:sz w:val="22"/>
          <w:szCs w:val="22"/>
        </w:rPr>
        <w:t>,</w:t>
      </w:r>
      <w:r w:rsidRPr="00BC7831">
        <w:rPr>
          <w:rFonts w:ascii="Arial" w:hAnsi="Arial" w:cs="Arial"/>
          <w:sz w:val="22"/>
          <w:szCs w:val="22"/>
        </w:rPr>
        <w:t xml:space="preserve"> to evaluate the impacts of larger, rare outages, during which we hypothesized stronger health effects.</w:t>
      </w:r>
    </w:p>
    <w:p w14:paraId="0AAD0985" w14:textId="25B4F3CE" w:rsidR="00F40601" w:rsidRPr="00BC7831" w:rsidRDefault="00F40601" w:rsidP="00376E5D">
      <w:pPr>
        <w:spacing w:line="480" w:lineRule="auto"/>
        <w:ind w:firstLine="360"/>
        <w:rPr>
          <w:rFonts w:ascii="Arial" w:hAnsi="Arial" w:cs="Arial"/>
          <w:sz w:val="22"/>
          <w:szCs w:val="22"/>
        </w:rPr>
      </w:pPr>
      <w:r>
        <w:rPr>
          <w:rFonts w:ascii="Arial" w:hAnsi="Arial" w:cs="Arial"/>
          <w:sz w:val="22"/>
          <w:szCs w:val="22"/>
        </w:rPr>
        <w:t>In another secondary analysis, w</w:t>
      </w:r>
      <w:r w:rsidRPr="00BC7831">
        <w:rPr>
          <w:rFonts w:ascii="Arial" w:hAnsi="Arial" w:cs="Arial"/>
          <w:sz w:val="22"/>
          <w:szCs w:val="22"/>
        </w:rPr>
        <w:t xml:space="preserve">e used distributed non-linear lag terms in the conditional Poisson model to determine the relationship between continuous daily county-level number of hours without power and hospitalization rates and to test for possible threshold effects. </w:t>
      </w:r>
    </w:p>
    <w:p w14:paraId="53C6ABD1" w14:textId="4AA42CD3" w:rsidR="00F40601" w:rsidRPr="00BC7831" w:rsidRDefault="00F40601" w:rsidP="00F40601">
      <w:pPr>
        <w:spacing w:line="480" w:lineRule="auto"/>
        <w:ind w:firstLine="360"/>
        <w:rPr>
          <w:rFonts w:ascii="Arial" w:hAnsi="Arial" w:cs="Arial"/>
          <w:sz w:val="22"/>
          <w:szCs w:val="22"/>
        </w:rPr>
      </w:pPr>
      <w:r w:rsidRPr="00BC7831">
        <w:rPr>
          <w:rFonts w:ascii="Arial" w:hAnsi="Arial" w:cs="Arial"/>
          <w:sz w:val="22"/>
          <w:szCs w:val="22"/>
        </w:rPr>
        <w:t xml:space="preserve">We used </w:t>
      </w:r>
      <w:proofErr w:type="spellStart"/>
      <w:r w:rsidRPr="00BC7831">
        <w:rPr>
          <w:rFonts w:ascii="Arial" w:hAnsi="Arial" w:cs="Arial"/>
          <w:sz w:val="22"/>
          <w:szCs w:val="22"/>
        </w:rPr>
        <w:t>qAICs</w:t>
      </w:r>
      <w:proofErr w:type="spellEnd"/>
      <w:r w:rsidRPr="00BC7831">
        <w:rPr>
          <w:rFonts w:ascii="Arial" w:hAnsi="Arial" w:cs="Arial"/>
          <w:sz w:val="22"/>
          <w:szCs w:val="22"/>
        </w:rPr>
        <w:t xml:space="preserve"> to find the best-fitting model among eight models. We varied two parameters: we either modeled the exposure-response function as linear or with a natural spline with 3 degrees of freedom, and we also tested 3-6 degrees of freedom on the lag dimension. </w:t>
      </w:r>
    </w:p>
    <w:p w14:paraId="494CB4A1" w14:textId="77777777" w:rsidR="00A535AD" w:rsidRPr="00BC7831" w:rsidRDefault="00A535AD" w:rsidP="001C6B07">
      <w:pPr>
        <w:spacing w:line="480" w:lineRule="auto"/>
        <w:ind w:firstLine="360"/>
        <w:rPr>
          <w:rFonts w:ascii="Arial" w:hAnsi="Arial" w:cs="Arial"/>
          <w:sz w:val="22"/>
          <w:szCs w:val="22"/>
        </w:rPr>
      </w:pPr>
    </w:p>
    <w:p w14:paraId="250E485D" w14:textId="78F057CE" w:rsidR="007224A4" w:rsidRPr="00BC7831" w:rsidRDefault="00856A65" w:rsidP="001C6B07">
      <w:pPr>
        <w:spacing w:line="480" w:lineRule="auto"/>
        <w:rPr>
          <w:rFonts w:ascii="Arial" w:hAnsi="Arial" w:cs="Arial"/>
          <w:b/>
          <w:bCs/>
        </w:rPr>
      </w:pPr>
      <w:r w:rsidRPr="00BC7831">
        <w:rPr>
          <w:rFonts w:ascii="Arial" w:hAnsi="Arial" w:cs="Arial"/>
          <w:b/>
          <w:bCs/>
        </w:rPr>
        <w:t>Testing for e</w:t>
      </w:r>
      <w:r w:rsidR="007224A4" w:rsidRPr="00BC7831">
        <w:rPr>
          <w:rFonts w:ascii="Arial" w:hAnsi="Arial" w:cs="Arial"/>
          <w:b/>
          <w:bCs/>
        </w:rPr>
        <w:t>ffect modification</w:t>
      </w:r>
    </w:p>
    <w:p w14:paraId="2FFAD740" w14:textId="77777777" w:rsidR="008A4778" w:rsidRPr="00BC7831" w:rsidRDefault="008A4778" w:rsidP="001C6B07">
      <w:pPr>
        <w:spacing w:line="480" w:lineRule="auto"/>
        <w:rPr>
          <w:rFonts w:ascii="Arial" w:hAnsi="Arial" w:cs="Arial"/>
          <w:sz w:val="22"/>
          <w:szCs w:val="22"/>
        </w:rPr>
      </w:pPr>
    </w:p>
    <w:p w14:paraId="09C679AF" w14:textId="4AA37AE4" w:rsidR="0084502E" w:rsidRPr="00BC7831" w:rsidRDefault="00A06E88" w:rsidP="001C6B07">
      <w:pPr>
        <w:spacing w:line="480" w:lineRule="auto"/>
        <w:ind w:firstLine="360"/>
        <w:rPr>
          <w:rFonts w:ascii="Arial" w:hAnsi="Arial" w:cs="Arial"/>
          <w:sz w:val="22"/>
          <w:szCs w:val="22"/>
        </w:rPr>
      </w:pPr>
      <w:r w:rsidRPr="00BC7831">
        <w:rPr>
          <w:rFonts w:ascii="Arial" w:hAnsi="Arial" w:cs="Arial"/>
          <w:sz w:val="22"/>
          <w:szCs w:val="22"/>
        </w:rPr>
        <w:t xml:space="preserve">We tested for effect modification of the </w:t>
      </w:r>
      <w:r w:rsidR="00F6329F" w:rsidRPr="00BC7831">
        <w:rPr>
          <w:rFonts w:ascii="Arial" w:hAnsi="Arial" w:cs="Arial"/>
          <w:sz w:val="22"/>
          <w:szCs w:val="22"/>
        </w:rPr>
        <w:t>association</w:t>
      </w:r>
      <w:r w:rsidRPr="00BC7831">
        <w:rPr>
          <w:rFonts w:ascii="Arial" w:hAnsi="Arial" w:cs="Arial"/>
          <w:sz w:val="22"/>
          <w:szCs w:val="22"/>
        </w:rPr>
        <w:t xml:space="preserve"> of power outage exposure on CVD and respiratory outcomes by age and sex. </w:t>
      </w:r>
      <w:r w:rsidR="0086314D" w:rsidRPr="00BC7831">
        <w:rPr>
          <w:rFonts w:ascii="Arial" w:hAnsi="Arial" w:cs="Arial"/>
          <w:sz w:val="22"/>
          <w:szCs w:val="22"/>
        </w:rPr>
        <w:t>We stratified analyses by age, for those 75+ and &lt;75, and by sex (male and female</w:t>
      </w:r>
      <w:r w:rsidR="002D79E3" w:rsidRPr="00BC7831">
        <w:rPr>
          <w:rFonts w:ascii="Arial" w:hAnsi="Arial" w:cs="Arial"/>
          <w:sz w:val="22"/>
          <w:szCs w:val="22"/>
        </w:rPr>
        <w:t>;</w:t>
      </w:r>
      <w:r w:rsidR="0086314D" w:rsidRPr="00BC7831">
        <w:rPr>
          <w:rFonts w:ascii="Arial" w:hAnsi="Arial" w:cs="Arial"/>
          <w:sz w:val="22"/>
          <w:szCs w:val="22"/>
        </w:rPr>
        <w:t xml:space="preserve"> there is no gender reporting or option to record sex as intersex in CMS records).</w:t>
      </w:r>
      <w:r w:rsidR="008E239A" w:rsidRPr="00BC7831">
        <w:rPr>
          <w:rFonts w:ascii="Arial" w:hAnsi="Arial" w:cs="Arial"/>
          <w:sz w:val="22"/>
          <w:szCs w:val="22"/>
        </w:rPr>
        <w:t xml:space="preserve"> </w:t>
      </w:r>
      <w:r w:rsidR="00BF6E56" w:rsidRPr="00BC7831">
        <w:rPr>
          <w:rFonts w:ascii="Arial" w:hAnsi="Arial" w:cs="Arial"/>
          <w:sz w:val="22"/>
          <w:szCs w:val="22"/>
        </w:rPr>
        <w:t xml:space="preserve">We also tested for effect modification by </w:t>
      </w:r>
      <w:r w:rsidR="00DF6D1C">
        <w:rPr>
          <w:rFonts w:ascii="Arial" w:hAnsi="Arial" w:cs="Arial"/>
          <w:sz w:val="22"/>
          <w:szCs w:val="22"/>
        </w:rPr>
        <w:t xml:space="preserve">county-level </w:t>
      </w:r>
      <w:r w:rsidR="00894552" w:rsidRPr="00BC7831">
        <w:rPr>
          <w:rFonts w:ascii="Arial" w:hAnsi="Arial" w:cs="Arial"/>
          <w:sz w:val="22"/>
          <w:szCs w:val="22"/>
        </w:rPr>
        <w:t>poverty</w:t>
      </w:r>
      <w:r w:rsidR="005072ED" w:rsidRPr="00BC7831">
        <w:rPr>
          <w:rFonts w:ascii="Arial" w:hAnsi="Arial" w:cs="Arial"/>
          <w:sz w:val="22"/>
          <w:szCs w:val="22"/>
        </w:rPr>
        <w:t xml:space="preserve"> status. We </w:t>
      </w:r>
      <w:r w:rsidR="005072ED" w:rsidRPr="00BC7831">
        <w:rPr>
          <w:rFonts w:ascii="Arial" w:hAnsi="Arial" w:cs="Arial"/>
          <w:sz w:val="22"/>
          <w:szCs w:val="22"/>
        </w:rPr>
        <w:lastRenderedPageBreak/>
        <w:t>calculated the proportion of county households making less than the federal poverty income</w:t>
      </w:r>
      <w:r w:rsidR="00731033" w:rsidRPr="00BC7831">
        <w:rPr>
          <w:rFonts w:ascii="Arial" w:hAnsi="Arial" w:cs="Arial"/>
          <w:sz w:val="22"/>
          <w:szCs w:val="22"/>
        </w:rPr>
        <w:t xml:space="preserve"> using </w:t>
      </w:r>
      <w:r w:rsidR="00EC51ED" w:rsidRPr="00BC7831">
        <w:rPr>
          <w:rFonts w:ascii="Arial" w:hAnsi="Arial" w:cs="Arial"/>
          <w:sz w:val="22"/>
          <w:szCs w:val="22"/>
        </w:rPr>
        <w:t>201</w:t>
      </w:r>
      <w:r w:rsidR="00686907" w:rsidRPr="00BC7831">
        <w:rPr>
          <w:rFonts w:ascii="Arial" w:hAnsi="Arial" w:cs="Arial"/>
          <w:sz w:val="22"/>
          <w:szCs w:val="22"/>
        </w:rPr>
        <w:t>3</w:t>
      </w:r>
      <w:r w:rsidR="00EC51ED" w:rsidRPr="00BC7831">
        <w:rPr>
          <w:rFonts w:ascii="Arial" w:hAnsi="Arial" w:cs="Arial"/>
          <w:sz w:val="22"/>
          <w:szCs w:val="22"/>
        </w:rPr>
        <w:t>-</w:t>
      </w:r>
      <w:r w:rsidR="00731033" w:rsidRPr="00BC7831">
        <w:rPr>
          <w:rFonts w:ascii="Arial" w:hAnsi="Arial" w:cs="Arial"/>
          <w:sz w:val="22"/>
          <w:szCs w:val="22"/>
        </w:rPr>
        <w:t>2018 A</w:t>
      </w:r>
      <w:r w:rsidR="0056623F" w:rsidRPr="00BC7831">
        <w:rPr>
          <w:rFonts w:ascii="Arial" w:hAnsi="Arial" w:cs="Arial"/>
          <w:sz w:val="22"/>
          <w:szCs w:val="22"/>
        </w:rPr>
        <w:t xml:space="preserve">merican Community Survey </w:t>
      </w:r>
      <w:r w:rsidR="00731033" w:rsidRPr="00BC7831">
        <w:rPr>
          <w:rFonts w:ascii="Arial" w:hAnsi="Arial" w:cs="Arial"/>
          <w:sz w:val="22"/>
          <w:szCs w:val="22"/>
        </w:rPr>
        <w:t>data</w:t>
      </w:r>
      <w:r w:rsidR="005072ED" w:rsidRPr="00BC7831">
        <w:rPr>
          <w:rFonts w:ascii="Arial" w:hAnsi="Arial" w:cs="Arial"/>
          <w:sz w:val="22"/>
          <w:szCs w:val="22"/>
        </w:rPr>
        <w:t xml:space="preserve"> and </w:t>
      </w:r>
      <w:r w:rsidR="008E21F4" w:rsidRPr="00BC7831">
        <w:rPr>
          <w:rFonts w:ascii="Arial" w:hAnsi="Arial" w:cs="Arial"/>
          <w:sz w:val="22"/>
          <w:szCs w:val="22"/>
        </w:rPr>
        <w:t>stratified analyses by</w:t>
      </w:r>
      <w:r w:rsidR="005072ED" w:rsidRPr="00BC7831">
        <w:rPr>
          <w:rFonts w:ascii="Arial" w:hAnsi="Arial" w:cs="Arial"/>
          <w:sz w:val="22"/>
          <w:szCs w:val="22"/>
        </w:rPr>
        <w:t xml:space="preserve"> quartiles of this measure.</w:t>
      </w:r>
      <w:r w:rsidR="00C60362" w:rsidRPr="00BC7831">
        <w:rPr>
          <w:rFonts w:ascii="Arial" w:hAnsi="Arial" w:cs="Arial"/>
          <w:sz w:val="22"/>
          <w:szCs w:val="22"/>
        </w:rPr>
        <w:t xml:space="preserve"> </w:t>
      </w:r>
      <w:r w:rsidR="00415980" w:rsidRPr="00BC7831">
        <w:rPr>
          <w:rFonts w:ascii="Arial" w:hAnsi="Arial" w:cs="Arial"/>
          <w:sz w:val="22"/>
          <w:szCs w:val="22"/>
        </w:rPr>
        <w:t>Finally, we</w:t>
      </w:r>
      <w:r w:rsidR="00E931F1" w:rsidRPr="00BC7831">
        <w:rPr>
          <w:rFonts w:ascii="Arial" w:hAnsi="Arial" w:cs="Arial"/>
          <w:sz w:val="22"/>
          <w:szCs w:val="22"/>
        </w:rPr>
        <w:t xml:space="preserve"> tested for effect modification </w:t>
      </w:r>
      <w:r w:rsidR="003E71FC" w:rsidRPr="00BC7831">
        <w:rPr>
          <w:rFonts w:ascii="Arial" w:hAnsi="Arial" w:cs="Arial"/>
          <w:sz w:val="22"/>
          <w:szCs w:val="22"/>
        </w:rPr>
        <w:t xml:space="preserve">by the percentage of </w:t>
      </w:r>
      <w:r w:rsidR="00DF6D1C">
        <w:rPr>
          <w:rFonts w:ascii="Arial" w:hAnsi="Arial" w:cs="Arial"/>
          <w:sz w:val="22"/>
          <w:szCs w:val="22"/>
        </w:rPr>
        <w:t xml:space="preserve">total </w:t>
      </w:r>
      <w:r w:rsidR="003E71FC" w:rsidRPr="00BC7831">
        <w:rPr>
          <w:rFonts w:ascii="Arial" w:hAnsi="Arial" w:cs="Arial"/>
          <w:sz w:val="22"/>
          <w:szCs w:val="22"/>
        </w:rPr>
        <w:t>Medicare beneficiaries using DME by county</w:t>
      </w:r>
      <w:r w:rsidR="00BF0E05">
        <w:rPr>
          <w:rFonts w:ascii="Arial" w:hAnsi="Arial" w:cs="Arial"/>
          <w:sz w:val="22"/>
          <w:szCs w:val="22"/>
        </w:rPr>
        <w:t xml:space="preserve"> estimated from </w:t>
      </w:r>
      <w:proofErr w:type="spellStart"/>
      <w:r w:rsidR="00BF0E05">
        <w:rPr>
          <w:rFonts w:ascii="Arial" w:hAnsi="Arial" w:cs="Arial"/>
          <w:sz w:val="22"/>
          <w:szCs w:val="22"/>
        </w:rPr>
        <w:t>emPOWER</w:t>
      </w:r>
      <w:proofErr w:type="spellEnd"/>
      <w:r w:rsidR="00BF0E05">
        <w:rPr>
          <w:rFonts w:ascii="Arial" w:hAnsi="Arial" w:cs="Arial"/>
          <w:sz w:val="22"/>
          <w:szCs w:val="22"/>
        </w:rPr>
        <w:t xml:space="preserve"> data</w:t>
      </w:r>
      <w:r w:rsidR="00376E5D">
        <w:rPr>
          <w:rFonts w:ascii="Arial" w:hAnsi="Arial" w:cs="Arial"/>
          <w:sz w:val="22"/>
          <w:szCs w:val="22"/>
        </w:rPr>
        <w:t xml:space="preserve"> </w:t>
      </w:r>
      <w:r w:rsidR="004C006D">
        <w:rPr>
          <w:rFonts w:ascii="Arial" w:hAnsi="Arial" w:cs="Arial"/>
          <w:sz w:val="22"/>
          <w:szCs w:val="22"/>
        </w:rPr>
        <w:fldChar w:fldCharType="begin"/>
      </w:r>
      <w:r w:rsidR="00F8308F">
        <w:rPr>
          <w:rFonts w:ascii="Arial" w:hAnsi="Arial" w:cs="Arial"/>
          <w:sz w:val="22"/>
          <w:szCs w:val="22"/>
        </w:rPr>
        <w:instrText xml:space="preserve"> ADDIN ZOTERO_ITEM CSL_CITATION {"citationID":"U0aBvAdH","properties":{"formattedCitation":"(38)","plainCitation":"(38)","noteIndex":0},"citationItems":[{"id":260,"uris":["http://zotero.org/users/local/hHKggCUl/items/DEGGDVC8"],"itemData":{"id":260,"type":"webpage","title":"HHS emPOWER program platform","URL":"https://empowerprogram.hhs.gov/","accessed":{"date-parts":[["2024",1,3]]}}}],"schema":"https://github.com/citation-style-language/schema/raw/master/csl-citation.json"} </w:instrText>
      </w:r>
      <w:r w:rsidR="004C006D">
        <w:rPr>
          <w:rFonts w:ascii="Arial" w:hAnsi="Arial" w:cs="Arial"/>
          <w:sz w:val="22"/>
          <w:szCs w:val="22"/>
        </w:rPr>
        <w:fldChar w:fldCharType="separate"/>
      </w:r>
      <w:r w:rsidR="00F8308F">
        <w:rPr>
          <w:rFonts w:ascii="Arial" w:hAnsi="Arial" w:cs="Arial"/>
          <w:noProof/>
          <w:sz w:val="22"/>
          <w:szCs w:val="22"/>
        </w:rPr>
        <w:t>(38)</w:t>
      </w:r>
      <w:r w:rsidR="004C006D">
        <w:rPr>
          <w:rFonts w:ascii="Arial" w:hAnsi="Arial" w:cs="Arial"/>
          <w:sz w:val="22"/>
          <w:szCs w:val="22"/>
        </w:rPr>
        <w:fldChar w:fldCharType="end"/>
      </w:r>
      <w:r w:rsidR="003E71FC" w:rsidRPr="00BC7831">
        <w:rPr>
          <w:rFonts w:ascii="Arial" w:hAnsi="Arial" w:cs="Arial"/>
          <w:sz w:val="22"/>
          <w:szCs w:val="22"/>
        </w:rPr>
        <w:t xml:space="preserve">. </w:t>
      </w:r>
      <w:proofErr w:type="spellStart"/>
      <w:r w:rsidR="00E931F1" w:rsidRPr="00BC7831">
        <w:rPr>
          <w:rFonts w:ascii="Arial" w:hAnsi="Arial" w:cs="Arial"/>
          <w:sz w:val="22"/>
          <w:szCs w:val="22"/>
        </w:rPr>
        <w:t>emPOWER</w:t>
      </w:r>
      <w:proofErr w:type="spellEnd"/>
      <w:r w:rsidR="00E931F1" w:rsidRPr="00BC7831">
        <w:rPr>
          <w:rFonts w:ascii="Arial" w:hAnsi="Arial" w:cs="Arial"/>
          <w:sz w:val="22"/>
          <w:szCs w:val="22"/>
        </w:rPr>
        <w:t xml:space="preserve"> </w:t>
      </w:r>
      <w:r w:rsidR="00BF0E05">
        <w:rPr>
          <w:rFonts w:ascii="Arial" w:hAnsi="Arial" w:cs="Arial"/>
          <w:sz w:val="22"/>
          <w:szCs w:val="22"/>
        </w:rPr>
        <w:t>provides</w:t>
      </w:r>
      <w:r w:rsidR="00BF0E05" w:rsidRPr="00BC7831">
        <w:rPr>
          <w:rFonts w:ascii="Arial" w:hAnsi="Arial" w:cs="Arial"/>
          <w:sz w:val="22"/>
          <w:szCs w:val="22"/>
        </w:rPr>
        <w:t xml:space="preserve"> </w:t>
      </w:r>
      <w:r w:rsidR="00E931F1" w:rsidRPr="00BC7831">
        <w:rPr>
          <w:rFonts w:ascii="Arial" w:hAnsi="Arial" w:cs="Arial"/>
          <w:sz w:val="22"/>
          <w:szCs w:val="22"/>
        </w:rPr>
        <w:t>the nu</w:t>
      </w:r>
      <w:r w:rsidR="009F6675" w:rsidRPr="00BC7831">
        <w:rPr>
          <w:rFonts w:ascii="Arial" w:hAnsi="Arial" w:cs="Arial"/>
          <w:sz w:val="22"/>
          <w:szCs w:val="22"/>
        </w:rPr>
        <w:t xml:space="preserve">mber of Medicare </w:t>
      </w:r>
      <w:r w:rsidR="00415DFA" w:rsidRPr="00BC7831">
        <w:rPr>
          <w:rFonts w:ascii="Arial" w:hAnsi="Arial" w:cs="Arial"/>
          <w:sz w:val="22"/>
          <w:szCs w:val="22"/>
        </w:rPr>
        <w:t>beneficiaries</w:t>
      </w:r>
      <w:r w:rsidR="009F6675" w:rsidRPr="00BC7831">
        <w:rPr>
          <w:rFonts w:ascii="Arial" w:hAnsi="Arial" w:cs="Arial"/>
          <w:sz w:val="22"/>
          <w:szCs w:val="22"/>
        </w:rPr>
        <w:t xml:space="preserve"> (all, not only </w:t>
      </w:r>
      <w:r w:rsidR="00DF6D1C">
        <w:rPr>
          <w:rFonts w:ascii="Arial" w:hAnsi="Arial" w:cs="Arial"/>
          <w:sz w:val="22"/>
          <w:szCs w:val="22"/>
        </w:rPr>
        <w:t>Fee-For-Service beneficiaries aged</w:t>
      </w:r>
      <w:r w:rsidR="00DF6D1C" w:rsidRPr="00BC7831">
        <w:rPr>
          <w:rFonts w:ascii="Arial" w:hAnsi="Arial" w:cs="Arial"/>
          <w:sz w:val="22"/>
          <w:szCs w:val="22"/>
        </w:rPr>
        <w:t xml:space="preserve"> </w:t>
      </w:r>
      <w:r w:rsidR="009F6675" w:rsidRPr="00BC7831">
        <w:rPr>
          <w:rFonts w:ascii="Arial" w:hAnsi="Arial" w:cs="Arial"/>
          <w:sz w:val="22"/>
          <w:szCs w:val="22"/>
        </w:rPr>
        <w:t>65+</w:t>
      </w:r>
      <w:r w:rsidR="00DF6D1C">
        <w:rPr>
          <w:rFonts w:ascii="Arial" w:hAnsi="Arial" w:cs="Arial"/>
          <w:sz w:val="22"/>
          <w:szCs w:val="22"/>
        </w:rPr>
        <w:t>, as in our study population</w:t>
      </w:r>
      <w:r w:rsidR="009F6675" w:rsidRPr="00BC7831">
        <w:rPr>
          <w:rFonts w:ascii="Arial" w:hAnsi="Arial" w:cs="Arial"/>
          <w:sz w:val="22"/>
          <w:szCs w:val="22"/>
        </w:rPr>
        <w:t xml:space="preserve">) </w:t>
      </w:r>
      <w:r w:rsidR="00415DFA" w:rsidRPr="00BC7831">
        <w:rPr>
          <w:rFonts w:ascii="Arial" w:hAnsi="Arial" w:cs="Arial"/>
          <w:sz w:val="22"/>
          <w:szCs w:val="22"/>
        </w:rPr>
        <w:t>using DME and the total number of beneficiaries</w:t>
      </w:r>
      <w:r w:rsidR="00BF0E05">
        <w:rPr>
          <w:rFonts w:ascii="Arial" w:hAnsi="Arial" w:cs="Arial"/>
          <w:sz w:val="22"/>
          <w:szCs w:val="22"/>
        </w:rPr>
        <w:t xml:space="preserve"> by county</w:t>
      </w:r>
      <w:r w:rsidR="00415DFA" w:rsidRPr="00BC7831">
        <w:rPr>
          <w:rFonts w:ascii="Arial" w:hAnsi="Arial" w:cs="Arial"/>
          <w:sz w:val="22"/>
          <w:szCs w:val="22"/>
        </w:rPr>
        <w:t xml:space="preserve">. We calculated the percentage of DME users by county and </w:t>
      </w:r>
      <w:r w:rsidR="00E707B7" w:rsidRPr="00BC7831">
        <w:rPr>
          <w:rFonts w:ascii="Arial" w:hAnsi="Arial" w:cs="Arial"/>
          <w:sz w:val="22"/>
          <w:szCs w:val="22"/>
        </w:rPr>
        <w:t xml:space="preserve">stratified analyses by </w:t>
      </w:r>
      <w:r w:rsidR="00415DFA" w:rsidRPr="00BC7831">
        <w:rPr>
          <w:rFonts w:ascii="Arial" w:hAnsi="Arial" w:cs="Arial"/>
          <w:sz w:val="22"/>
          <w:szCs w:val="22"/>
        </w:rPr>
        <w:t xml:space="preserve">quartiles of </w:t>
      </w:r>
      <w:r w:rsidR="00AF73EC" w:rsidRPr="00BC7831">
        <w:rPr>
          <w:rFonts w:ascii="Arial" w:hAnsi="Arial" w:cs="Arial"/>
          <w:sz w:val="22"/>
          <w:szCs w:val="22"/>
        </w:rPr>
        <w:t xml:space="preserve">percentage of </w:t>
      </w:r>
      <w:r w:rsidR="00D47573" w:rsidRPr="00BC7831">
        <w:rPr>
          <w:rFonts w:ascii="Arial" w:hAnsi="Arial" w:cs="Arial"/>
          <w:sz w:val="22"/>
          <w:szCs w:val="22"/>
        </w:rPr>
        <w:t xml:space="preserve">DME </w:t>
      </w:r>
      <w:commentRangeStart w:id="17"/>
      <w:commentRangeStart w:id="18"/>
      <w:r w:rsidR="00D47573" w:rsidRPr="00BC7831">
        <w:rPr>
          <w:rFonts w:ascii="Arial" w:hAnsi="Arial" w:cs="Arial"/>
          <w:sz w:val="22"/>
          <w:szCs w:val="22"/>
        </w:rPr>
        <w:t>use</w:t>
      </w:r>
      <w:r w:rsidR="008D34E0" w:rsidRPr="00BC7831">
        <w:rPr>
          <w:rFonts w:ascii="Arial" w:hAnsi="Arial" w:cs="Arial"/>
          <w:sz w:val="22"/>
          <w:szCs w:val="22"/>
        </w:rPr>
        <w:t>rs</w:t>
      </w:r>
      <w:commentRangeEnd w:id="17"/>
      <w:r w:rsidR="00BF0E05">
        <w:rPr>
          <w:rStyle w:val="CommentReference"/>
        </w:rPr>
        <w:commentReference w:id="17"/>
      </w:r>
      <w:commentRangeEnd w:id="18"/>
      <w:r w:rsidR="00376E5D">
        <w:rPr>
          <w:rStyle w:val="CommentReference"/>
        </w:rPr>
        <w:commentReference w:id="18"/>
      </w:r>
      <w:r w:rsidR="008D34E0" w:rsidRPr="00BC7831">
        <w:rPr>
          <w:rFonts w:ascii="Arial" w:hAnsi="Arial" w:cs="Arial"/>
          <w:sz w:val="22"/>
          <w:szCs w:val="22"/>
        </w:rPr>
        <w:t xml:space="preserve">. </w:t>
      </w:r>
    </w:p>
    <w:p w14:paraId="3AEC116B" w14:textId="77777777" w:rsidR="000C69F6" w:rsidRPr="00BC7831" w:rsidRDefault="000C69F6" w:rsidP="001C6B07">
      <w:pPr>
        <w:spacing w:line="480" w:lineRule="auto"/>
        <w:rPr>
          <w:rFonts w:ascii="Arial" w:hAnsi="Arial" w:cs="Arial"/>
          <w:sz w:val="22"/>
          <w:szCs w:val="22"/>
        </w:rPr>
      </w:pPr>
    </w:p>
    <w:p w14:paraId="76B72634" w14:textId="030FDA7A" w:rsidR="002C6D70" w:rsidRPr="00BC7831" w:rsidRDefault="00ED7F0C" w:rsidP="001C6B07">
      <w:pPr>
        <w:spacing w:line="480" w:lineRule="auto"/>
        <w:rPr>
          <w:rFonts w:ascii="Arial" w:hAnsi="Arial" w:cs="Arial"/>
          <w:b/>
          <w:bCs/>
        </w:rPr>
      </w:pPr>
      <w:r w:rsidRPr="00BC7831">
        <w:rPr>
          <w:rFonts w:ascii="Arial" w:hAnsi="Arial" w:cs="Arial"/>
          <w:b/>
          <w:bCs/>
        </w:rPr>
        <w:t>Results</w:t>
      </w:r>
    </w:p>
    <w:p w14:paraId="6B418FF3" w14:textId="77777777" w:rsidR="0091085D" w:rsidRPr="00BC7831" w:rsidRDefault="0091085D" w:rsidP="001C6B07">
      <w:pPr>
        <w:spacing w:line="480" w:lineRule="auto"/>
        <w:rPr>
          <w:rFonts w:ascii="Arial" w:hAnsi="Arial" w:cs="Arial"/>
          <w:sz w:val="22"/>
          <w:szCs w:val="22"/>
        </w:rPr>
      </w:pPr>
    </w:p>
    <w:p w14:paraId="2FC6789E" w14:textId="7D0597A0" w:rsidR="00FA7C5A" w:rsidRDefault="008B2C1D" w:rsidP="001C6B07">
      <w:pPr>
        <w:spacing w:line="480" w:lineRule="auto"/>
        <w:rPr>
          <w:rFonts w:ascii="Arial" w:hAnsi="Arial" w:cs="Arial"/>
          <w:sz w:val="22"/>
          <w:szCs w:val="22"/>
        </w:rPr>
      </w:pPr>
      <w:r w:rsidRPr="00BC7831">
        <w:rPr>
          <w:rFonts w:ascii="Arial" w:hAnsi="Arial" w:cs="Arial"/>
          <w:sz w:val="22"/>
          <w:szCs w:val="22"/>
        </w:rPr>
        <w:tab/>
      </w:r>
      <w:r w:rsidR="00222612">
        <w:rPr>
          <w:rFonts w:ascii="Arial" w:hAnsi="Arial" w:cs="Arial"/>
          <w:sz w:val="22"/>
          <w:szCs w:val="22"/>
        </w:rPr>
        <w:t xml:space="preserve">Our analysis </w:t>
      </w:r>
      <w:r w:rsidRPr="00BC7831">
        <w:rPr>
          <w:rFonts w:ascii="Arial" w:hAnsi="Arial" w:cs="Arial"/>
          <w:sz w:val="22"/>
          <w:szCs w:val="22"/>
        </w:rPr>
        <w:t xml:space="preserve">included </w:t>
      </w:r>
      <w:r w:rsidR="006A2C02" w:rsidRPr="00BC7831">
        <w:rPr>
          <w:rFonts w:ascii="Arial" w:hAnsi="Arial" w:cs="Arial"/>
          <w:sz w:val="22"/>
          <w:szCs w:val="22"/>
        </w:rPr>
        <w:t>2,161</w:t>
      </w:r>
      <w:r w:rsidRPr="00BC7831">
        <w:rPr>
          <w:rFonts w:ascii="Arial" w:hAnsi="Arial" w:cs="Arial"/>
          <w:sz w:val="22"/>
          <w:szCs w:val="22"/>
        </w:rPr>
        <w:t xml:space="preserve"> counties,</w:t>
      </w:r>
      <w:r w:rsidR="00CC520E">
        <w:rPr>
          <w:rFonts w:ascii="Arial" w:hAnsi="Arial" w:cs="Arial"/>
          <w:sz w:val="22"/>
          <w:szCs w:val="22"/>
        </w:rPr>
        <w:t xml:space="preserve"> </w:t>
      </w:r>
      <w:r w:rsidR="006415D5">
        <w:rPr>
          <w:rFonts w:ascii="Arial" w:hAnsi="Arial" w:cs="Arial"/>
          <w:sz w:val="22"/>
          <w:szCs w:val="22"/>
        </w:rPr>
        <w:t>covering</w:t>
      </w:r>
      <w:r w:rsidR="009E7ED2">
        <w:rPr>
          <w:rFonts w:ascii="Arial" w:hAnsi="Arial" w:cs="Arial"/>
          <w:sz w:val="22"/>
          <w:szCs w:val="22"/>
        </w:rPr>
        <w:t xml:space="preserve"> </w:t>
      </w:r>
      <w:r w:rsidR="009E7ED2" w:rsidRPr="00BC7831">
        <w:rPr>
          <w:rFonts w:ascii="Arial" w:hAnsi="Arial" w:cs="Arial"/>
          <w:sz w:val="22"/>
          <w:szCs w:val="22"/>
        </w:rPr>
        <w:t>71.</w:t>
      </w:r>
      <w:r w:rsidR="009E7ED2">
        <w:rPr>
          <w:rFonts w:ascii="Arial" w:hAnsi="Arial" w:cs="Arial"/>
          <w:sz w:val="22"/>
          <w:szCs w:val="22"/>
        </w:rPr>
        <w:t>1</w:t>
      </w:r>
      <w:r w:rsidR="009E7ED2" w:rsidRPr="00BC7831">
        <w:rPr>
          <w:rFonts w:ascii="Arial" w:hAnsi="Arial" w:cs="Arial"/>
          <w:sz w:val="22"/>
          <w:szCs w:val="22"/>
        </w:rPr>
        <w:t xml:space="preserve">% of Medicare </w:t>
      </w:r>
      <w:r w:rsidR="009E7ED2">
        <w:rPr>
          <w:rFonts w:ascii="Arial" w:hAnsi="Arial" w:cs="Arial"/>
          <w:sz w:val="22"/>
          <w:szCs w:val="22"/>
        </w:rPr>
        <w:t>F</w:t>
      </w:r>
      <w:r w:rsidR="009E7ED2" w:rsidRPr="00BC7831">
        <w:rPr>
          <w:rFonts w:ascii="Arial" w:hAnsi="Arial" w:cs="Arial"/>
          <w:sz w:val="22"/>
          <w:szCs w:val="22"/>
        </w:rPr>
        <w:t>ee-</w:t>
      </w:r>
      <w:r w:rsidR="009E7ED2">
        <w:rPr>
          <w:rFonts w:ascii="Arial" w:hAnsi="Arial" w:cs="Arial"/>
          <w:sz w:val="22"/>
          <w:szCs w:val="22"/>
        </w:rPr>
        <w:t>F</w:t>
      </w:r>
      <w:r w:rsidR="009E7ED2" w:rsidRPr="00BC7831">
        <w:rPr>
          <w:rFonts w:ascii="Arial" w:hAnsi="Arial" w:cs="Arial"/>
          <w:sz w:val="22"/>
          <w:szCs w:val="22"/>
        </w:rPr>
        <w:t>or-</w:t>
      </w:r>
      <w:r w:rsidR="009E7ED2">
        <w:rPr>
          <w:rFonts w:ascii="Arial" w:hAnsi="Arial" w:cs="Arial"/>
          <w:sz w:val="22"/>
          <w:szCs w:val="22"/>
        </w:rPr>
        <w:t>S</w:t>
      </w:r>
      <w:r w:rsidR="009E7ED2" w:rsidRPr="00BC7831">
        <w:rPr>
          <w:rFonts w:ascii="Arial" w:hAnsi="Arial" w:cs="Arial"/>
          <w:sz w:val="22"/>
          <w:szCs w:val="22"/>
        </w:rPr>
        <w:t>ervice beneficiaries</w:t>
      </w:r>
      <w:r w:rsidR="009E7ED2">
        <w:rPr>
          <w:rFonts w:ascii="Arial" w:hAnsi="Arial" w:cs="Arial"/>
          <w:sz w:val="22"/>
          <w:szCs w:val="22"/>
        </w:rPr>
        <w:t>, who experienced an</w:t>
      </w:r>
      <w:r w:rsidR="00CC520E">
        <w:rPr>
          <w:rFonts w:ascii="Arial" w:hAnsi="Arial" w:cs="Arial"/>
          <w:sz w:val="22"/>
          <w:szCs w:val="22"/>
        </w:rPr>
        <w:t xml:space="preserve"> </w:t>
      </w:r>
      <w:r w:rsidR="00CC520E" w:rsidRPr="00BC7831">
        <w:rPr>
          <w:rFonts w:ascii="Arial" w:hAnsi="Arial" w:cs="Arial"/>
          <w:sz w:val="22"/>
          <w:szCs w:val="22"/>
        </w:rPr>
        <w:t>average</w:t>
      </w:r>
      <w:r w:rsidR="00CC520E">
        <w:rPr>
          <w:rFonts w:ascii="Arial" w:hAnsi="Arial" w:cs="Arial"/>
          <w:sz w:val="22"/>
          <w:szCs w:val="22"/>
        </w:rPr>
        <w:t xml:space="preserve"> of</w:t>
      </w:r>
      <w:r w:rsidR="00CC520E" w:rsidRPr="00BC7831">
        <w:rPr>
          <w:rFonts w:ascii="Arial" w:hAnsi="Arial" w:cs="Arial"/>
          <w:sz w:val="22"/>
          <w:szCs w:val="22"/>
        </w:rPr>
        <w:t xml:space="preserve"> </w:t>
      </w:r>
      <w:r w:rsidR="00CC520E" w:rsidRPr="00F432F5">
        <w:rPr>
          <w:rFonts w:ascii="Arial" w:hAnsi="Arial" w:cs="Arial"/>
          <w:sz w:val="22"/>
          <w:szCs w:val="22"/>
        </w:rPr>
        <w:t>7</w:t>
      </w:r>
      <w:r w:rsidR="00CC520E">
        <w:rPr>
          <w:rFonts w:ascii="Arial" w:hAnsi="Arial" w:cs="Arial"/>
          <w:sz w:val="22"/>
          <w:szCs w:val="22"/>
        </w:rPr>
        <w:t xml:space="preserve"> (</w:t>
      </w:r>
      <w:commentRangeStart w:id="19"/>
      <w:commentRangeStart w:id="20"/>
      <w:r w:rsidR="00CC520E">
        <w:rPr>
          <w:rFonts w:ascii="Arial" w:hAnsi="Arial" w:cs="Arial"/>
          <w:sz w:val="22"/>
          <w:szCs w:val="22"/>
        </w:rPr>
        <w:t>SD=28</w:t>
      </w:r>
      <w:commentRangeEnd w:id="19"/>
      <w:r w:rsidR="00CC520E">
        <w:rPr>
          <w:rStyle w:val="CommentReference"/>
        </w:rPr>
        <w:commentReference w:id="19"/>
      </w:r>
      <w:commentRangeEnd w:id="20"/>
      <w:r w:rsidR="004C006D">
        <w:rPr>
          <w:rStyle w:val="CommentReference"/>
        </w:rPr>
        <w:commentReference w:id="20"/>
      </w:r>
      <w:r w:rsidR="00CC520E">
        <w:rPr>
          <w:rFonts w:ascii="Arial" w:hAnsi="Arial" w:cs="Arial"/>
          <w:sz w:val="22"/>
          <w:szCs w:val="22"/>
        </w:rPr>
        <w:t>)</w:t>
      </w:r>
      <w:r w:rsidR="00CC520E" w:rsidRPr="00F432F5">
        <w:rPr>
          <w:rFonts w:ascii="Arial" w:hAnsi="Arial" w:cs="Arial"/>
          <w:sz w:val="22"/>
          <w:szCs w:val="22"/>
        </w:rPr>
        <w:t xml:space="preserve"> 8+ hour power outages affecting </w:t>
      </w:r>
      <w:r w:rsidR="00CC520E" w:rsidRPr="00F432F5">
        <w:rPr>
          <w:rFonts w:ascii="Arial" w:eastAsia="Garamond" w:hAnsi="Arial" w:cs="Arial"/>
        </w:rPr>
        <w:t>≥</w:t>
      </w:r>
      <w:r w:rsidR="00CC520E" w:rsidRPr="00F432F5">
        <w:rPr>
          <w:rFonts w:ascii="Arial" w:hAnsi="Arial" w:cs="Arial"/>
          <w:sz w:val="22"/>
          <w:szCs w:val="22"/>
        </w:rPr>
        <w:t xml:space="preserve">1% </w:t>
      </w:r>
      <w:r w:rsidR="00CC520E">
        <w:rPr>
          <w:rFonts w:ascii="Arial" w:hAnsi="Arial" w:cs="Arial"/>
          <w:sz w:val="22"/>
          <w:szCs w:val="22"/>
        </w:rPr>
        <w:t xml:space="preserve">of </w:t>
      </w:r>
      <w:r w:rsidR="00CC520E" w:rsidRPr="00F432F5">
        <w:rPr>
          <w:rFonts w:ascii="Arial" w:hAnsi="Arial" w:cs="Arial"/>
          <w:sz w:val="22"/>
          <w:szCs w:val="22"/>
        </w:rPr>
        <w:t>customers in 2018</w:t>
      </w:r>
      <w:r w:rsidRPr="00BC7831">
        <w:rPr>
          <w:rFonts w:ascii="Arial" w:hAnsi="Arial" w:cs="Arial"/>
          <w:sz w:val="22"/>
          <w:szCs w:val="22"/>
        </w:rPr>
        <w:t xml:space="preserve">. </w:t>
      </w:r>
      <w:r w:rsidR="00333ACC" w:rsidRPr="00BC7831">
        <w:rPr>
          <w:rFonts w:ascii="Arial" w:hAnsi="Arial" w:cs="Arial"/>
          <w:sz w:val="22"/>
          <w:szCs w:val="22"/>
        </w:rPr>
        <w:t>The number of beneficiaries</w:t>
      </w:r>
      <w:r w:rsidR="00213C45" w:rsidRPr="00BC7831">
        <w:rPr>
          <w:rFonts w:ascii="Arial" w:hAnsi="Arial" w:cs="Arial"/>
          <w:sz w:val="22"/>
          <w:szCs w:val="22"/>
        </w:rPr>
        <w:t xml:space="preserve"> </w:t>
      </w:r>
      <w:r w:rsidR="00222612">
        <w:rPr>
          <w:rFonts w:ascii="Arial" w:hAnsi="Arial" w:cs="Arial"/>
          <w:sz w:val="22"/>
          <w:szCs w:val="22"/>
        </w:rPr>
        <w:t>per</w:t>
      </w:r>
      <w:r w:rsidR="00222612" w:rsidRPr="00BC7831">
        <w:rPr>
          <w:rFonts w:ascii="Arial" w:hAnsi="Arial" w:cs="Arial"/>
          <w:sz w:val="22"/>
          <w:szCs w:val="22"/>
        </w:rPr>
        <w:t xml:space="preserve"> </w:t>
      </w:r>
      <w:r w:rsidR="00213C45" w:rsidRPr="00BC7831">
        <w:rPr>
          <w:rFonts w:ascii="Arial" w:hAnsi="Arial" w:cs="Arial"/>
          <w:sz w:val="22"/>
          <w:szCs w:val="22"/>
        </w:rPr>
        <w:t xml:space="preserve">included </w:t>
      </w:r>
      <w:r w:rsidR="00222612" w:rsidRPr="00BC7831">
        <w:rPr>
          <w:rFonts w:ascii="Arial" w:hAnsi="Arial" w:cs="Arial"/>
          <w:sz w:val="22"/>
          <w:szCs w:val="22"/>
        </w:rPr>
        <w:t>count</w:t>
      </w:r>
      <w:r w:rsidR="00222612">
        <w:rPr>
          <w:rFonts w:ascii="Arial" w:hAnsi="Arial" w:cs="Arial"/>
          <w:sz w:val="22"/>
          <w:szCs w:val="22"/>
        </w:rPr>
        <w:t>y</w:t>
      </w:r>
      <w:r w:rsidR="00222612" w:rsidRPr="00BC7831">
        <w:rPr>
          <w:rFonts w:ascii="Arial" w:hAnsi="Arial" w:cs="Arial"/>
          <w:sz w:val="22"/>
          <w:szCs w:val="22"/>
        </w:rPr>
        <w:t xml:space="preserve"> </w:t>
      </w:r>
      <w:r w:rsidR="00213C45" w:rsidRPr="00BC7831">
        <w:rPr>
          <w:rFonts w:ascii="Arial" w:hAnsi="Arial" w:cs="Arial"/>
          <w:sz w:val="22"/>
          <w:szCs w:val="22"/>
        </w:rPr>
        <w:t>ranged</w:t>
      </w:r>
      <w:r w:rsidR="00333ACC" w:rsidRPr="00BC7831">
        <w:rPr>
          <w:rFonts w:ascii="Arial" w:hAnsi="Arial" w:cs="Arial"/>
          <w:sz w:val="22"/>
          <w:szCs w:val="22"/>
        </w:rPr>
        <w:t xml:space="preserve"> </w:t>
      </w:r>
      <w:r w:rsidR="00333ACC" w:rsidRPr="00F432F5">
        <w:rPr>
          <w:rFonts w:ascii="Arial" w:hAnsi="Arial" w:cs="Arial"/>
          <w:sz w:val="22"/>
          <w:szCs w:val="22"/>
        </w:rPr>
        <w:t xml:space="preserve">from </w:t>
      </w:r>
      <w:r w:rsidR="00D77C8D" w:rsidRPr="00F432F5">
        <w:rPr>
          <w:rFonts w:ascii="Arial" w:hAnsi="Arial" w:cs="Arial"/>
          <w:sz w:val="22"/>
          <w:szCs w:val="22"/>
        </w:rPr>
        <w:t>501</w:t>
      </w:r>
      <w:r w:rsidR="00333ACC" w:rsidRPr="00F432F5">
        <w:rPr>
          <w:rFonts w:ascii="Arial" w:hAnsi="Arial" w:cs="Arial"/>
          <w:sz w:val="22"/>
          <w:szCs w:val="22"/>
        </w:rPr>
        <w:t xml:space="preserve"> to </w:t>
      </w:r>
      <w:r w:rsidR="00D77C8D" w:rsidRPr="00F432F5">
        <w:rPr>
          <w:rFonts w:ascii="Arial" w:hAnsi="Arial" w:cs="Arial"/>
          <w:sz w:val="22"/>
          <w:szCs w:val="22"/>
        </w:rPr>
        <w:t>252,004</w:t>
      </w:r>
      <w:r w:rsidR="00333ACC" w:rsidRPr="00F432F5">
        <w:rPr>
          <w:rFonts w:ascii="Arial" w:hAnsi="Arial" w:cs="Arial"/>
          <w:sz w:val="22"/>
          <w:szCs w:val="22"/>
        </w:rPr>
        <w:t>.</w:t>
      </w:r>
      <w:r w:rsidR="00333ACC" w:rsidRPr="00BC7831">
        <w:rPr>
          <w:rFonts w:ascii="Arial" w:hAnsi="Arial" w:cs="Arial"/>
          <w:sz w:val="22"/>
          <w:szCs w:val="22"/>
        </w:rPr>
        <w:t xml:space="preserve"> </w:t>
      </w:r>
      <w:r w:rsidR="00E15A06" w:rsidRPr="0030757C">
        <w:rPr>
          <w:rFonts w:ascii="Arial" w:hAnsi="Arial" w:cs="Arial"/>
          <w:sz w:val="22"/>
          <w:szCs w:val="22"/>
        </w:rPr>
        <w:t xml:space="preserve">Outages affecting </w:t>
      </w:r>
      <w:r w:rsidR="00E15A06" w:rsidRPr="0030757C">
        <w:rPr>
          <w:rFonts w:ascii="Arial" w:eastAsia="Garamond" w:hAnsi="Arial" w:cs="Arial"/>
          <w:sz w:val="22"/>
          <w:szCs w:val="22"/>
        </w:rPr>
        <w:t>≥1% of county customers affected</w:t>
      </w:r>
      <w:r w:rsidR="00A735BC" w:rsidRPr="0030757C">
        <w:rPr>
          <w:rFonts w:ascii="Arial" w:eastAsia="Garamond" w:hAnsi="Arial" w:cs="Arial"/>
          <w:sz w:val="22"/>
          <w:szCs w:val="22"/>
        </w:rPr>
        <w:t xml:space="preserve"> on average</w:t>
      </w:r>
      <w:r w:rsidR="00E15A06" w:rsidRPr="0030757C">
        <w:rPr>
          <w:rFonts w:ascii="Arial" w:hAnsi="Arial" w:cs="Arial"/>
          <w:sz w:val="22"/>
          <w:szCs w:val="22"/>
        </w:rPr>
        <w:t xml:space="preserve"> </w:t>
      </w:r>
      <w:r w:rsidR="00E15A06" w:rsidRPr="0030757C">
        <w:rPr>
          <w:rFonts w:ascii="Arial" w:eastAsia="Garamond" w:hAnsi="Arial" w:cs="Arial"/>
          <w:sz w:val="22"/>
          <w:szCs w:val="22"/>
        </w:rPr>
        <w:t>≥</w:t>
      </w:r>
      <w:r w:rsidR="00E15A06" w:rsidRPr="0030757C">
        <w:rPr>
          <w:rFonts w:ascii="Arial" w:hAnsi="Arial" w:cs="Arial"/>
          <w:sz w:val="22"/>
          <w:szCs w:val="22"/>
        </w:rPr>
        <w:t>109 Fee-For-Service M</w:t>
      </w:r>
      <w:r w:rsidR="00971C83" w:rsidRPr="0030757C">
        <w:rPr>
          <w:rFonts w:ascii="Arial" w:hAnsi="Arial" w:cs="Arial"/>
          <w:sz w:val="22"/>
          <w:szCs w:val="22"/>
        </w:rPr>
        <w:t xml:space="preserve">edicare </w:t>
      </w:r>
      <w:r w:rsidR="005164A7" w:rsidRPr="0030757C">
        <w:rPr>
          <w:rFonts w:ascii="Arial" w:hAnsi="Arial" w:cs="Arial"/>
          <w:sz w:val="22"/>
          <w:szCs w:val="22"/>
        </w:rPr>
        <w:t>beneficiaries</w:t>
      </w:r>
      <w:r w:rsidR="00E15A06" w:rsidRPr="0030757C">
        <w:rPr>
          <w:rFonts w:ascii="Arial" w:hAnsi="Arial" w:cs="Arial"/>
          <w:sz w:val="22"/>
          <w:szCs w:val="22"/>
        </w:rPr>
        <w:t>.</w:t>
      </w:r>
      <w:r w:rsidR="00E15A06" w:rsidRPr="00BC7831">
        <w:rPr>
          <w:rFonts w:ascii="Arial" w:hAnsi="Arial" w:cs="Arial"/>
          <w:sz w:val="22"/>
          <w:szCs w:val="22"/>
        </w:rPr>
        <w:t xml:space="preserve"> </w:t>
      </w:r>
      <w:r w:rsidR="00CC520E">
        <w:rPr>
          <w:rFonts w:ascii="Arial" w:hAnsi="Arial" w:cs="Arial"/>
          <w:sz w:val="22"/>
          <w:szCs w:val="22"/>
        </w:rPr>
        <w:t>Just over two percent of county-days were exposed to a power outage (n=15,990 county-days)</w:t>
      </w:r>
      <w:r w:rsidR="00E60AA2" w:rsidRPr="0033600E">
        <w:rPr>
          <w:rFonts w:ascii="Arial" w:hAnsi="Arial" w:cs="Arial"/>
          <w:sz w:val="22"/>
          <w:szCs w:val="22"/>
        </w:rPr>
        <w:t>.</w:t>
      </w:r>
      <w:r w:rsidR="009002E2" w:rsidRPr="0033600E">
        <w:rPr>
          <w:rFonts w:ascii="Arial" w:hAnsi="Arial" w:cs="Arial"/>
          <w:sz w:val="22"/>
          <w:szCs w:val="22"/>
        </w:rPr>
        <w:t xml:space="preserve"> </w:t>
      </w:r>
      <w:r w:rsidR="006D46D0">
        <w:rPr>
          <w:rFonts w:ascii="Arial" w:hAnsi="Arial" w:cs="Arial"/>
          <w:sz w:val="22"/>
          <w:szCs w:val="22"/>
        </w:rPr>
        <w:t xml:space="preserve">On average, </w:t>
      </w:r>
      <w:r w:rsidR="00D71E96">
        <w:rPr>
          <w:rFonts w:ascii="Arial" w:hAnsi="Arial" w:cs="Arial"/>
          <w:sz w:val="22"/>
          <w:szCs w:val="22"/>
        </w:rPr>
        <w:t xml:space="preserve">days with more precipitation had </w:t>
      </w:r>
      <w:r w:rsidR="00E96663">
        <w:rPr>
          <w:rFonts w:ascii="Arial" w:hAnsi="Arial" w:cs="Arial"/>
          <w:sz w:val="22"/>
          <w:szCs w:val="22"/>
        </w:rPr>
        <w:t>fewer</w:t>
      </w:r>
      <w:r w:rsidR="00A65793">
        <w:rPr>
          <w:rFonts w:ascii="Arial" w:hAnsi="Arial" w:cs="Arial"/>
          <w:sz w:val="22"/>
          <w:szCs w:val="22"/>
        </w:rPr>
        <w:t xml:space="preserve"> outages, </w:t>
      </w:r>
      <w:r w:rsidR="007B4053">
        <w:rPr>
          <w:rFonts w:ascii="Arial" w:hAnsi="Arial" w:cs="Arial"/>
          <w:sz w:val="22"/>
          <w:szCs w:val="22"/>
        </w:rPr>
        <w:t>while</w:t>
      </w:r>
      <w:r w:rsidR="004438FF">
        <w:rPr>
          <w:rFonts w:ascii="Arial" w:hAnsi="Arial" w:cs="Arial"/>
          <w:sz w:val="22"/>
          <w:szCs w:val="22"/>
        </w:rPr>
        <w:t xml:space="preserve"> colder days</w:t>
      </w:r>
      <w:r w:rsidR="00321797">
        <w:rPr>
          <w:rFonts w:ascii="Arial" w:hAnsi="Arial" w:cs="Arial"/>
          <w:sz w:val="22"/>
          <w:szCs w:val="22"/>
        </w:rPr>
        <w:t xml:space="preserve"> and</w:t>
      </w:r>
      <w:r w:rsidR="007B4053">
        <w:rPr>
          <w:rFonts w:ascii="Arial" w:hAnsi="Arial" w:cs="Arial"/>
          <w:sz w:val="22"/>
          <w:szCs w:val="22"/>
        </w:rPr>
        <w:t xml:space="preserve"> wind</w:t>
      </w:r>
      <w:r w:rsidR="00A9233F">
        <w:rPr>
          <w:rFonts w:ascii="Arial" w:hAnsi="Arial" w:cs="Arial"/>
          <w:sz w:val="22"/>
          <w:szCs w:val="22"/>
        </w:rPr>
        <w:t>ier</w:t>
      </w:r>
      <w:r w:rsidR="007B4053">
        <w:rPr>
          <w:rFonts w:ascii="Arial" w:hAnsi="Arial" w:cs="Arial"/>
          <w:sz w:val="22"/>
          <w:szCs w:val="22"/>
        </w:rPr>
        <w:t xml:space="preserve"> days had more </w:t>
      </w:r>
      <w:r w:rsidR="004438FF">
        <w:rPr>
          <w:rFonts w:ascii="Arial" w:hAnsi="Arial" w:cs="Arial"/>
          <w:sz w:val="22"/>
          <w:szCs w:val="22"/>
        </w:rPr>
        <w:t>outages</w:t>
      </w:r>
      <w:r w:rsidR="00A65793">
        <w:rPr>
          <w:rFonts w:ascii="Arial" w:hAnsi="Arial" w:cs="Arial"/>
          <w:sz w:val="22"/>
          <w:szCs w:val="22"/>
        </w:rPr>
        <w:t xml:space="preserve"> (</w:t>
      </w:r>
      <w:r w:rsidR="00A65793" w:rsidRPr="00B65F3D">
        <w:rPr>
          <w:rFonts w:ascii="Arial" w:hAnsi="Arial" w:cs="Arial"/>
          <w:b/>
          <w:bCs/>
          <w:sz w:val="22"/>
          <w:szCs w:val="22"/>
        </w:rPr>
        <w:t>Supplemental Table 2</w:t>
      </w:r>
      <w:r w:rsidR="00A65793">
        <w:rPr>
          <w:rFonts w:ascii="Arial" w:hAnsi="Arial" w:cs="Arial"/>
          <w:sz w:val="22"/>
          <w:szCs w:val="22"/>
        </w:rPr>
        <w:t>).</w:t>
      </w:r>
    </w:p>
    <w:p w14:paraId="2D0605AE" w14:textId="6D9F52EA" w:rsidR="00DC13AC" w:rsidRPr="00BC7831" w:rsidRDefault="006567B6" w:rsidP="00FD7881">
      <w:pPr>
        <w:spacing w:line="480" w:lineRule="auto"/>
        <w:rPr>
          <w:rFonts w:ascii="Arial" w:hAnsi="Arial" w:cs="Arial"/>
          <w:sz w:val="22"/>
          <w:szCs w:val="22"/>
        </w:rPr>
      </w:pPr>
      <w:r>
        <w:rPr>
          <w:rFonts w:ascii="Arial" w:hAnsi="Arial" w:cs="Arial"/>
          <w:sz w:val="22"/>
          <w:szCs w:val="22"/>
        </w:rPr>
        <w:tab/>
        <w:t xml:space="preserve">On average there were 3.23 CVD </w:t>
      </w:r>
      <w:r w:rsidR="00FD7881">
        <w:rPr>
          <w:rFonts w:ascii="Arial" w:hAnsi="Arial" w:cs="Arial"/>
          <w:sz w:val="22"/>
          <w:szCs w:val="22"/>
        </w:rPr>
        <w:t>hospitalizations</w:t>
      </w:r>
      <w:r>
        <w:rPr>
          <w:rFonts w:ascii="Arial" w:hAnsi="Arial" w:cs="Arial"/>
          <w:sz w:val="22"/>
          <w:szCs w:val="22"/>
        </w:rPr>
        <w:t xml:space="preserve"> per county</w:t>
      </w:r>
      <w:r w:rsidR="002D2F1C">
        <w:rPr>
          <w:rFonts w:ascii="Arial" w:hAnsi="Arial" w:cs="Arial"/>
          <w:sz w:val="22"/>
          <w:szCs w:val="22"/>
        </w:rPr>
        <w:t>-day</w:t>
      </w:r>
      <w:r>
        <w:rPr>
          <w:rFonts w:ascii="Arial" w:hAnsi="Arial" w:cs="Arial"/>
          <w:sz w:val="22"/>
          <w:szCs w:val="22"/>
        </w:rPr>
        <w:t xml:space="preserve">, and </w:t>
      </w:r>
      <w:r w:rsidR="0073351D">
        <w:rPr>
          <w:rFonts w:ascii="Arial" w:hAnsi="Arial" w:cs="Arial"/>
          <w:sz w:val="22"/>
          <w:szCs w:val="22"/>
        </w:rPr>
        <w:t xml:space="preserve">2.25 respiratory </w:t>
      </w:r>
      <w:r w:rsidR="00FD7881">
        <w:rPr>
          <w:rFonts w:ascii="Arial" w:hAnsi="Arial" w:cs="Arial"/>
          <w:sz w:val="22"/>
          <w:szCs w:val="22"/>
        </w:rPr>
        <w:t>hospitalizations</w:t>
      </w:r>
      <w:r w:rsidR="0073351D">
        <w:rPr>
          <w:rFonts w:ascii="Arial" w:hAnsi="Arial" w:cs="Arial"/>
          <w:sz w:val="22"/>
          <w:szCs w:val="22"/>
        </w:rPr>
        <w:t xml:space="preserve">. </w:t>
      </w:r>
      <w:r w:rsidR="00BB7A7C">
        <w:rPr>
          <w:rFonts w:ascii="Arial" w:hAnsi="Arial" w:cs="Arial"/>
          <w:sz w:val="22"/>
          <w:szCs w:val="22"/>
        </w:rPr>
        <w:t>Emergency CVD and respiratory h</w:t>
      </w:r>
      <w:r w:rsidR="00504462">
        <w:rPr>
          <w:rFonts w:ascii="Arial" w:hAnsi="Arial" w:cs="Arial"/>
          <w:sz w:val="22"/>
          <w:szCs w:val="22"/>
        </w:rPr>
        <w:t>ospitalization rates</w:t>
      </w:r>
      <w:r w:rsidR="00BB7A7C">
        <w:rPr>
          <w:rFonts w:ascii="Arial" w:hAnsi="Arial" w:cs="Arial"/>
          <w:sz w:val="22"/>
          <w:szCs w:val="22"/>
        </w:rPr>
        <w:t xml:space="preserve"> were </w:t>
      </w:r>
      <w:r w:rsidR="00504462">
        <w:rPr>
          <w:rFonts w:ascii="Arial" w:hAnsi="Arial" w:cs="Arial"/>
          <w:sz w:val="22"/>
          <w:szCs w:val="22"/>
        </w:rPr>
        <w:t>higher in southe</w:t>
      </w:r>
      <w:r w:rsidR="00CB5EEE">
        <w:rPr>
          <w:rFonts w:ascii="Arial" w:hAnsi="Arial" w:cs="Arial"/>
          <w:sz w:val="22"/>
          <w:szCs w:val="22"/>
        </w:rPr>
        <w:t>aster</w:t>
      </w:r>
      <w:r w:rsidR="003D0A7E">
        <w:rPr>
          <w:rFonts w:ascii="Arial" w:hAnsi="Arial" w:cs="Arial"/>
          <w:sz w:val="22"/>
          <w:szCs w:val="22"/>
        </w:rPr>
        <w:t xml:space="preserve">n </w:t>
      </w:r>
      <w:r w:rsidR="00504462">
        <w:rPr>
          <w:rFonts w:ascii="Arial" w:hAnsi="Arial" w:cs="Arial"/>
          <w:sz w:val="22"/>
          <w:szCs w:val="22"/>
        </w:rPr>
        <w:t xml:space="preserve">states </w:t>
      </w:r>
      <w:r w:rsidR="00BE17B6">
        <w:rPr>
          <w:rFonts w:ascii="Arial" w:hAnsi="Arial" w:cs="Arial"/>
          <w:sz w:val="22"/>
          <w:szCs w:val="22"/>
        </w:rPr>
        <w:t>(</w:t>
      </w:r>
      <w:r w:rsidR="00BE17B6" w:rsidRPr="00BE17B6">
        <w:rPr>
          <w:rFonts w:ascii="Arial" w:hAnsi="Arial" w:cs="Arial"/>
          <w:b/>
          <w:bCs/>
          <w:sz w:val="22"/>
          <w:szCs w:val="22"/>
        </w:rPr>
        <w:t xml:space="preserve">Figure </w:t>
      </w:r>
      <w:commentRangeStart w:id="21"/>
      <w:r w:rsidR="00BE17B6" w:rsidRPr="00BE17B6">
        <w:rPr>
          <w:rFonts w:ascii="Arial" w:hAnsi="Arial" w:cs="Arial"/>
          <w:b/>
          <w:bCs/>
          <w:sz w:val="22"/>
          <w:szCs w:val="22"/>
        </w:rPr>
        <w:t>1</w:t>
      </w:r>
      <w:commentRangeEnd w:id="21"/>
      <w:r w:rsidR="004841F6">
        <w:rPr>
          <w:rStyle w:val="CommentReference"/>
        </w:rPr>
        <w:commentReference w:id="21"/>
      </w:r>
      <w:r w:rsidR="00BE17B6">
        <w:rPr>
          <w:rFonts w:ascii="Arial" w:hAnsi="Arial" w:cs="Arial"/>
          <w:sz w:val="22"/>
          <w:szCs w:val="22"/>
        </w:rPr>
        <w:t xml:space="preserve">). </w:t>
      </w:r>
      <w:r w:rsidR="00334D16" w:rsidRPr="0033600E">
        <w:rPr>
          <w:rFonts w:ascii="Arial" w:hAnsi="Arial" w:cs="Arial"/>
          <w:sz w:val="22"/>
          <w:szCs w:val="22"/>
        </w:rPr>
        <w:t>The most co</w:t>
      </w:r>
      <w:r w:rsidR="00FA10E6" w:rsidRPr="0033600E">
        <w:rPr>
          <w:rFonts w:ascii="Arial" w:hAnsi="Arial" w:cs="Arial"/>
          <w:sz w:val="22"/>
          <w:szCs w:val="22"/>
        </w:rPr>
        <w:t>mmon</w:t>
      </w:r>
      <w:r w:rsidR="00183892" w:rsidRPr="0033600E">
        <w:rPr>
          <w:rFonts w:ascii="Arial" w:hAnsi="Arial" w:cs="Arial"/>
          <w:sz w:val="22"/>
          <w:szCs w:val="22"/>
        </w:rPr>
        <w:t xml:space="preserve"> </w:t>
      </w:r>
      <w:r w:rsidR="00334D16" w:rsidRPr="0033600E">
        <w:rPr>
          <w:rFonts w:ascii="Arial" w:hAnsi="Arial" w:cs="Arial"/>
          <w:sz w:val="22"/>
          <w:szCs w:val="22"/>
        </w:rPr>
        <w:t xml:space="preserve">causes of </w:t>
      </w:r>
      <w:r w:rsidR="00344836" w:rsidRPr="0033600E">
        <w:rPr>
          <w:rFonts w:ascii="Arial" w:hAnsi="Arial" w:cs="Arial"/>
          <w:sz w:val="22"/>
          <w:szCs w:val="22"/>
        </w:rPr>
        <w:t xml:space="preserve">emergency </w:t>
      </w:r>
      <w:r w:rsidR="00334D16" w:rsidRPr="0033600E">
        <w:rPr>
          <w:rFonts w:ascii="Arial" w:hAnsi="Arial" w:cs="Arial"/>
          <w:sz w:val="22"/>
          <w:szCs w:val="22"/>
        </w:rPr>
        <w:t xml:space="preserve">CVD </w:t>
      </w:r>
      <w:r w:rsidR="00572CA2" w:rsidRPr="0033600E">
        <w:rPr>
          <w:rFonts w:ascii="Arial" w:hAnsi="Arial" w:cs="Arial"/>
          <w:sz w:val="22"/>
          <w:szCs w:val="22"/>
        </w:rPr>
        <w:t>hospitalization</w:t>
      </w:r>
      <w:r w:rsidR="00334D16" w:rsidRPr="0033600E">
        <w:rPr>
          <w:rFonts w:ascii="Arial" w:hAnsi="Arial" w:cs="Arial"/>
          <w:sz w:val="22"/>
          <w:szCs w:val="22"/>
        </w:rPr>
        <w:t xml:space="preserve"> were</w:t>
      </w:r>
      <w:r w:rsidR="00C31751" w:rsidRPr="0033600E">
        <w:rPr>
          <w:rFonts w:ascii="Arial" w:hAnsi="Arial" w:cs="Arial"/>
          <w:sz w:val="22"/>
          <w:szCs w:val="22"/>
        </w:rPr>
        <w:t xml:space="preserve"> primary</w:t>
      </w:r>
      <w:r w:rsidR="00334D16" w:rsidRPr="0033600E">
        <w:rPr>
          <w:rFonts w:ascii="Arial" w:hAnsi="Arial" w:cs="Arial"/>
          <w:sz w:val="22"/>
          <w:szCs w:val="22"/>
        </w:rPr>
        <w:t xml:space="preserve"> </w:t>
      </w:r>
      <w:r w:rsidR="00664853" w:rsidRPr="0033600E">
        <w:rPr>
          <w:rFonts w:ascii="Arial" w:hAnsi="Arial" w:cs="Arial"/>
          <w:sz w:val="22"/>
          <w:szCs w:val="22"/>
        </w:rPr>
        <w:t>hypertension</w:t>
      </w:r>
      <w:r w:rsidR="00C31751" w:rsidRPr="0033600E">
        <w:rPr>
          <w:rFonts w:ascii="Arial" w:hAnsi="Arial" w:cs="Arial"/>
          <w:sz w:val="22"/>
          <w:szCs w:val="22"/>
        </w:rPr>
        <w:t xml:space="preserve"> (I10)</w:t>
      </w:r>
      <w:r w:rsidR="00F54E41" w:rsidRPr="0033600E">
        <w:rPr>
          <w:rFonts w:ascii="Arial" w:hAnsi="Arial" w:cs="Arial"/>
          <w:sz w:val="22"/>
          <w:szCs w:val="22"/>
        </w:rPr>
        <w:t xml:space="preserve">, </w:t>
      </w:r>
      <w:r w:rsidR="00501B4F" w:rsidRPr="0033600E">
        <w:rPr>
          <w:rFonts w:ascii="Arial" w:hAnsi="Arial" w:cs="Arial"/>
          <w:sz w:val="22"/>
          <w:szCs w:val="22"/>
        </w:rPr>
        <w:t>h</w:t>
      </w:r>
      <w:r w:rsidR="006D42BD" w:rsidRPr="0033600E">
        <w:rPr>
          <w:rFonts w:ascii="Arial" w:hAnsi="Arial" w:cs="Arial"/>
          <w:sz w:val="22"/>
          <w:szCs w:val="22"/>
        </w:rPr>
        <w:t xml:space="preserve">ypertensive heart and chronic kidney disease with heart failure (I30), </w:t>
      </w:r>
      <w:r w:rsidR="00662AFE" w:rsidRPr="0033600E">
        <w:rPr>
          <w:rFonts w:ascii="Arial" w:hAnsi="Arial" w:cs="Arial"/>
          <w:sz w:val="22"/>
          <w:szCs w:val="22"/>
        </w:rPr>
        <w:t xml:space="preserve">and </w:t>
      </w:r>
      <w:r w:rsidR="00D9635A" w:rsidRPr="0033600E">
        <w:rPr>
          <w:rFonts w:ascii="Arial" w:hAnsi="Arial" w:cs="Arial"/>
          <w:sz w:val="22"/>
          <w:szCs w:val="22"/>
        </w:rPr>
        <w:t xml:space="preserve">hypertensive heart disease with heart failure </w:t>
      </w:r>
      <w:r w:rsidR="00D95910">
        <w:rPr>
          <w:rFonts w:ascii="Arial" w:hAnsi="Arial" w:cs="Arial"/>
          <w:sz w:val="22"/>
          <w:szCs w:val="22"/>
        </w:rPr>
        <w:t>(</w:t>
      </w:r>
      <w:r w:rsidR="00D9635A" w:rsidRPr="0033600E">
        <w:rPr>
          <w:rFonts w:ascii="Arial" w:hAnsi="Arial" w:cs="Arial"/>
          <w:sz w:val="22"/>
          <w:szCs w:val="22"/>
        </w:rPr>
        <w:t>I110).</w:t>
      </w:r>
      <w:r w:rsidR="009D681E" w:rsidRPr="0033600E">
        <w:rPr>
          <w:rStyle w:val="hgkelc"/>
          <w:rFonts w:ascii="Arial" w:hAnsi="Arial" w:cs="Arial"/>
          <w:sz w:val="22"/>
          <w:szCs w:val="22"/>
          <w:lang w:val="en"/>
        </w:rPr>
        <w:t xml:space="preserve"> </w:t>
      </w:r>
      <w:r w:rsidR="009D681E" w:rsidRPr="0033600E">
        <w:rPr>
          <w:rFonts w:ascii="Arial" w:hAnsi="Arial" w:cs="Arial"/>
          <w:sz w:val="22"/>
          <w:szCs w:val="22"/>
        </w:rPr>
        <w:t xml:space="preserve">The </w:t>
      </w:r>
      <w:r w:rsidR="00334D16" w:rsidRPr="0033600E">
        <w:rPr>
          <w:rFonts w:ascii="Arial" w:hAnsi="Arial" w:cs="Arial"/>
          <w:sz w:val="22"/>
          <w:szCs w:val="22"/>
        </w:rPr>
        <w:t xml:space="preserve">most common causes of </w:t>
      </w:r>
      <w:r w:rsidR="00460B31" w:rsidRPr="0033600E">
        <w:rPr>
          <w:rFonts w:ascii="Arial" w:hAnsi="Arial" w:cs="Arial"/>
          <w:sz w:val="22"/>
          <w:szCs w:val="22"/>
        </w:rPr>
        <w:t xml:space="preserve">emergency </w:t>
      </w:r>
      <w:r w:rsidR="00334D16" w:rsidRPr="0033600E">
        <w:rPr>
          <w:rFonts w:ascii="Arial" w:hAnsi="Arial" w:cs="Arial"/>
          <w:sz w:val="22"/>
          <w:szCs w:val="22"/>
        </w:rPr>
        <w:t xml:space="preserve">respiratory </w:t>
      </w:r>
      <w:r w:rsidR="00572CA2" w:rsidRPr="0033600E">
        <w:rPr>
          <w:rFonts w:ascii="Arial" w:hAnsi="Arial" w:cs="Arial"/>
          <w:sz w:val="22"/>
          <w:szCs w:val="22"/>
        </w:rPr>
        <w:t>hospitalization</w:t>
      </w:r>
      <w:r w:rsidR="00334D16" w:rsidRPr="0033600E">
        <w:rPr>
          <w:rFonts w:ascii="Arial" w:hAnsi="Arial" w:cs="Arial"/>
          <w:sz w:val="22"/>
          <w:szCs w:val="22"/>
        </w:rPr>
        <w:t xml:space="preserve"> were</w:t>
      </w:r>
      <w:r w:rsidR="005A1FEA" w:rsidRPr="0033600E">
        <w:rPr>
          <w:rFonts w:ascii="Arial" w:hAnsi="Arial" w:cs="Arial"/>
          <w:sz w:val="22"/>
          <w:szCs w:val="22"/>
        </w:rPr>
        <w:t xml:space="preserve"> </w:t>
      </w:r>
      <w:r w:rsidR="00B6794E" w:rsidRPr="0033600E">
        <w:rPr>
          <w:rFonts w:ascii="Arial" w:hAnsi="Arial" w:cs="Arial"/>
          <w:sz w:val="22"/>
          <w:szCs w:val="22"/>
        </w:rPr>
        <w:t>a</w:t>
      </w:r>
      <w:r w:rsidR="00AB5D43" w:rsidRPr="0033600E">
        <w:rPr>
          <w:rFonts w:ascii="Arial" w:hAnsi="Arial" w:cs="Arial"/>
          <w:sz w:val="22"/>
          <w:szCs w:val="22"/>
        </w:rPr>
        <w:t>cute respiratory failure with hypoxia (J</w:t>
      </w:r>
      <w:r w:rsidR="008A2D41" w:rsidRPr="0033600E">
        <w:rPr>
          <w:rFonts w:ascii="Arial" w:hAnsi="Arial" w:cs="Arial"/>
          <w:sz w:val="22"/>
          <w:szCs w:val="22"/>
        </w:rPr>
        <w:t xml:space="preserve">96.01), </w:t>
      </w:r>
      <w:r w:rsidR="002772BB" w:rsidRPr="0033600E">
        <w:rPr>
          <w:rFonts w:ascii="Arial" w:hAnsi="Arial" w:cs="Arial"/>
          <w:sz w:val="22"/>
          <w:szCs w:val="22"/>
        </w:rPr>
        <w:t>acute COPD exacerbation (J44</w:t>
      </w:r>
      <w:r w:rsidR="0073292F" w:rsidRPr="0033600E">
        <w:rPr>
          <w:rFonts w:ascii="Arial" w:hAnsi="Arial" w:cs="Arial"/>
          <w:sz w:val="22"/>
          <w:szCs w:val="22"/>
        </w:rPr>
        <w:t>.</w:t>
      </w:r>
      <w:r w:rsidR="002772BB" w:rsidRPr="0033600E">
        <w:rPr>
          <w:rFonts w:ascii="Arial" w:hAnsi="Arial" w:cs="Arial"/>
          <w:sz w:val="22"/>
          <w:szCs w:val="22"/>
        </w:rPr>
        <w:t>1</w:t>
      </w:r>
      <w:r w:rsidR="002C2DBE" w:rsidRPr="0033600E">
        <w:rPr>
          <w:rFonts w:ascii="Arial" w:hAnsi="Arial" w:cs="Arial"/>
          <w:sz w:val="22"/>
          <w:szCs w:val="22"/>
        </w:rPr>
        <w:t>)</w:t>
      </w:r>
      <w:r w:rsidR="0042372A" w:rsidRPr="0033600E">
        <w:rPr>
          <w:rFonts w:ascii="Arial" w:hAnsi="Arial" w:cs="Arial"/>
          <w:sz w:val="22"/>
          <w:szCs w:val="22"/>
        </w:rPr>
        <w:t>, and unspecified COPD</w:t>
      </w:r>
      <w:r w:rsidR="00E73C07" w:rsidRPr="0033600E">
        <w:rPr>
          <w:rFonts w:ascii="Arial" w:hAnsi="Arial" w:cs="Arial"/>
          <w:sz w:val="22"/>
          <w:szCs w:val="22"/>
        </w:rPr>
        <w:t xml:space="preserve"> (J44.</w:t>
      </w:r>
      <w:commentRangeStart w:id="22"/>
      <w:r w:rsidR="00E73C07" w:rsidRPr="0033600E">
        <w:rPr>
          <w:rFonts w:ascii="Arial" w:hAnsi="Arial" w:cs="Arial"/>
          <w:sz w:val="22"/>
          <w:szCs w:val="22"/>
        </w:rPr>
        <w:t>9</w:t>
      </w:r>
      <w:commentRangeEnd w:id="22"/>
      <w:r w:rsidR="00666B48">
        <w:rPr>
          <w:rStyle w:val="CommentReference"/>
        </w:rPr>
        <w:commentReference w:id="22"/>
      </w:r>
      <w:r w:rsidR="00E73C07" w:rsidRPr="0033600E">
        <w:rPr>
          <w:rFonts w:ascii="Arial" w:hAnsi="Arial" w:cs="Arial"/>
          <w:sz w:val="22"/>
          <w:szCs w:val="22"/>
        </w:rPr>
        <w:t>)</w:t>
      </w:r>
      <w:r w:rsidR="0042372A" w:rsidRPr="0033600E">
        <w:rPr>
          <w:rFonts w:ascii="Arial" w:hAnsi="Arial" w:cs="Arial"/>
          <w:sz w:val="22"/>
          <w:szCs w:val="22"/>
        </w:rPr>
        <w:t>.</w:t>
      </w:r>
      <w:r w:rsidR="0042372A" w:rsidRPr="00BC7831">
        <w:rPr>
          <w:rFonts w:ascii="Arial" w:hAnsi="Arial" w:cs="Arial"/>
          <w:sz w:val="22"/>
          <w:szCs w:val="22"/>
        </w:rPr>
        <w:t xml:space="preserve"> </w:t>
      </w:r>
    </w:p>
    <w:p w14:paraId="4BB685FF" w14:textId="77777777" w:rsidR="00C6264B" w:rsidRDefault="00C6264B" w:rsidP="00C6264B">
      <w:r>
        <w:rPr>
          <w:rStyle w:val="CommentReference"/>
        </w:rPr>
        <w:lastRenderedPageBreak/>
        <w:annotationRef/>
      </w:r>
      <w:r>
        <w:rPr>
          <w:color w:val="000000"/>
          <w:sz w:val="20"/>
          <w:szCs w:val="20"/>
        </w:rPr>
        <w:t>need to add description of spatial distribution and cite the maps</w:t>
      </w:r>
    </w:p>
    <w:p w14:paraId="51120D64" w14:textId="77777777" w:rsidR="00572CA2" w:rsidRPr="00BC7831" w:rsidRDefault="00572CA2" w:rsidP="001C6B07">
      <w:pPr>
        <w:spacing w:line="480" w:lineRule="auto"/>
        <w:rPr>
          <w:rFonts w:ascii="Arial" w:hAnsi="Arial" w:cs="Arial"/>
          <w:sz w:val="22"/>
          <w:szCs w:val="22"/>
        </w:rPr>
      </w:pPr>
    </w:p>
    <w:p w14:paraId="51EA395B" w14:textId="02FAAABC" w:rsidR="00B83C87" w:rsidRPr="00BC7831" w:rsidRDefault="00B83C87" w:rsidP="001C6B07">
      <w:pPr>
        <w:spacing w:line="480" w:lineRule="auto"/>
        <w:rPr>
          <w:rFonts w:ascii="Arial" w:hAnsi="Arial" w:cs="Arial"/>
          <w:b/>
          <w:bCs/>
          <w:sz w:val="22"/>
          <w:szCs w:val="22"/>
        </w:rPr>
      </w:pPr>
      <w:r w:rsidRPr="00BC7831">
        <w:rPr>
          <w:rFonts w:ascii="Arial" w:hAnsi="Arial" w:cs="Arial"/>
          <w:b/>
          <w:bCs/>
          <w:sz w:val="22"/>
          <w:szCs w:val="22"/>
        </w:rPr>
        <w:t>CVD</w:t>
      </w:r>
      <w:r w:rsidR="006948A7" w:rsidRPr="00BC7831">
        <w:rPr>
          <w:rFonts w:ascii="Arial" w:hAnsi="Arial" w:cs="Arial"/>
          <w:b/>
          <w:bCs/>
          <w:sz w:val="22"/>
          <w:szCs w:val="22"/>
        </w:rPr>
        <w:t xml:space="preserve"> hospitalizations</w:t>
      </w:r>
    </w:p>
    <w:p w14:paraId="4CA080A2" w14:textId="77777777" w:rsidR="00190FD0" w:rsidRPr="00BC7831" w:rsidRDefault="00190FD0" w:rsidP="001C6B07">
      <w:pPr>
        <w:spacing w:line="480" w:lineRule="auto"/>
        <w:rPr>
          <w:rFonts w:ascii="Arial" w:hAnsi="Arial" w:cs="Arial"/>
          <w:b/>
          <w:bCs/>
          <w:sz w:val="22"/>
          <w:szCs w:val="22"/>
        </w:rPr>
      </w:pPr>
    </w:p>
    <w:p w14:paraId="24B46348" w14:textId="68EBD090" w:rsidR="00190FD0" w:rsidRPr="00BC7831" w:rsidRDefault="00190FD0" w:rsidP="001C6B07">
      <w:pPr>
        <w:spacing w:line="480" w:lineRule="auto"/>
        <w:rPr>
          <w:rFonts w:ascii="Arial" w:hAnsi="Arial" w:cs="Arial"/>
          <w:sz w:val="22"/>
          <w:szCs w:val="22"/>
        </w:rPr>
      </w:pPr>
      <w:r w:rsidRPr="00BC7831">
        <w:rPr>
          <w:rFonts w:ascii="Arial" w:hAnsi="Arial" w:cs="Arial"/>
          <w:sz w:val="22"/>
          <w:szCs w:val="22"/>
        </w:rPr>
        <w:t>Main analysis</w:t>
      </w:r>
    </w:p>
    <w:p w14:paraId="28BE98DF" w14:textId="77777777" w:rsidR="00B83C87" w:rsidRPr="00BC7831" w:rsidRDefault="00B83C87" w:rsidP="001C6B07">
      <w:pPr>
        <w:spacing w:line="480" w:lineRule="auto"/>
        <w:rPr>
          <w:rFonts w:ascii="Arial" w:hAnsi="Arial" w:cs="Arial"/>
          <w:b/>
          <w:bCs/>
          <w:sz w:val="22"/>
          <w:szCs w:val="22"/>
        </w:rPr>
      </w:pPr>
    </w:p>
    <w:p w14:paraId="20EDD892" w14:textId="3534F508" w:rsidR="008D2D34" w:rsidRPr="00BC7831" w:rsidRDefault="00C82CC3" w:rsidP="001C6B07">
      <w:pPr>
        <w:spacing w:line="480" w:lineRule="auto"/>
        <w:rPr>
          <w:rFonts w:ascii="Arial" w:hAnsi="Arial" w:cs="Arial"/>
          <w:sz w:val="22"/>
          <w:szCs w:val="22"/>
        </w:rPr>
      </w:pPr>
      <w:r w:rsidRPr="00BC7831">
        <w:rPr>
          <w:rFonts w:ascii="Arial" w:hAnsi="Arial" w:cs="Arial"/>
          <w:sz w:val="22"/>
          <w:szCs w:val="22"/>
        </w:rPr>
        <w:tab/>
        <w:t>In our main analysis testing the effect of</w:t>
      </w:r>
      <w:r w:rsidR="008A76D9" w:rsidRPr="00BC7831">
        <w:rPr>
          <w:rFonts w:ascii="Arial" w:hAnsi="Arial" w:cs="Arial"/>
          <w:sz w:val="22"/>
          <w:szCs w:val="22"/>
        </w:rPr>
        <w:t xml:space="preserve"> 8+ hour</w:t>
      </w:r>
      <w:r w:rsidR="009D0EA5" w:rsidRPr="00BC7831">
        <w:rPr>
          <w:rFonts w:ascii="Arial" w:hAnsi="Arial" w:cs="Arial"/>
          <w:sz w:val="22"/>
          <w:szCs w:val="22"/>
        </w:rPr>
        <w:t xml:space="preserve"> </w:t>
      </w:r>
      <w:r w:rsidRPr="00BC7831">
        <w:rPr>
          <w:rFonts w:ascii="Arial" w:hAnsi="Arial" w:cs="Arial"/>
          <w:sz w:val="22"/>
          <w:szCs w:val="22"/>
        </w:rPr>
        <w:t xml:space="preserve">power outage exposure on </w:t>
      </w:r>
      <w:r w:rsidR="00124205" w:rsidRPr="00BC7831">
        <w:rPr>
          <w:rFonts w:ascii="Arial" w:hAnsi="Arial" w:cs="Arial"/>
          <w:sz w:val="22"/>
          <w:szCs w:val="22"/>
        </w:rPr>
        <w:t xml:space="preserve">emergency </w:t>
      </w:r>
      <w:r w:rsidRPr="00BC7831">
        <w:rPr>
          <w:rFonts w:ascii="Arial" w:hAnsi="Arial" w:cs="Arial"/>
          <w:sz w:val="22"/>
          <w:szCs w:val="22"/>
        </w:rPr>
        <w:t xml:space="preserve">CVD hospitalization rates, we found </w:t>
      </w:r>
      <w:r w:rsidR="00EE590D" w:rsidRPr="00BC7831">
        <w:rPr>
          <w:rFonts w:ascii="Arial" w:hAnsi="Arial" w:cs="Arial"/>
          <w:sz w:val="22"/>
          <w:szCs w:val="22"/>
        </w:rPr>
        <w:t xml:space="preserve">increases in CVD-related </w:t>
      </w:r>
      <w:r w:rsidR="009D0EA5" w:rsidRPr="00BC7831">
        <w:rPr>
          <w:rFonts w:ascii="Arial" w:hAnsi="Arial" w:cs="Arial"/>
          <w:sz w:val="22"/>
          <w:szCs w:val="22"/>
        </w:rPr>
        <w:t>hospitalizations</w:t>
      </w:r>
      <w:r w:rsidR="00EE590D" w:rsidRPr="00BC7831">
        <w:rPr>
          <w:rFonts w:ascii="Arial" w:hAnsi="Arial" w:cs="Arial"/>
          <w:sz w:val="22"/>
          <w:szCs w:val="22"/>
        </w:rPr>
        <w:t xml:space="preserve"> </w:t>
      </w:r>
      <w:r w:rsidR="00302A48" w:rsidRPr="00BC7831">
        <w:rPr>
          <w:rFonts w:ascii="Arial" w:hAnsi="Arial" w:cs="Arial"/>
          <w:sz w:val="22"/>
          <w:szCs w:val="22"/>
        </w:rPr>
        <w:t>1</w:t>
      </w:r>
      <w:r w:rsidR="00EE590D" w:rsidRPr="00BC7831">
        <w:rPr>
          <w:rFonts w:ascii="Arial" w:hAnsi="Arial" w:cs="Arial"/>
          <w:sz w:val="22"/>
          <w:szCs w:val="22"/>
        </w:rPr>
        <w:t>-</w:t>
      </w:r>
      <w:r w:rsidR="00302A48" w:rsidRPr="00BC7831">
        <w:rPr>
          <w:rFonts w:ascii="Arial" w:hAnsi="Arial" w:cs="Arial"/>
          <w:sz w:val="22"/>
          <w:szCs w:val="22"/>
        </w:rPr>
        <w:t>3</w:t>
      </w:r>
      <w:r w:rsidR="00CF5EBF" w:rsidRPr="00BC7831">
        <w:rPr>
          <w:rFonts w:ascii="Arial" w:hAnsi="Arial" w:cs="Arial"/>
          <w:sz w:val="22"/>
          <w:szCs w:val="22"/>
        </w:rPr>
        <w:t xml:space="preserve"> days after </w:t>
      </w:r>
      <w:r w:rsidR="00E24446" w:rsidRPr="00735500">
        <w:rPr>
          <w:rFonts w:ascii="Arial" w:hAnsi="Arial" w:cs="Arial"/>
          <w:sz w:val="22"/>
          <w:szCs w:val="22"/>
        </w:rPr>
        <w:t>and 6</w:t>
      </w:r>
      <w:r w:rsidR="00CF5EBF" w:rsidRPr="00735500">
        <w:rPr>
          <w:rFonts w:ascii="Arial" w:hAnsi="Arial" w:cs="Arial"/>
          <w:sz w:val="22"/>
          <w:szCs w:val="22"/>
        </w:rPr>
        <w:t xml:space="preserve"> days after </w:t>
      </w:r>
      <w:r w:rsidR="00CC520E">
        <w:rPr>
          <w:rFonts w:ascii="Arial" w:hAnsi="Arial" w:cs="Arial"/>
          <w:sz w:val="22"/>
          <w:szCs w:val="22"/>
        </w:rPr>
        <w:t xml:space="preserve">power outage </w:t>
      </w:r>
      <w:r w:rsidR="00CF5EBF" w:rsidRPr="00735500">
        <w:rPr>
          <w:rFonts w:ascii="Arial" w:hAnsi="Arial" w:cs="Arial"/>
          <w:sz w:val="22"/>
          <w:szCs w:val="22"/>
        </w:rPr>
        <w:t>exposure</w:t>
      </w:r>
      <w:r w:rsidR="00CB1B8A">
        <w:rPr>
          <w:rFonts w:ascii="Arial" w:hAnsi="Arial" w:cs="Arial"/>
          <w:sz w:val="22"/>
          <w:szCs w:val="22"/>
        </w:rPr>
        <w:t xml:space="preserve"> (</w:t>
      </w:r>
      <w:r w:rsidR="00CB1B8A" w:rsidRPr="004F64E2">
        <w:rPr>
          <w:rFonts w:ascii="Arial" w:hAnsi="Arial" w:cs="Arial"/>
          <w:b/>
          <w:bCs/>
          <w:sz w:val="22"/>
          <w:szCs w:val="22"/>
        </w:rPr>
        <w:t>Figure 2</w:t>
      </w:r>
      <w:r w:rsidR="00CB1B8A">
        <w:rPr>
          <w:rFonts w:ascii="Arial" w:hAnsi="Arial" w:cs="Arial"/>
          <w:sz w:val="22"/>
          <w:szCs w:val="22"/>
        </w:rPr>
        <w:t>)</w:t>
      </w:r>
      <w:r w:rsidR="00CF5EBF" w:rsidRPr="00735500">
        <w:rPr>
          <w:rFonts w:ascii="Arial" w:hAnsi="Arial" w:cs="Arial"/>
          <w:sz w:val="22"/>
          <w:szCs w:val="22"/>
        </w:rPr>
        <w:t>.</w:t>
      </w:r>
      <w:r w:rsidR="000B33A9" w:rsidRPr="00735500">
        <w:rPr>
          <w:rFonts w:ascii="Arial" w:hAnsi="Arial" w:cs="Arial"/>
          <w:sz w:val="22"/>
          <w:szCs w:val="22"/>
        </w:rPr>
        <w:t xml:space="preserve"> </w:t>
      </w:r>
      <w:r w:rsidR="00485754" w:rsidRPr="00735500">
        <w:rPr>
          <w:rFonts w:ascii="Arial" w:hAnsi="Arial" w:cs="Arial"/>
          <w:sz w:val="22"/>
          <w:szCs w:val="22"/>
        </w:rPr>
        <w:t xml:space="preserve">Exposure was not associated with increased </w:t>
      </w:r>
      <w:r w:rsidR="00FF07B4" w:rsidRPr="00735500">
        <w:rPr>
          <w:rFonts w:ascii="Arial" w:hAnsi="Arial" w:cs="Arial"/>
          <w:sz w:val="22"/>
          <w:szCs w:val="22"/>
        </w:rPr>
        <w:t>hospitalizations</w:t>
      </w:r>
      <w:r w:rsidR="00485754" w:rsidRPr="00735500">
        <w:rPr>
          <w:rFonts w:ascii="Arial" w:hAnsi="Arial" w:cs="Arial"/>
          <w:sz w:val="22"/>
          <w:szCs w:val="22"/>
        </w:rPr>
        <w:t xml:space="preserve"> on other lag days. </w:t>
      </w:r>
      <w:r w:rsidR="00FE40B3" w:rsidRPr="00735500">
        <w:rPr>
          <w:rFonts w:ascii="Arial" w:hAnsi="Arial" w:cs="Arial"/>
          <w:sz w:val="22"/>
          <w:szCs w:val="22"/>
        </w:rPr>
        <w:t xml:space="preserve">One day following power outage exposure, </w:t>
      </w:r>
      <w:r w:rsidR="000C692E" w:rsidRPr="00735500">
        <w:rPr>
          <w:rFonts w:ascii="Arial" w:hAnsi="Arial" w:cs="Arial"/>
          <w:sz w:val="22"/>
          <w:szCs w:val="22"/>
        </w:rPr>
        <w:t>the CVD hospitalization rate was</w:t>
      </w:r>
      <w:r w:rsidR="00CC520E">
        <w:rPr>
          <w:rFonts w:ascii="Arial" w:hAnsi="Arial" w:cs="Arial"/>
          <w:sz w:val="22"/>
          <w:szCs w:val="22"/>
        </w:rPr>
        <w:t>,</w:t>
      </w:r>
      <w:r w:rsidR="000C692E" w:rsidRPr="00735500">
        <w:rPr>
          <w:rFonts w:ascii="Arial" w:hAnsi="Arial" w:cs="Arial"/>
          <w:sz w:val="22"/>
          <w:szCs w:val="22"/>
        </w:rPr>
        <w:t xml:space="preserve"> on average</w:t>
      </w:r>
      <w:r w:rsidR="00CC520E">
        <w:rPr>
          <w:rFonts w:ascii="Arial" w:hAnsi="Arial" w:cs="Arial"/>
          <w:sz w:val="22"/>
          <w:szCs w:val="22"/>
        </w:rPr>
        <w:t>,</w:t>
      </w:r>
      <w:r w:rsidR="00343568" w:rsidRPr="00735500">
        <w:rPr>
          <w:rFonts w:ascii="Arial" w:hAnsi="Arial" w:cs="Arial"/>
          <w:sz w:val="22"/>
          <w:szCs w:val="22"/>
        </w:rPr>
        <w:t xml:space="preserve"> </w:t>
      </w:r>
      <w:r w:rsidR="00343568" w:rsidRPr="006B59CE">
        <w:rPr>
          <w:rFonts w:ascii="Arial" w:hAnsi="Arial" w:cs="Arial"/>
          <w:sz w:val="22"/>
          <w:szCs w:val="22"/>
          <w:highlight w:val="yellow"/>
        </w:rPr>
        <w:t>1.020 (</w:t>
      </w:r>
      <w:r w:rsidR="00277E52">
        <w:rPr>
          <w:rFonts w:ascii="Arial" w:hAnsi="Arial" w:cs="Arial"/>
          <w:sz w:val="22"/>
          <w:szCs w:val="22"/>
          <w:highlight w:val="yellow"/>
        </w:rPr>
        <w:t xml:space="preserve">95% </w:t>
      </w:r>
      <w:r w:rsidR="00343568" w:rsidRPr="006B59CE">
        <w:rPr>
          <w:rFonts w:ascii="Arial" w:hAnsi="Arial" w:cs="Arial"/>
          <w:sz w:val="22"/>
          <w:szCs w:val="22"/>
          <w:highlight w:val="yellow"/>
        </w:rPr>
        <w:t xml:space="preserve">CI: </w:t>
      </w:r>
      <w:r w:rsidR="00343568" w:rsidRPr="006B59CE">
        <w:rPr>
          <w:rFonts w:ascii="Arial" w:hAnsi="Arial" w:cs="Arial"/>
          <w:color w:val="000000"/>
          <w:sz w:val="22"/>
          <w:szCs w:val="22"/>
          <w:highlight w:val="yellow"/>
        </w:rPr>
        <w:t>1.013, 1.026)</w:t>
      </w:r>
      <w:r w:rsidR="000C692E" w:rsidRPr="00735500">
        <w:rPr>
          <w:rFonts w:ascii="Arial" w:hAnsi="Arial" w:cs="Arial"/>
          <w:sz w:val="22"/>
          <w:szCs w:val="22"/>
        </w:rPr>
        <w:t xml:space="preserve"> times higher than on unexposed days</w:t>
      </w:r>
      <w:r w:rsidR="00711991">
        <w:rPr>
          <w:rFonts w:ascii="Arial" w:hAnsi="Arial" w:cs="Arial"/>
          <w:sz w:val="22"/>
          <w:szCs w:val="22"/>
        </w:rPr>
        <w:t xml:space="preserve"> (</w:t>
      </w:r>
      <w:r w:rsidR="00711991" w:rsidRPr="00711991">
        <w:rPr>
          <w:rFonts w:ascii="Arial" w:hAnsi="Arial" w:cs="Arial"/>
          <w:b/>
          <w:bCs/>
          <w:sz w:val="22"/>
          <w:szCs w:val="22"/>
        </w:rPr>
        <w:t>Supplemental Table 1</w:t>
      </w:r>
      <w:r w:rsidR="00711991">
        <w:rPr>
          <w:rFonts w:ascii="Arial" w:hAnsi="Arial" w:cs="Arial"/>
          <w:sz w:val="22"/>
          <w:szCs w:val="22"/>
        </w:rPr>
        <w:t>)</w:t>
      </w:r>
      <w:r w:rsidR="000C692E" w:rsidRPr="00735500">
        <w:rPr>
          <w:rFonts w:ascii="Arial" w:hAnsi="Arial" w:cs="Arial"/>
          <w:sz w:val="22"/>
          <w:szCs w:val="22"/>
        </w:rPr>
        <w:t>.</w:t>
      </w:r>
      <w:r w:rsidR="000C692E" w:rsidRPr="00BC7831">
        <w:rPr>
          <w:rFonts w:ascii="Arial" w:hAnsi="Arial" w:cs="Arial"/>
          <w:sz w:val="22"/>
          <w:szCs w:val="22"/>
        </w:rPr>
        <w:t xml:space="preserve"> </w:t>
      </w:r>
      <w:r w:rsidR="009142D6" w:rsidRPr="00BC7831">
        <w:rPr>
          <w:rFonts w:ascii="Arial" w:hAnsi="Arial" w:cs="Arial"/>
          <w:sz w:val="22"/>
          <w:szCs w:val="22"/>
        </w:rPr>
        <w:t xml:space="preserve"> </w:t>
      </w:r>
    </w:p>
    <w:p w14:paraId="5937A96D" w14:textId="73AFFF34" w:rsidR="00190FD0" w:rsidRPr="00BC7831" w:rsidRDefault="008D2D34" w:rsidP="0056774B">
      <w:pPr>
        <w:spacing w:line="480" w:lineRule="auto"/>
        <w:rPr>
          <w:rFonts w:ascii="Arial" w:hAnsi="Arial" w:cs="Arial"/>
          <w:sz w:val="22"/>
          <w:szCs w:val="22"/>
        </w:rPr>
      </w:pPr>
      <w:r w:rsidRPr="00BC7831">
        <w:rPr>
          <w:rFonts w:ascii="Arial" w:hAnsi="Arial" w:cs="Arial"/>
          <w:sz w:val="22"/>
          <w:szCs w:val="22"/>
        </w:rPr>
        <w:tab/>
        <w:t xml:space="preserve">We also analyzed larger outages affecting </w:t>
      </w:r>
      <w:r w:rsidR="00846FE0" w:rsidRPr="00BC7831">
        <w:rPr>
          <w:rFonts w:ascii="Arial" w:eastAsia="Garamond" w:hAnsi="Arial" w:cs="Arial"/>
        </w:rPr>
        <w:t>≥</w:t>
      </w:r>
      <w:r w:rsidR="008F2FBC" w:rsidRPr="00BC7831">
        <w:rPr>
          <w:rFonts w:ascii="Arial" w:hAnsi="Arial" w:cs="Arial"/>
          <w:sz w:val="22"/>
          <w:szCs w:val="22"/>
        </w:rPr>
        <w:t xml:space="preserve">3% or </w:t>
      </w:r>
      <w:r w:rsidR="00846FE0" w:rsidRPr="00BC7831">
        <w:rPr>
          <w:rFonts w:ascii="Arial" w:eastAsia="Garamond" w:hAnsi="Arial" w:cs="Arial"/>
        </w:rPr>
        <w:t>≥</w:t>
      </w:r>
      <w:r w:rsidR="008F2FBC" w:rsidRPr="00BC7831">
        <w:rPr>
          <w:rFonts w:ascii="Arial" w:hAnsi="Arial" w:cs="Arial"/>
          <w:sz w:val="22"/>
          <w:szCs w:val="22"/>
        </w:rPr>
        <w:t>5% of county customers</w:t>
      </w:r>
      <w:r w:rsidR="00CB1B8A">
        <w:rPr>
          <w:rFonts w:ascii="Arial" w:hAnsi="Arial" w:cs="Arial"/>
          <w:sz w:val="22"/>
          <w:szCs w:val="22"/>
        </w:rPr>
        <w:t xml:space="preserve"> and observed stronger </w:t>
      </w:r>
      <w:r w:rsidR="00A204EE" w:rsidRPr="00BC7831">
        <w:rPr>
          <w:rFonts w:ascii="Arial" w:hAnsi="Arial" w:cs="Arial"/>
          <w:sz w:val="22"/>
          <w:szCs w:val="22"/>
        </w:rPr>
        <w:t>association</w:t>
      </w:r>
      <w:r w:rsidR="00CB1B8A">
        <w:rPr>
          <w:rFonts w:ascii="Arial" w:hAnsi="Arial" w:cs="Arial"/>
          <w:sz w:val="22"/>
          <w:szCs w:val="22"/>
        </w:rPr>
        <w:t>s</w:t>
      </w:r>
      <w:r w:rsidR="00A204EE" w:rsidRPr="00BC7831">
        <w:rPr>
          <w:rFonts w:ascii="Arial" w:hAnsi="Arial" w:cs="Arial"/>
          <w:sz w:val="22"/>
          <w:szCs w:val="22"/>
        </w:rPr>
        <w:t xml:space="preserve"> </w:t>
      </w:r>
      <w:r w:rsidR="00CB1B8A">
        <w:rPr>
          <w:rFonts w:ascii="Arial" w:hAnsi="Arial" w:cs="Arial"/>
          <w:sz w:val="22"/>
          <w:szCs w:val="22"/>
        </w:rPr>
        <w:t>f</w:t>
      </w:r>
      <w:r w:rsidR="00A204EE" w:rsidRPr="00BC7831">
        <w:rPr>
          <w:rFonts w:ascii="Arial" w:hAnsi="Arial" w:cs="Arial"/>
          <w:sz w:val="22"/>
          <w:szCs w:val="22"/>
        </w:rPr>
        <w:t xml:space="preserve">or larger outages. </w:t>
      </w:r>
      <w:r w:rsidR="003D1966" w:rsidRPr="00BC7831">
        <w:rPr>
          <w:rFonts w:ascii="Arial" w:hAnsi="Arial" w:cs="Arial"/>
          <w:sz w:val="22"/>
          <w:szCs w:val="22"/>
        </w:rPr>
        <w:t xml:space="preserve">For outages affecting </w:t>
      </w:r>
      <w:r w:rsidR="00846FE0" w:rsidRPr="00BC7831">
        <w:rPr>
          <w:rFonts w:ascii="Arial" w:eastAsia="Garamond" w:hAnsi="Arial" w:cs="Arial"/>
        </w:rPr>
        <w:t>≥</w:t>
      </w:r>
      <w:r w:rsidR="003D1966" w:rsidRPr="00BC7831">
        <w:rPr>
          <w:rFonts w:ascii="Arial" w:hAnsi="Arial" w:cs="Arial"/>
          <w:sz w:val="22"/>
          <w:szCs w:val="22"/>
        </w:rPr>
        <w:t>3%</w:t>
      </w:r>
      <w:r w:rsidR="00D40B3F" w:rsidRPr="00BC7831">
        <w:rPr>
          <w:rFonts w:ascii="Arial" w:hAnsi="Arial" w:cs="Arial"/>
          <w:sz w:val="22"/>
          <w:szCs w:val="22"/>
        </w:rPr>
        <w:t xml:space="preserve"> of county customers,</w:t>
      </w:r>
      <w:r w:rsidR="003C094C" w:rsidRPr="00BC7831">
        <w:rPr>
          <w:rFonts w:ascii="Arial" w:hAnsi="Arial" w:cs="Arial"/>
          <w:sz w:val="22"/>
          <w:szCs w:val="22"/>
        </w:rPr>
        <w:t xml:space="preserve"> CVD rates were more elevated than for outages affecting </w:t>
      </w:r>
      <w:r w:rsidR="00846FE0" w:rsidRPr="00BC7831">
        <w:rPr>
          <w:rFonts w:ascii="Arial" w:eastAsia="Garamond" w:hAnsi="Arial" w:cs="Arial"/>
        </w:rPr>
        <w:t>≥</w:t>
      </w:r>
      <w:r w:rsidR="003C094C" w:rsidRPr="00BC7831">
        <w:rPr>
          <w:rFonts w:ascii="Arial" w:hAnsi="Arial" w:cs="Arial"/>
          <w:sz w:val="22"/>
          <w:szCs w:val="22"/>
        </w:rPr>
        <w:t>1% of county customers</w:t>
      </w:r>
      <w:r w:rsidR="003D1966" w:rsidRPr="00BC7831">
        <w:rPr>
          <w:rFonts w:ascii="Arial" w:hAnsi="Arial" w:cs="Arial"/>
          <w:sz w:val="22"/>
          <w:szCs w:val="22"/>
        </w:rPr>
        <w:t xml:space="preserve"> </w:t>
      </w:r>
      <w:r w:rsidR="00C16DB0" w:rsidRPr="00BC7831">
        <w:rPr>
          <w:rFonts w:ascii="Arial" w:hAnsi="Arial" w:cs="Arial"/>
          <w:sz w:val="22"/>
          <w:szCs w:val="22"/>
        </w:rPr>
        <w:t>t</w:t>
      </w:r>
      <w:r w:rsidR="00C73F40" w:rsidRPr="00BC7831">
        <w:rPr>
          <w:rFonts w:ascii="Arial" w:hAnsi="Arial" w:cs="Arial"/>
          <w:sz w:val="22"/>
          <w:szCs w:val="22"/>
        </w:rPr>
        <w:t>h</w:t>
      </w:r>
      <w:r w:rsidR="003C094C" w:rsidRPr="00BC7831">
        <w:rPr>
          <w:rFonts w:ascii="Arial" w:hAnsi="Arial" w:cs="Arial"/>
          <w:sz w:val="22"/>
          <w:szCs w:val="22"/>
        </w:rPr>
        <w:t xml:space="preserve">e </w:t>
      </w:r>
      <w:r w:rsidR="00C73F40" w:rsidRPr="00BC7831">
        <w:rPr>
          <w:rFonts w:ascii="Arial" w:hAnsi="Arial" w:cs="Arial"/>
          <w:sz w:val="22"/>
          <w:szCs w:val="22"/>
        </w:rPr>
        <w:t>day after exposure,</w:t>
      </w:r>
      <w:r w:rsidR="003D1966" w:rsidRPr="00BC7831">
        <w:rPr>
          <w:rFonts w:ascii="Arial" w:hAnsi="Arial" w:cs="Arial"/>
          <w:sz w:val="22"/>
          <w:szCs w:val="22"/>
        </w:rPr>
        <w:t xml:space="preserve"> </w:t>
      </w:r>
      <w:r w:rsidR="00137006" w:rsidRPr="00BC7831">
        <w:rPr>
          <w:rFonts w:ascii="Arial" w:hAnsi="Arial" w:cs="Arial"/>
          <w:sz w:val="22"/>
          <w:szCs w:val="22"/>
        </w:rPr>
        <w:t xml:space="preserve">two days after exposure, </w:t>
      </w:r>
      <w:r w:rsidR="003D1966" w:rsidRPr="00BC7831">
        <w:rPr>
          <w:rFonts w:ascii="Arial" w:hAnsi="Arial" w:cs="Arial"/>
          <w:sz w:val="22"/>
          <w:szCs w:val="22"/>
        </w:rPr>
        <w:t>and a week after exposure</w:t>
      </w:r>
      <w:r w:rsidR="00CB1B8A">
        <w:rPr>
          <w:rFonts w:ascii="Arial" w:hAnsi="Arial" w:cs="Arial"/>
          <w:sz w:val="22"/>
          <w:szCs w:val="22"/>
        </w:rPr>
        <w:t xml:space="preserve"> (</w:t>
      </w:r>
      <w:r w:rsidR="00CB1B8A" w:rsidRPr="004F64E2">
        <w:rPr>
          <w:rFonts w:ascii="Arial" w:hAnsi="Arial" w:cs="Arial"/>
          <w:b/>
          <w:bCs/>
          <w:sz w:val="22"/>
          <w:szCs w:val="22"/>
        </w:rPr>
        <w:t>Figure 2</w:t>
      </w:r>
      <w:r w:rsidR="00CB1B8A">
        <w:rPr>
          <w:rFonts w:ascii="Arial" w:hAnsi="Arial" w:cs="Arial"/>
          <w:sz w:val="22"/>
          <w:szCs w:val="22"/>
        </w:rPr>
        <w:t>)</w:t>
      </w:r>
      <w:r w:rsidR="00511099" w:rsidRPr="00BC7831">
        <w:rPr>
          <w:rFonts w:ascii="Arial" w:hAnsi="Arial" w:cs="Arial"/>
          <w:sz w:val="22"/>
          <w:szCs w:val="22"/>
        </w:rPr>
        <w:t>. O</w:t>
      </w:r>
      <w:r w:rsidR="008900C5" w:rsidRPr="00BC7831">
        <w:rPr>
          <w:rFonts w:ascii="Arial" w:hAnsi="Arial" w:cs="Arial"/>
          <w:sz w:val="22"/>
          <w:szCs w:val="22"/>
        </w:rPr>
        <w:t xml:space="preserve">utages affecting </w:t>
      </w:r>
      <w:r w:rsidR="00846FE0" w:rsidRPr="00BC7831">
        <w:rPr>
          <w:rFonts w:ascii="Arial" w:eastAsia="Garamond" w:hAnsi="Arial" w:cs="Arial"/>
        </w:rPr>
        <w:t>≥</w:t>
      </w:r>
      <w:r w:rsidR="008900C5" w:rsidRPr="00BC7831">
        <w:rPr>
          <w:rFonts w:ascii="Arial" w:hAnsi="Arial" w:cs="Arial"/>
          <w:sz w:val="22"/>
          <w:szCs w:val="22"/>
        </w:rPr>
        <w:t xml:space="preserve">5% of customers were </w:t>
      </w:r>
      <w:r w:rsidR="00DA4C27" w:rsidRPr="00BC7831">
        <w:rPr>
          <w:rFonts w:ascii="Arial" w:hAnsi="Arial" w:cs="Arial"/>
          <w:sz w:val="22"/>
          <w:szCs w:val="22"/>
        </w:rPr>
        <w:t>associated with even higher hospitalization rates.</w:t>
      </w:r>
      <w:r w:rsidR="0008357B" w:rsidRPr="00BC7831">
        <w:rPr>
          <w:rFonts w:ascii="Arial" w:hAnsi="Arial" w:cs="Arial"/>
          <w:sz w:val="22"/>
          <w:szCs w:val="22"/>
        </w:rPr>
        <w:t xml:space="preserve"> For outages affecting </w:t>
      </w:r>
      <w:r w:rsidR="00846FE0" w:rsidRPr="00BC7831">
        <w:rPr>
          <w:rFonts w:ascii="Arial" w:eastAsia="Garamond" w:hAnsi="Arial" w:cs="Arial"/>
        </w:rPr>
        <w:t>≥</w:t>
      </w:r>
      <w:r w:rsidR="0008357B" w:rsidRPr="00BC7831">
        <w:rPr>
          <w:rFonts w:ascii="Arial" w:hAnsi="Arial" w:cs="Arial"/>
          <w:sz w:val="22"/>
          <w:szCs w:val="22"/>
        </w:rPr>
        <w:t xml:space="preserve">3% of county customers, </w:t>
      </w:r>
      <w:r w:rsidR="004E0BDE" w:rsidRPr="00BC7831">
        <w:rPr>
          <w:rFonts w:ascii="Arial" w:hAnsi="Arial" w:cs="Arial"/>
          <w:sz w:val="22"/>
          <w:szCs w:val="22"/>
        </w:rPr>
        <w:t>t</w:t>
      </w:r>
      <w:r w:rsidR="001D7338" w:rsidRPr="00BC7831">
        <w:rPr>
          <w:rFonts w:ascii="Arial" w:hAnsi="Arial" w:cs="Arial"/>
          <w:sz w:val="22"/>
          <w:szCs w:val="22"/>
        </w:rPr>
        <w:t xml:space="preserve">he day after outage CVD rates were </w:t>
      </w:r>
      <w:r w:rsidR="00735500" w:rsidRPr="006B59CE">
        <w:rPr>
          <w:rFonts w:ascii="Arial" w:hAnsi="Arial" w:cs="Arial"/>
          <w:sz w:val="22"/>
          <w:szCs w:val="22"/>
          <w:highlight w:val="yellow"/>
        </w:rPr>
        <w:t>1.027 (</w:t>
      </w:r>
      <w:r w:rsidR="00DB5824">
        <w:rPr>
          <w:rFonts w:ascii="Arial" w:hAnsi="Arial" w:cs="Arial"/>
          <w:sz w:val="22"/>
          <w:szCs w:val="22"/>
          <w:highlight w:val="yellow"/>
        </w:rPr>
        <w:t xml:space="preserve">95% </w:t>
      </w:r>
      <w:r w:rsidR="00735500" w:rsidRPr="006B59CE">
        <w:rPr>
          <w:rFonts w:ascii="Arial" w:hAnsi="Arial" w:cs="Arial"/>
          <w:sz w:val="22"/>
          <w:szCs w:val="22"/>
          <w:highlight w:val="yellow"/>
        </w:rPr>
        <w:t>CI: 1.018, 1.036)</w:t>
      </w:r>
      <w:r w:rsidR="00735500">
        <w:rPr>
          <w:rFonts w:ascii="Arial" w:hAnsi="Arial" w:cs="Arial"/>
          <w:sz w:val="22"/>
          <w:szCs w:val="22"/>
        </w:rPr>
        <w:t xml:space="preserve"> </w:t>
      </w:r>
      <w:r w:rsidR="001D7338" w:rsidRPr="00BC7831">
        <w:rPr>
          <w:rFonts w:ascii="Arial" w:hAnsi="Arial" w:cs="Arial"/>
          <w:sz w:val="22"/>
          <w:szCs w:val="22"/>
        </w:rPr>
        <w:t xml:space="preserve">times </w:t>
      </w:r>
      <w:r w:rsidR="00A60951" w:rsidRPr="00BC7831">
        <w:rPr>
          <w:rFonts w:ascii="Arial" w:hAnsi="Arial" w:cs="Arial"/>
          <w:sz w:val="22"/>
          <w:szCs w:val="22"/>
        </w:rPr>
        <w:t>higher than on unexposed days</w:t>
      </w:r>
      <w:r w:rsidR="001D7338" w:rsidRPr="00BC7831">
        <w:rPr>
          <w:rFonts w:ascii="Arial" w:hAnsi="Arial" w:cs="Arial"/>
          <w:sz w:val="22"/>
          <w:szCs w:val="22"/>
        </w:rPr>
        <w:t xml:space="preserve">. </w:t>
      </w:r>
      <w:r w:rsidR="003C051C" w:rsidRPr="00BC7831">
        <w:rPr>
          <w:rFonts w:ascii="Arial" w:hAnsi="Arial" w:cs="Arial"/>
          <w:sz w:val="22"/>
          <w:szCs w:val="22"/>
        </w:rPr>
        <w:t xml:space="preserve">For outages affecting </w:t>
      </w:r>
      <w:r w:rsidR="00846FE0" w:rsidRPr="00BC7831">
        <w:rPr>
          <w:rFonts w:ascii="Arial" w:eastAsia="Garamond" w:hAnsi="Arial" w:cs="Arial"/>
        </w:rPr>
        <w:t>≥</w:t>
      </w:r>
      <w:r w:rsidR="003C051C" w:rsidRPr="00BC7831">
        <w:rPr>
          <w:rFonts w:ascii="Arial" w:hAnsi="Arial" w:cs="Arial"/>
          <w:sz w:val="22"/>
          <w:szCs w:val="22"/>
        </w:rPr>
        <w:t>5% of the population</w:t>
      </w:r>
      <w:r w:rsidR="004B3A4E" w:rsidRPr="00BC7831">
        <w:rPr>
          <w:rFonts w:ascii="Arial" w:hAnsi="Arial" w:cs="Arial"/>
          <w:sz w:val="22"/>
          <w:szCs w:val="22"/>
        </w:rPr>
        <w:t xml:space="preserve">, rates were </w:t>
      </w:r>
      <w:r w:rsidR="0056774B" w:rsidRPr="006B59CE">
        <w:rPr>
          <w:rFonts w:ascii="Arial" w:hAnsi="Arial" w:cs="Arial"/>
          <w:sz w:val="22"/>
          <w:szCs w:val="22"/>
          <w:highlight w:val="yellow"/>
        </w:rPr>
        <w:t>1.031 (</w:t>
      </w:r>
      <w:r w:rsidR="00E40FF8">
        <w:rPr>
          <w:rFonts w:ascii="Arial" w:hAnsi="Arial" w:cs="Arial"/>
          <w:sz w:val="22"/>
          <w:szCs w:val="22"/>
          <w:highlight w:val="yellow"/>
        </w:rPr>
        <w:t xml:space="preserve">95% </w:t>
      </w:r>
      <w:r w:rsidR="0056774B" w:rsidRPr="006B59CE">
        <w:rPr>
          <w:rFonts w:ascii="Arial" w:hAnsi="Arial" w:cs="Arial"/>
          <w:sz w:val="22"/>
          <w:szCs w:val="22"/>
          <w:highlight w:val="yellow"/>
        </w:rPr>
        <w:t>CI: 1.021, 1.042)</w:t>
      </w:r>
      <w:r w:rsidR="004B3A4E" w:rsidRPr="00BC7831">
        <w:rPr>
          <w:rFonts w:ascii="Arial" w:hAnsi="Arial" w:cs="Arial"/>
          <w:sz w:val="22"/>
          <w:szCs w:val="22"/>
        </w:rPr>
        <w:t xml:space="preserve"> times </w:t>
      </w:r>
      <w:r w:rsidR="000F16AE" w:rsidRPr="00BC7831">
        <w:rPr>
          <w:rFonts w:ascii="Arial" w:hAnsi="Arial" w:cs="Arial"/>
          <w:sz w:val="22"/>
          <w:szCs w:val="22"/>
        </w:rPr>
        <w:t xml:space="preserve">higher than on unexposed days. </w:t>
      </w:r>
    </w:p>
    <w:p w14:paraId="56474FEB" w14:textId="77777777" w:rsidR="00190FD0" w:rsidRPr="00BC7831" w:rsidRDefault="00190FD0" w:rsidP="001C6B07">
      <w:pPr>
        <w:spacing w:line="480" w:lineRule="auto"/>
        <w:rPr>
          <w:rFonts w:ascii="Arial" w:hAnsi="Arial" w:cs="Arial"/>
          <w:sz w:val="22"/>
          <w:szCs w:val="22"/>
        </w:rPr>
      </w:pPr>
    </w:p>
    <w:p w14:paraId="644E480D" w14:textId="1F04E1EE" w:rsidR="001E55A5" w:rsidRPr="00BC7831" w:rsidRDefault="00452A7E" w:rsidP="001C6B07">
      <w:pPr>
        <w:spacing w:line="480" w:lineRule="auto"/>
        <w:rPr>
          <w:rFonts w:ascii="Arial" w:hAnsi="Arial" w:cs="Arial"/>
          <w:sz w:val="22"/>
          <w:szCs w:val="22"/>
        </w:rPr>
      </w:pPr>
      <w:r w:rsidRPr="00BC7831">
        <w:rPr>
          <w:rFonts w:ascii="Arial" w:hAnsi="Arial" w:cs="Arial"/>
          <w:sz w:val="22"/>
          <w:szCs w:val="22"/>
        </w:rPr>
        <w:t>S</w:t>
      </w:r>
      <w:r w:rsidR="00190FD0" w:rsidRPr="00BC7831">
        <w:rPr>
          <w:rFonts w:ascii="Arial" w:hAnsi="Arial" w:cs="Arial"/>
          <w:sz w:val="22"/>
          <w:szCs w:val="22"/>
        </w:rPr>
        <w:t>ensitivity analysis</w:t>
      </w:r>
    </w:p>
    <w:p w14:paraId="6B3192E4" w14:textId="77777777" w:rsidR="001E55A5" w:rsidRPr="00BC7831" w:rsidRDefault="001E55A5" w:rsidP="001C6B07">
      <w:pPr>
        <w:spacing w:line="480" w:lineRule="auto"/>
        <w:rPr>
          <w:rFonts w:ascii="Arial" w:hAnsi="Arial" w:cs="Arial"/>
          <w:sz w:val="22"/>
          <w:szCs w:val="22"/>
        </w:rPr>
      </w:pPr>
    </w:p>
    <w:p w14:paraId="1C04D8FB" w14:textId="3A4E87EF" w:rsidR="00671BD6" w:rsidRPr="00BC7831" w:rsidRDefault="007A26EB" w:rsidP="001C6B07">
      <w:pPr>
        <w:spacing w:line="480" w:lineRule="auto"/>
        <w:ind w:firstLine="720"/>
        <w:rPr>
          <w:rFonts w:ascii="Arial" w:hAnsi="Arial" w:cs="Arial"/>
          <w:sz w:val="22"/>
          <w:szCs w:val="22"/>
        </w:rPr>
      </w:pPr>
      <w:r w:rsidRPr="00BC7831">
        <w:rPr>
          <w:rFonts w:ascii="Arial" w:hAnsi="Arial" w:cs="Arial"/>
          <w:sz w:val="22"/>
          <w:szCs w:val="22"/>
        </w:rPr>
        <w:t xml:space="preserve">We conducted sensitivity analyses evaluating the impact of 4+ and </w:t>
      </w:r>
      <w:r w:rsidR="0067215C" w:rsidRPr="00BC7831">
        <w:rPr>
          <w:rFonts w:ascii="Arial" w:hAnsi="Arial" w:cs="Arial"/>
          <w:sz w:val="22"/>
          <w:szCs w:val="22"/>
        </w:rPr>
        <w:t>12+</w:t>
      </w:r>
      <w:r w:rsidRPr="00BC7831">
        <w:rPr>
          <w:rFonts w:ascii="Arial" w:hAnsi="Arial" w:cs="Arial"/>
          <w:sz w:val="22"/>
          <w:szCs w:val="22"/>
        </w:rPr>
        <w:t xml:space="preserve"> hour outage</w:t>
      </w:r>
      <w:r w:rsidR="00834635" w:rsidRPr="00BC7831">
        <w:rPr>
          <w:rFonts w:ascii="Arial" w:hAnsi="Arial" w:cs="Arial"/>
          <w:sz w:val="22"/>
          <w:szCs w:val="22"/>
        </w:rPr>
        <w:t>s on CVD hospitalization rates</w:t>
      </w:r>
      <w:r w:rsidR="00B9669B" w:rsidRPr="00BC7831">
        <w:rPr>
          <w:rFonts w:ascii="Arial" w:hAnsi="Arial" w:cs="Arial"/>
          <w:sz w:val="22"/>
          <w:szCs w:val="22"/>
        </w:rPr>
        <w:t xml:space="preserve">. </w:t>
      </w:r>
      <w:r w:rsidR="00FA59B6" w:rsidRPr="00BC7831">
        <w:rPr>
          <w:rFonts w:ascii="Arial" w:hAnsi="Arial" w:cs="Arial"/>
          <w:sz w:val="22"/>
          <w:szCs w:val="22"/>
        </w:rPr>
        <w:t xml:space="preserve">We also </w:t>
      </w:r>
      <w:r w:rsidR="00C81E62" w:rsidRPr="00BC7831">
        <w:rPr>
          <w:rFonts w:ascii="Arial" w:hAnsi="Arial" w:cs="Arial"/>
          <w:sz w:val="22"/>
          <w:szCs w:val="22"/>
        </w:rPr>
        <w:t xml:space="preserve">modelled the relationship between daily </w:t>
      </w:r>
      <w:r w:rsidR="000D148B" w:rsidRPr="00BC7831">
        <w:rPr>
          <w:rFonts w:ascii="Arial" w:hAnsi="Arial" w:cs="Arial"/>
          <w:sz w:val="22"/>
          <w:szCs w:val="22"/>
        </w:rPr>
        <w:t xml:space="preserve">county-level </w:t>
      </w:r>
      <w:r w:rsidR="00C81E62" w:rsidRPr="00BC7831">
        <w:rPr>
          <w:rFonts w:ascii="Arial" w:hAnsi="Arial" w:cs="Arial"/>
          <w:sz w:val="22"/>
          <w:szCs w:val="22"/>
        </w:rPr>
        <w:t xml:space="preserve">number of hours without power and </w:t>
      </w:r>
      <w:r w:rsidR="0067215C" w:rsidRPr="00BC7831">
        <w:rPr>
          <w:rFonts w:ascii="Arial" w:hAnsi="Arial" w:cs="Arial"/>
          <w:sz w:val="22"/>
          <w:szCs w:val="22"/>
        </w:rPr>
        <w:t xml:space="preserve">CVD </w:t>
      </w:r>
      <w:commentRangeStart w:id="23"/>
      <w:commentRangeStart w:id="24"/>
      <w:r w:rsidR="0067215C" w:rsidRPr="00BC7831">
        <w:rPr>
          <w:rFonts w:ascii="Arial" w:hAnsi="Arial" w:cs="Arial"/>
          <w:sz w:val="22"/>
          <w:szCs w:val="22"/>
        </w:rPr>
        <w:t>hospitalizations</w:t>
      </w:r>
      <w:commentRangeEnd w:id="23"/>
      <w:r w:rsidR="00F40601">
        <w:rPr>
          <w:rStyle w:val="CommentReference"/>
        </w:rPr>
        <w:commentReference w:id="23"/>
      </w:r>
      <w:commentRangeEnd w:id="24"/>
      <w:r w:rsidR="004F64E2">
        <w:rPr>
          <w:rStyle w:val="CommentReference"/>
        </w:rPr>
        <w:commentReference w:id="24"/>
      </w:r>
      <w:r w:rsidR="00625225" w:rsidRPr="00BC7831">
        <w:rPr>
          <w:rFonts w:ascii="Arial" w:hAnsi="Arial" w:cs="Arial"/>
          <w:sz w:val="22"/>
          <w:szCs w:val="22"/>
        </w:rPr>
        <w:t xml:space="preserve">. </w:t>
      </w:r>
    </w:p>
    <w:p w14:paraId="43D64938" w14:textId="6F8CB95C" w:rsidR="0073632D" w:rsidRPr="00BC7831" w:rsidRDefault="0067215C" w:rsidP="001C6B07">
      <w:pPr>
        <w:spacing w:line="480" w:lineRule="auto"/>
        <w:ind w:firstLine="720"/>
        <w:rPr>
          <w:rFonts w:ascii="Arial" w:hAnsi="Arial" w:cs="Arial"/>
          <w:sz w:val="22"/>
          <w:szCs w:val="22"/>
        </w:rPr>
      </w:pPr>
      <w:r w:rsidRPr="00BC7831">
        <w:rPr>
          <w:rFonts w:ascii="Arial" w:hAnsi="Arial" w:cs="Arial"/>
          <w:sz w:val="22"/>
          <w:szCs w:val="22"/>
        </w:rPr>
        <w:lastRenderedPageBreak/>
        <w:t>For 4+ hour and 12+ hour outages, we observed similar results to 8+ hour outages</w:t>
      </w:r>
      <w:r w:rsidR="00625225" w:rsidRPr="00BC7831">
        <w:rPr>
          <w:rFonts w:ascii="Arial" w:hAnsi="Arial" w:cs="Arial"/>
          <w:sz w:val="22"/>
          <w:szCs w:val="22"/>
        </w:rPr>
        <w:t xml:space="preserve">. </w:t>
      </w:r>
      <w:r w:rsidR="00E317CB" w:rsidRPr="00BC7831">
        <w:rPr>
          <w:rFonts w:ascii="Arial" w:hAnsi="Arial" w:cs="Arial"/>
          <w:sz w:val="22"/>
          <w:szCs w:val="22"/>
        </w:rPr>
        <w:t>Hospitalizations</w:t>
      </w:r>
      <w:r w:rsidRPr="00BC7831">
        <w:rPr>
          <w:rFonts w:ascii="Arial" w:hAnsi="Arial" w:cs="Arial"/>
          <w:sz w:val="22"/>
          <w:szCs w:val="22"/>
        </w:rPr>
        <w:t xml:space="preserve"> were elevated </w:t>
      </w:r>
      <w:r w:rsidR="00862A44" w:rsidRPr="00BC7831">
        <w:rPr>
          <w:rFonts w:ascii="Arial" w:hAnsi="Arial" w:cs="Arial"/>
          <w:sz w:val="22"/>
          <w:szCs w:val="22"/>
        </w:rPr>
        <w:t xml:space="preserve">on lag days 1-3 and 6. </w:t>
      </w:r>
      <w:r w:rsidR="00BB6DBC" w:rsidRPr="00BC7831">
        <w:rPr>
          <w:rFonts w:ascii="Arial" w:hAnsi="Arial" w:cs="Arial"/>
          <w:sz w:val="22"/>
          <w:szCs w:val="22"/>
        </w:rPr>
        <w:t>The effects of 12+ hour outages on CVD hospitalizations were stronger than for 8+ hour outages, and 8+ hour outage effects were stronger than 4+ hour outage effects</w:t>
      </w:r>
      <w:r w:rsidR="005F2E35" w:rsidRPr="00BC7831">
        <w:rPr>
          <w:rFonts w:ascii="Arial" w:hAnsi="Arial" w:cs="Arial"/>
          <w:sz w:val="22"/>
          <w:szCs w:val="22"/>
        </w:rPr>
        <w:t xml:space="preserve"> </w:t>
      </w:r>
      <w:r w:rsidR="00B45150" w:rsidRPr="00BC7831">
        <w:rPr>
          <w:rFonts w:ascii="Arial" w:hAnsi="Arial" w:cs="Arial"/>
          <w:sz w:val="22"/>
          <w:szCs w:val="22"/>
        </w:rPr>
        <w:t>(</w:t>
      </w:r>
      <w:r w:rsidR="00817706">
        <w:rPr>
          <w:rFonts w:ascii="Arial" w:hAnsi="Arial" w:cs="Arial"/>
          <w:b/>
          <w:bCs/>
          <w:sz w:val="22"/>
          <w:szCs w:val="22"/>
        </w:rPr>
        <w:t>S</w:t>
      </w:r>
      <w:r w:rsidR="00B45150" w:rsidRPr="00BC7831">
        <w:rPr>
          <w:rFonts w:ascii="Arial" w:hAnsi="Arial" w:cs="Arial"/>
          <w:b/>
          <w:bCs/>
          <w:sz w:val="22"/>
          <w:szCs w:val="22"/>
        </w:rPr>
        <w:t xml:space="preserve">upplemental </w:t>
      </w:r>
      <w:r w:rsidR="00817706">
        <w:rPr>
          <w:rFonts w:ascii="Arial" w:hAnsi="Arial" w:cs="Arial"/>
          <w:b/>
          <w:bCs/>
          <w:sz w:val="22"/>
          <w:szCs w:val="22"/>
        </w:rPr>
        <w:t>F</w:t>
      </w:r>
      <w:r w:rsidR="00B45150" w:rsidRPr="00BC7831">
        <w:rPr>
          <w:rFonts w:ascii="Arial" w:hAnsi="Arial" w:cs="Arial"/>
          <w:b/>
          <w:bCs/>
          <w:sz w:val="22"/>
          <w:szCs w:val="22"/>
        </w:rPr>
        <w:t>igure</w:t>
      </w:r>
      <w:r w:rsidR="00817706">
        <w:rPr>
          <w:rFonts w:ascii="Arial" w:hAnsi="Arial" w:cs="Arial"/>
          <w:b/>
          <w:bCs/>
          <w:sz w:val="22"/>
          <w:szCs w:val="22"/>
        </w:rPr>
        <w:t xml:space="preserve"> 1</w:t>
      </w:r>
      <w:r w:rsidR="00B45150" w:rsidRPr="00BC7831">
        <w:rPr>
          <w:rFonts w:ascii="Arial" w:hAnsi="Arial" w:cs="Arial"/>
          <w:sz w:val="22"/>
          <w:szCs w:val="22"/>
        </w:rPr>
        <w:t>).</w:t>
      </w:r>
    </w:p>
    <w:p w14:paraId="6109EB2C" w14:textId="4F41B5F4" w:rsidR="00A91279" w:rsidRPr="00BC7831" w:rsidRDefault="003C2ECE" w:rsidP="00F40601">
      <w:pPr>
        <w:spacing w:line="480" w:lineRule="auto"/>
        <w:ind w:firstLine="720"/>
        <w:rPr>
          <w:rFonts w:ascii="Arial" w:hAnsi="Arial" w:cs="Arial"/>
          <w:sz w:val="22"/>
          <w:szCs w:val="22"/>
        </w:rPr>
      </w:pPr>
      <w:r w:rsidRPr="00BC7831">
        <w:rPr>
          <w:rFonts w:ascii="Arial" w:hAnsi="Arial" w:cs="Arial"/>
          <w:sz w:val="22"/>
          <w:szCs w:val="22"/>
        </w:rPr>
        <w:t xml:space="preserve">We used </w:t>
      </w:r>
      <w:r w:rsidR="00F40601">
        <w:rPr>
          <w:rFonts w:ascii="Arial" w:hAnsi="Arial" w:cs="Arial"/>
          <w:sz w:val="22"/>
          <w:szCs w:val="22"/>
        </w:rPr>
        <w:t xml:space="preserve">a </w:t>
      </w:r>
      <w:r w:rsidRPr="00BC7831">
        <w:rPr>
          <w:rFonts w:ascii="Arial" w:hAnsi="Arial" w:cs="Arial"/>
          <w:sz w:val="22"/>
          <w:szCs w:val="22"/>
        </w:rPr>
        <w:t>distributed</w:t>
      </w:r>
      <w:r w:rsidR="00F40601">
        <w:rPr>
          <w:rFonts w:ascii="Arial" w:hAnsi="Arial" w:cs="Arial"/>
          <w:sz w:val="22"/>
          <w:szCs w:val="22"/>
        </w:rPr>
        <w:t xml:space="preserve"> lag </w:t>
      </w:r>
      <w:r w:rsidRPr="00BC7831">
        <w:rPr>
          <w:rFonts w:ascii="Arial" w:hAnsi="Arial" w:cs="Arial"/>
          <w:sz w:val="22"/>
          <w:szCs w:val="22"/>
        </w:rPr>
        <w:t xml:space="preserve">non-linear conditional Poisson model to </w:t>
      </w:r>
      <w:r w:rsidR="00F40601">
        <w:rPr>
          <w:rFonts w:ascii="Arial" w:hAnsi="Arial" w:cs="Arial"/>
          <w:sz w:val="22"/>
          <w:szCs w:val="22"/>
        </w:rPr>
        <w:t>examine</w:t>
      </w:r>
      <w:r w:rsidR="00F40601" w:rsidRPr="00BC7831">
        <w:rPr>
          <w:rFonts w:ascii="Arial" w:hAnsi="Arial" w:cs="Arial"/>
          <w:sz w:val="22"/>
          <w:szCs w:val="22"/>
        </w:rPr>
        <w:t xml:space="preserve"> </w:t>
      </w:r>
      <w:r w:rsidRPr="00BC7831">
        <w:rPr>
          <w:rFonts w:ascii="Arial" w:hAnsi="Arial" w:cs="Arial"/>
          <w:sz w:val="22"/>
          <w:szCs w:val="22"/>
        </w:rPr>
        <w:t xml:space="preserve">the relationship between continuous </w:t>
      </w:r>
      <w:r w:rsidR="00745053" w:rsidRPr="00BC7831">
        <w:rPr>
          <w:rFonts w:ascii="Arial" w:hAnsi="Arial" w:cs="Arial"/>
          <w:sz w:val="22"/>
          <w:szCs w:val="22"/>
        </w:rPr>
        <w:t xml:space="preserve">daily county-level </w:t>
      </w:r>
      <w:r w:rsidRPr="00BC7831">
        <w:rPr>
          <w:rFonts w:ascii="Arial" w:hAnsi="Arial" w:cs="Arial"/>
          <w:sz w:val="22"/>
          <w:szCs w:val="22"/>
        </w:rPr>
        <w:t>number of hours without power and CVD hospitalization rates</w:t>
      </w:r>
      <w:r w:rsidR="00C67400" w:rsidRPr="00BC7831">
        <w:rPr>
          <w:rFonts w:ascii="Arial" w:hAnsi="Arial" w:cs="Arial"/>
          <w:sz w:val="22"/>
          <w:szCs w:val="22"/>
        </w:rPr>
        <w:t xml:space="preserve">. </w:t>
      </w:r>
      <w:r w:rsidR="00892731" w:rsidRPr="00054D0A">
        <w:rPr>
          <w:rFonts w:ascii="Arial" w:hAnsi="Arial" w:cs="Arial"/>
          <w:sz w:val="22"/>
          <w:szCs w:val="22"/>
        </w:rPr>
        <w:t xml:space="preserve">The best-fitting model </w:t>
      </w:r>
      <w:r w:rsidR="009F7305" w:rsidRPr="00054D0A">
        <w:rPr>
          <w:rFonts w:ascii="Arial" w:hAnsi="Arial" w:cs="Arial"/>
          <w:sz w:val="22"/>
          <w:szCs w:val="22"/>
        </w:rPr>
        <w:t>was</w:t>
      </w:r>
      <w:r w:rsidR="00892731" w:rsidRPr="00054D0A">
        <w:rPr>
          <w:rFonts w:ascii="Arial" w:hAnsi="Arial" w:cs="Arial"/>
          <w:sz w:val="22"/>
          <w:szCs w:val="22"/>
        </w:rPr>
        <w:t xml:space="preserve"> linear </w:t>
      </w:r>
      <w:r w:rsidR="0077027B" w:rsidRPr="00054D0A">
        <w:rPr>
          <w:rFonts w:ascii="Arial" w:hAnsi="Arial" w:cs="Arial"/>
          <w:sz w:val="22"/>
          <w:szCs w:val="22"/>
        </w:rPr>
        <w:t>for</w:t>
      </w:r>
      <w:r w:rsidR="00A90B73" w:rsidRPr="00054D0A">
        <w:rPr>
          <w:rFonts w:ascii="Arial" w:hAnsi="Arial" w:cs="Arial"/>
          <w:sz w:val="22"/>
          <w:szCs w:val="22"/>
        </w:rPr>
        <w:t xml:space="preserve"> the association between</w:t>
      </w:r>
      <w:r w:rsidR="00892731" w:rsidRPr="00054D0A">
        <w:rPr>
          <w:rFonts w:ascii="Arial" w:hAnsi="Arial" w:cs="Arial"/>
          <w:sz w:val="22"/>
          <w:szCs w:val="22"/>
        </w:rPr>
        <w:t xml:space="preserve"> number of hours without power and CVD </w:t>
      </w:r>
      <w:r w:rsidR="00B45150" w:rsidRPr="00054D0A">
        <w:rPr>
          <w:rFonts w:ascii="Arial" w:hAnsi="Arial" w:cs="Arial"/>
          <w:sz w:val="22"/>
          <w:szCs w:val="22"/>
        </w:rPr>
        <w:t>hospitalization</w:t>
      </w:r>
      <w:r w:rsidR="003328FC" w:rsidRPr="00054D0A">
        <w:rPr>
          <w:rFonts w:ascii="Arial" w:hAnsi="Arial" w:cs="Arial"/>
          <w:sz w:val="22"/>
          <w:szCs w:val="22"/>
        </w:rPr>
        <w:t>s with</w:t>
      </w:r>
      <w:r w:rsidR="00260AE7" w:rsidRPr="00054D0A">
        <w:rPr>
          <w:rFonts w:ascii="Arial" w:hAnsi="Arial" w:cs="Arial"/>
          <w:sz w:val="22"/>
          <w:szCs w:val="22"/>
        </w:rPr>
        <w:t xml:space="preserve"> 4</w:t>
      </w:r>
      <w:r w:rsidR="00892731" w:rsidRPr="00054D0A">
        <w:rPr>
          <w:rFonts w:ascii="Arial" w:hAnsi="Arial" w:cs="Arial"/>
          <w:sz w:val="22"/>
          <w:szCs w:val="22"/>
        </w:rPr>
        <w:t xml:space="preserve"> degrees of freedom on the lag dimension. </w:t>
      </w:r>
      <w:r w:rsidR="00E8619C" w:rsidRPr="00054D0A">
        <w:rPr>
          <w:rFonts w:ascii="Arial" w:hAnsi="Arial" w:cs="Arial"/>
          <w:sz w:val="22"/>
          <w:szCs w:val="22"/>
        </w:rPr>
        <w:t xml:space="preserve">For every additional hour without power, the next-day CVD hospitalization rate increased by </w:t>
      </w:r>
      <w:r w:rsidR="004373CA" w:rsidRPr="00054D0A">
        <w:rPr>
          <w:rFonts w:ascii="Arial" w:hAnsi="Arial" w:cs="Arial"/>
          <w:sz w:val="22"/>
          <w:szCs w:val="22"/>
        </w:rPr>
        <w:t>0.1%</w:t>
      </w:r>
      <w:r w:rsidR="00F40601">
        <w:rPr>
          <w:rFonts w:ascii="Arial" w:hAnsi="Arial" w:cs="Arial"/>
          <w:sz w:val="22"/>
          <w:szCs w:val="22"/>
        </w:rPr>
        <w:t xml:space="preserve"> and, therefore, by 2.4% for 24 hours without power</w:t>
      </w:r>
      <w:r w:rsidR="00FE4F37" w:rsidRPr="00054D0A">
        <w:rPr>
          <w:rFonts w:ascii="Arial" w:hAnsi="Arial" w:cs="Arial"/>
          <w:sz w:val="22"/>
          <w:szCs w:val="22"/>
        </w:rPr>
        <w:t xml:space="preserve"> </w:t>
      </w:r>
      <w:r w:rsidR="00C378D3" w:rsidRPr="00054D0A">
        <w:rPr>
          <w:rFonts w:ascii="Arial" w:hAnsi="Arial" w:cs="Arial"/>
          <w:sz w:val="22"/>
          <w:szCs w:val="22"/>
        </w:rPr>
        <w:t>(</w:t>
      </w:r>
      <w:r w:rsidR="008F7C53" w:rsidRPr="00054D0A">
        <w:rPr>
          <w:rFonts w:ascii="Arial" w:hAnsi="Arial" w:cs="Arial"/>
          <w:b/>
          <w:bCs/>
          <w:sz w:val="22"/>
          <w:szCs w:val="22"/>
        </w:rPr>
        <w:t>S</w:t>
      </w:r>
      <w:r w:rsidR="00C378D3" w:rsidRPr="00054D0A">
        <w:rPr>
          <w:rFonts w:ascii="Arial" w:hAnsi="Arial" w:cs="Arial"/>
          <w:b/>
          <w:bCs/>
          <w:sz w:val="22"/>
          <w:szCs w:val="22"/>
        </w:rPr>
        <w:t xml:space="preserve">upplemental </w:t>
      </w:r>
      <w:r w:rsidR="008F7C53" w:rsidRPr="00054D0A">
        <w:rPr>
          <w:rFonts w:ascii="Arial" w:hAnsi="Arial" w:cs="Arial"/>
          <w:b/>
          <w:bCs/>
          <w:sz w:val="22"/>
          <w:szCs w:val="22"/>
        </w:rPr>
        <w:t>F</w:t>
      </w:r>
      <w:r w:rsidR="00C378D3" w:rsidRPr="00054D0A">
        <w:rPr>
          <w:rFonts w:ascii="Arial" w:hAnsi="Arial" w:cs="Arial"/>
          <w:b/>
          <w:bCs/>
          <w:sz w:val="22"/>
          <w:szCs w:val="22"/>
        </w:rPr>
        <w:t>igure</w:t>
      </w:r>
      <w:r w:rsidR="008F7C53" w:rsidRPr="00054D0A">
        <w:rPr>
          <w:rFonts w:ascii="Arial" w:hAnsi="Arial" w:cs="Arial"/>
          <w:b/>
          <w:bCs/>
          <w:sz w:val="22"/>
          <w:szCs w:val="22"/>
        </w:rPr>
        <w:t xml:space="preserve"> </w:t>
      </w:r>
      <w:commentRangeStart w:id="25"/>
      <w:r w:rsidR="008F7C53" w:rsidRPr="00054D0A">
        <w:rPr>
          <w:rFonts w:ascii="Arial" w:hAnsi="Arial" w:cs="Arial"/>
          <w:b/>
          <w:bCs/>
          <w:sz w:val="22"/>
          <w:szCs w:val="22"/>
        </w:rPr>
        <w:t>2</w:t>
      </w:r>
      <w:commentRangeEnd w:id="25"/>
      <w:r w:rsidR="00054D0A">
        <w:rPr>
          <w:rStyle w:val="CommentReference"/>
        </w:rPr>
        <w:commentReference w:id="25"/>
      </w:r>
      <w:r w:rsidR="00C378D3" w:rsidRPr="00054D0A">
        <w:rPr>
          <w:rFonts w:ascii="Arial" w:hAnsi="Arial" w:cs="Arial"/>
          <w:sz w:val="22"/>
          <w:szCs w:val="22"/>
        </w:rPr>
        <w:t>)</w:t>
      </w:r>
      <w:r w:rsidR="005E7841" w:rsidRPr="00054D0A">
        <w:rPr>
          <w:rFonts w:ascii="Arial" w:hAnsi="Arial" w:cs="Arial"/>
          <w:sz w:val="22"/>
          <w:szCs w:val="22"/>
        </w:rPr>
        <w:t>.</w:t>
      </w:r>
      <w:r w:rsidR="005E7841" w:rsidRPr="00BC7831">
        <w:rPr>
          <w:rFonts w:ascii="Arial" w:hAnsi="Arial" w:cs="Arial"/>
          <w:sz w:val="22"/>
          <w:szCs w:val="22"/>
        </w:rPr>
        <w:t xml:space="preserve"> </w:t>
      </w:r>
    </w:p>
    <w:p w14:paraId="3186840F" w14:textId="77777777" w:rsidR="00A91279" w:rsidRPr="00BC7831" w:rsidRDefault="00A91279" w:rsidP="001C6B07">
      <w:pPr>
        <w:spacing w:line="480" w:lineRule="auto"/>
        <w:rPr>
          <w:rFonts w:ascii="Arial" w:hAnsi="Arial" w:cs="Arial"/>
          <w:b/>
          <w:bCs/>
          <w:sz w:val="22"/>
          <w:szCs w:val="22"/>
        </w:rPr>
      </w:pPr>
    </w:p>
    <w:p w14:paraId="43013E92" w14:textId="0968B109" w:rsidR="00572CA2" w:rsidRPr="00BC7831" w:rsidRDefault="006948A7" w:rsidP="001C6B07">
      <w:pPr>
        <w:spacing w:line="480" w:lineRule="auto"/>
        <w:rPr>
          <w:rFonts w:ascii="Arial" w:hAnsi="Arial" w:cs="Arial"/>
          <w:b/>
          <w:bCs/>
          <w:sz w:val="22"/>
          <w:szCs w:val="22"/>
        </w:rPr>
      </w:pPr>
      <w:r w:rsidRPr="00BC7831">
        <w:rPr>
          <w:rFonts w:ascii="Arial" w:hAnsi="Arial" w:cs="Arial"/>
          <w:b/>
          <w:bCs/>
          <w:sz w:val="22"/>
          <w:szCs w:val="22"/>
        </w:rPr>
        <w:t>Respiratory</w:t>
      </w:r>
      <w:r w:rsidR="00B83C87" w:rsidRPr="00BC7831">
        <w:rPr>
          <w:rFonts w:ascii="Arial" w:hAnsi="Arial" w:cs="Arial"/>
          <w:b/>
          <w:bCs/>
          <w:sz w:val="22"/>
          <w:szCs w:val="22"/>
        </w:rPr>
        <w:t xml:space="preserve"> </w:t>
      </w:r>
      <w:r w:rsidRPr="00BC7831">
        <w:rPr>
          <w:rFonts w:ascii="Arial" w:hAnsi="Arial" w:cs="Arial"/>
          <w:b/>
          <w:bCs/>
          <w:sz w:val="22"/>
          <w:szCs w:val="22"/>
        </w:rPr>
        <w:t>hospitalizations</w:t>
      </w:r>
    </w:p>
    <w:p w14:paraId="1DD043B3" w14:textId="77777777" w:rsidR="007E1C55" w:rsidRPr="00BC7831" w:rsidRDefault="007E1C55" w:rsidP="001C6B07">
      <w:pPr>
        <w:spacing w:line="480" w:lineRule="auto"/>
        <w:rPr>
          <w:rFonts w:ascii="Arial" w:hAnsi="Arial" w:cs="Arial"/>
          <w:b/>
          <w:bCs/>
          <w:sz w:val="22"/>
          <w:szCs w:val="22"/>
        </w:rPr>
      </w:pPr>
    </w:p>
    <w:p w14:paraId="00C54839" w14:textId="328E26B0" w:rsidR="007E1C55" w:rsidRPr="00BC7831" w:rsidRDefault="007E1C55" w:rsidP="001C6B07">
      <w:pPr>
        <w:spacing w:line="480" w:lineRule="auto"/>
        <w:rPr>
          <w:rFonts w:ascii="Arial" w:hAnsi="Arial" w:cs="Arial"/>
          <w:sz w:val="22"/>
          <w:szCs w:val="22"/>
        </w:rPr>
      </w:pPr>
      <w:r w:rsidRPr="00BC7831">
        <w:rPr>
          <w:rFonts w:ascii="Arial" w:hAnsi="Arial" w:cs="Arial"/>
          <w:sz w:val="22"/>
          <w:szCs w:val="22"/>
        </w:rPr>
        <w:t>Main analysis</w:t>
      </w:r>
    </w:p>
    <w:p w14:paraId="39E33857" w14:textId="77777777" w:rsidR="006B290B" w:rsidRPr="00BC7831" w:rsidRDefault="006B290B" w:rsidP="001C6B07">
      <w:pPr>
        <w:spacing w:line="480" w:lineRule="auto"/>
        <w:rPr>
          <w:rFonts w:ascii="Arial" w:hAnsi="Arial" w:cs="Arial"/>
          <w:b/>
          <w:bCs/>
          <w:sz w:val="22"/>
          <w:szCs w:val="22"/>
        </w:rPr>
      </w:pPr>
    </w:p>
    <w:p w14:paraId="00402A06" w14:textId="2B797B3C" w:rsidR="003F3034" w:rsidRPr="00F52884" w:rsidRDefault="006B290B" w:rsidP="00F52884">
      <w:pPr>
        <w:spacing w:line="480" w:lineRule="auto"/>
        <w:ind w:firstLine="720"/>
        <w:rPr>
          <w:rFonts w:ascii="Arial" w:hAnsi="Arial" w:cs="Arial"/>
          <w:sz w:val="22"/>
          <w:szCs w:val="22"/>
        </w:rPr>
      </w:pPr>
      <w:r w:rsidRPr="00BC7831">
        <w:rPr>
          <w:rFonts w:ascii="Arial" w:hAnsi="Arial" w:cs="Arial"/>
          <w:sz w:val="22"/>
          <w:szCs w:val="22"/>
        </w:rPr>
        <w:t xml:space="preserve">In our main analysis testing the effect of 8+ hour power outage exposure on emergency </w:t>
      </w:r>
      <w:r w:rsidR="006D4E26" w:rsidRPr="00BC7831">
        <w:rPr>
          <w:rFonts w:ascii="Arial" w:hAnsi="Arial" w:cs="Arial"/>
          <w:sz w:val="22"/>
          <w:szCs w:val="22"/>
        </w:rPr>
        <w:t>respiratory</w:t>
      </w:r>
      <w:r w:rsidRPr="00BC7831">
        <w:rPr>
          <w:rFonts w:ascii="Arial" w:hAnsi="Arial" w:cs="Arial"/>
          <w:sz w:val="22"/>
          <w:szCs w:val="22"/>
        </w:rPr>
        <w:t xml:space="preserve"> hospitalization rates, we found </w:t>
      </w:r>
      <w:r w:rsidR="002B40FD" w:rsidRPr="00BC7831">
        <w:rPr>
          <w:rFonts w:ascii="Arial" w:hAnsi="Arial" w:cs="Arial"/>
          <w:sz w:val="22"/>
          <w:szCs w:val="22"/>
        </w:rPr>
        <w:t xml:space="preserve">same-day </w:t>
      </w:r>
      <w:r w:rsidRPr="00BC7831">
        <w:rPr>
          <w:rFonts w:ascii="Arial" w:hAnsi="Arial" w:cs="Arial"/>
          <w:sz w:val="22"/>
          <w:szCs w:val="22"/>
        </w:rPr>
        <w:t>increases in</w:t>
      </w:r>
      <w:r w:rsidR="00B111BB" w:rsidRPr="00BC7831">
        <w:rPr>
          <w:rFonts w:ascii="Arial" w:hAnsi="Arial" w:cs="Arial"/>
          <w:sz w:val="22"/>
          <w:szCs w:val="22"/>
        </w:rPr>
        <w:t xml:space="preserve"> respiratory-related </w:t>
      </w:r>
      <w:r w:rsidRPr="00BC7831">
        <w:rPr>
          <w:rFonts w:ascii="Arial" w:hAnsi="Arial" w:cs="Arial"/>
          <w:sz w:val="22"/>
          <w:szCs w:val="22"/>
        </w:rPr>
        <w:t>hospitalizations</w:t>
      </w:r>
      <w:r w:rsidR="007F322E" w:rsidRPr="00BC7831">
        <w:rPr>
          <w:rFonts w:ascii="Arial" w:hAnsi="Arial" w:cs="Arial"/>
          <w:sz w:val="22"/>
          <w:szCs w:val="22"/>
        </w:rPr>
        <w:t xml:space="preserve">, as well as increases on lag days 1 and 2. </w:t>
      </w:r>
      <w:r w:rsidR="00A50BA8" w:rsidRPr="00BC7831">
        <w:rPr>
          <w:rFonts w:ascii="Arial" w:hAnsi="Arial" w:cs="Arial"/>
          <w:sz w:val="22"/>
          <w:szCs w:val="22"/>
        </w:rPr>
        <w:t xml:space="preserve">In contrast to CVD </w:t>
      </w:r>
      <w:r w:rsidR="00095CD8" w:rsidRPr="00BC7831">
        <w:rPr>
          <w:rFonts w:ascii="Arial" w:hAnsi="Arial" w:cs="Arial"/>
          <w:sz w:val="22"/>
          <w:szCs w:val="22"/>
        </w:rPr>
        <w:t>hospitalizations</w:t>
      </w:r>
      <w:r w:rsidR="00A50BA8" w:rsidRPr="00BC7831">
        <w:rPr>
          <w:rFonts w:ascii="Arial" w:hAnsi="Arial" w:cs="Arial"/>
          <w:sz w:val="22"/>
          <w:szCs w:val="22"/>
        </w:rPr>
        <w:t xml:space="preserve">, the strongest effect of outage on hospitalization was the day of power outage rather than the day after. </w:t>
      </w:r>
      <w:r w:rsidR="008037E9" w:rsidRPr="00BC7831">
        <w:rPr>
          <w:rFonts w:ascii="Arial" w:hAnsi="Arial" w:cs="Arial"/>
          <w:sz w:val="22"/>
          <w:szCs w:val="22"/>
        </w:rPr>
        <w:t>On</w:t>
      </w:r>
      <w:r w:rsidR="005B09FB" w:rsidRPr="00BC7831">
        <w:rPr>
          <w:rFonts w:ascii="Arial" w:hAnsi="Arial" w:cs="Arial"/>
          <w:sz w:val="22"/>
          <w:szCs w:val="22"/>
        </w:rPr>
        <w:t xml:space="preserve"> day of</w:t>
      </w:r>
      <w:r w:rsidR="008037E9" w:rsidRPr="00BC7831">
        <w:rPr>
          <w:rFonts w:ascii="Arial" w:hAnsi="Arial" w:cs="Arial"/>
          <w:sz w:val="22"/>
          <w:szCs w:val="22"/>
        </w:rPr>
        <w:t xml:space="preserve"> power outage exposure, the </w:t>
      </w:r>
      <w:r w:rsidR="00FB2C55" w:rsidRPr="00BC7831">
        <w:rPr>
          <w:rFonts w:ascii="Arial" w:hAnsi="Arial" w:cs="Arial"/>
          <w:sz w:val="22"/>
          <w:szCs w:val="22"/>
        </w:rPr>
        <w:t>resp</w:t>
      </w:r>
      <w:r w:rsidR="00AD4D4D" w:rsidRPr="00BC7831">
        <w:rPr>
          <w:rFonts w:ascii="Arial" w:hAnsi="Arial" w:cs="Arial"/>
          <w:sz w:val="22"/>
          <w:szCs w:val="22"/>
        </w:rPr>
        <w:t>iratory</w:t>
      </w:r>
      <w:r w:rsidR="00FB2C55" w:rsidRPr="00BC7831">
        <w:rPr>
          <w:rFonts w:ascii="Arial" w:hAnsi="Arial" w:cs="Arial"/>
          <w:sz w:val="22"/>
          <w:szCs w:val="22"/>
        </w:rPr>
        <w:t xml:space="preserve"> </w:t>
      </w:r>
      <w:r w:rsidR="008037E9" w:rsidRPr="00BC7831">
        <w:rPr>
          <w:rFonts w:ascii="Arial" w:hAnsi="Arial" w:cs="Arial"/>
          <w:sz w:val="22"/>
          <w:szCs w:val="22"/>
        </w:rPr>
        <w:t xml:space="preserve">hospitalization rate was </w:t>
      </w:r>
      <w:r w:rsidR="00F52884" w:rsidRPr="006B59CE">
        <w:rPr>
          <w:rFonts w:ascii="Arial" w:hAnsi="Arial" w:cs="Arial"/>
          <w:sz w:val="22"/>
          <w:szCs w:val="22"/>
          <w:highlight w:val="yellow"/>
        </w:rPr>
        <w:t>1.026 (</w:t>
      </w:r>
      <w:r w:rsidR="00F40601">
        <w:rPr>
          <w:rFonts w:ascii="Arial" w:hAnsi="Arial" w:cs="Arial"/>
          <w:sz w:val="22"/>
          <w:szCs w:val="22"/>
          <w:highlight w:val="yellow"/>
        </w:rPr>
        <w:t xml:space="preserve">95 % </w:t>
      </w:r>
      <w:r w:rsidR="00F52884" w:rsidRPr="006B59CE">
        <w:rPr>
          <w:rFonts w:ascii="Arial" w:hAnsi="Arial" w:cs="Arial"/>
          <w:sz w:val="22"/>
          <w:szCs w:val="22"/>
          <w:highlight w:val="yellow"/>
        </w:rPr>
        <w:t>CI: 1.012, 1.039)</w:t>
      </w:r>
      <w:r w:rsidR="008037E9" w:rsidRPr="00BC7831">
        <w:rPr>
          <w:rFonts w:ascii="Arial" w:hAnsi="Arial" w:cs="Arial"/>
          <w:sz w:val="22"/>
          <w:szCs w:val="22"/>
        </w:rPr>
        <w:t xml:space="preserve"> times </w:t>
      </w:r>
      <w:r w:rsidR="00FC2D5B" w:rsidRPr="00BC7831">
        <w:rPr>
          <w:rFonts w:ascii="Arial" w:hAnsi="Arial" w:cs="Arial"/>
          <w:sz w:val="22"/>
          <w:szCs w:val="22"/>
        </w:rPr>
        <w:t>higher</w:t>
      </w:r>
      <w:r w:rsidR="00452D51" w:rsidRPr="00BC7831">
        <w:rPr>
          <w:rFonts w:ascii="Arial" w:hAnsi="Arial" w:cs="Arial"/>
          <w:sz w:val="22"/>
          <w:szCs w:val="22"/>
        </w:rPr>
        <w:t xml:space="preserve"> compared to </w:t>
      </w:r>
      <w:r w:rsidR="00955362" w:rsidRPr="00BC7831">
        <w:rPr>
          <w:rFonts w:ascii="Arial" w:hAnsi="Arial" w:cs="Arial"/>
          <w:sz w:val="22"/>
          <w:szCs w:val="22"/>
        </w:rPr>
        <w:t xml:space="preserve">unexposed </w:t>
      </w:r>
      <w:r w:rsidR="00452D51" w:rsidRPr="00BC7831">
        <w:rPr>
          <w:rFonts w:ascii="Arial" w:hAnsi="Arial" w:cs="Arial"/>
          <w:sz w:val="22"/>
          <w:szCs w:val="22"/>
        </w:rPr>
        <w:t>days</w:t>
      </w:r>
      <w:r w:rsidR="006A2C22" w:rsidRPr="00BC7831">
        <w:rPr>
          <w:rFonts w:ascii="Arial" w:hAnsi="Arial" w:cs="Arial"/>
          <w:sz w:val="22"/>
          <w:szCs w:val="22"/>
        </w:rPr>
        <w:t>.</w:t>
      </w:r>
    </w:p>
    <w:p w14:paraId="3755B808" w14:textId="211F7B15" w:rsidR="008037E9" w:rsidRPr="00530757" w:rsidRDefault="009139D5" w:rsidP="00C4146D">
      <w:pPr>
        <w:spacing w:line="480" w:lineRule="auto"/>
        <w:ind w:firstLine="720"/>
        <w:rPr>
          <w:rFonts w:ascii="Arial" w:hAnsi="Arial" w:cs="Arial"/>
          <w:sz w:val="22"/>
          <w:szCs w:val="22"/>
        </w:rPr>
      </w:pPr>
      <w:r w:rsidRPr="00BC7831">
        <w:rPr>
          <w:rFonts w:ascii="Arial" w:hAnsi="Arial" w:cs="Arial"/>
          <w:sz w:val="22"/>
          <w:szCs w:val="22"/>
        </w:rPr>
        <w:t xml:space="preserve">Effects of </w:t>
      </w:r>
      <w:r w:rsidR="008037E9" w:rsidRPr="00BC7831">
        <w:rPr>
          <w:rFonts w:ascii="Arial" w:hAnsi="Arial" w:cs="Arial"/>
          <w:sz w:val="22"/>
          <w:szCs w:val="22"/>
        </w:rPr>
        <w:t xml:space="preserve">8+ </w:t>
      </w:r>
      <w:r w:rsidR="00F40601">
        <w:rPr>
          <w:rFonts w:ascii="Arial" w:hAnsi="Arial" w:cs="Arial"/>
          <w:sz w:val="22"/>
          <w:szCs w:val="22"/>
        </w:rPr>
        <w:t xml:space="preserve">hour </w:t>
      </w:r>
      <w:r w:rsidR="008037E9" w:rsidRPr="00BC7831">
        <w:rPr>
          <w:rFonts w:ascii="Arial" w:hAnsi="Arial" w:cs="Arial"/>
          <w:sz w:val="22"/>
          <w:szCs w:val="22"/>
        </w:rPr>
        <w:t xml:space="preserve">outages affecting </w:t>
      </w:r>
      <w:r w:rsidR="00846FE0" w:rsidRPr="00BC7831">
        <w:rPr>
          <w:rFonts w:ascii="Arial" w:eastAsia="Garamond" w:hAnsi="Arial" w:cs="Arial"/>
        </w:rPr>
        <w:t>≥</w:t>
      </w:r>
      <w:r w:rsidR="008037E9" w:rsidRPr="00BC7831">
        <w:rPr>
          <w:rFonts w:ascii="Arial" w:hAnsi="Arial" w:cs="Arial"/>
          <w:sz w:val="22"/>
          <w:szCs w:val="22"/>
        </w:rPr>
        <w:t xml:space="preserve">3% or </w:t>
      </w:r>
      <w:r w:rsidR="00846FE0" w:rsidRPr="00BC7831">
        <w:rPr>
          <w:rFonts w:ascii="Arial" w:eastAsia="Garamond" w:hAnsi="Arial" w:cs="Arial"/>
        </w:rPr>
        <w:t>≥</w:t>
      </w:r>
      <w:r w:rsidR="008037E9" w:rsidRPr="00BC7831">
        <w:rPr>
          <w:rFonts w:ascii="Arial" w:hAnsi="Arial" w:cs="Arial"/>
          <w:sz w:val="22"/>
          <w:szCs w:val="22"/>
        </w:rPr>
        <w:t>5% of county customers</w:t>
      </w:r>
      <w:r w:rsidR="00C2428B" w:rsidRPr="00BC7831">
        <w:rPr>
          <w:rFonts w:ascii="Arial" w:hAnsi="Arial" w:cs="Arial"/>
          <w:sz w:val="22"/>
          <w:szCs w:val="22"/>
        </w:rPr>
        <w:t xml:space="preserve"> on respiratory hospitalizations were stronger</w:t>
      </w:r>
      <w:r w:rsidR="00F40601">
        <w:rPr>
          <w:rFonts w:ascii="Arial" w:hAnsi="Arial" w:cs="Arial"/>
          <w:sz w:val="22"/>
          <w:szCs w:val="22"/>
        </w:rPr>
        <w:t xml:space="preserve"> than those affecting </w:t>
      </w:r>
      <w:r w:rsidR="00F40601" w:rsidRPr="00BC7831">
        <w:rPr>
          <w:rFonts w:ascii="Arial" w:eastAsia="Garamond" w:hAnsi="Arial" w:cs="Arial"/>
        </w:rPr>
        <w:t>≥</w:t>
      </w:r>
      <w:r w:rsidR="00F40601">
        <w:rPr>
          <w:rFonts w:ascii="Arial" w:hAnsi="Arial" w:cs="Arial"/>
          <w:sz w:val="22"/>
          <w:szCs w:val="22"/>
        </w:rPr>
        <w:t>1</w:t>
      </w:r>
      <w:r w:rsidR="00F40601" w:rsidRPr="00BC7831">
        <w:rPr>
          <w:rFonts w:ascii="Arial" w:hAnsi="Arial" w:cs="Arial"/>
          <w:sz w:val="22"/>
          <w:szCs w:val="22"/>
        </w:rPr>
        <w:t>%</w:t>
      </w:r>
      <w:r w:rsidR="00C2428B" w:rsidRPr="00BC7831">
        <w:rPr>
          <w:rFonts w:ascii="Arial" w:hAnsi="Arial" w:cs="Arial"/>
          <w:sz w:val="22"/>
          <w:szCs w:val="22"/>
        </w:rPr>
        <w:t xml:space="preserve">. </w:t>
      </w:r>
      <w:r w:rsidR="003070F1" w:rsidRPr="00BC7831">
        <w:rPr>
          <w:rFonts w:ascii="Arial" w:hAnsi="Arial" w:cs="Arial"/>
          <w:sz w:val="22"/>
          <w:szCs w:val="22"/>
        </w:rPr>
        <w:t xml:space="preserve">For outages affecting </w:t>
      </w:r>
      <w:r w:rsidR="00846FE0" w:rsidRPr="00BC7831">
        <w:rPr>
          <w:rFonts w:ascii="Arial" w:eastAsia="Garamond" w:hAnsi="Arial" w:cs="Arial"/>
        </w:rPr>
        <w:t>≥</w:t>
      </w:r>
      <w:r w:rsidR="003070F1" w:rsidRPr="00BC7831">
        <w:rPr>
          <w:rFonts w:ascii="Arial" w:hAnsi="Arial" w:cs="Arial"/>
          <w:sz w:val="22"/>
          <w:szCs w:val="22"/>
        </w:rPr>
        <w:t>3%</w:t>
      </w:r>
      <w:r w:rsidR="00E22870" w:rsidRPr="00BC7831">
        <w:rPr>
          <w:rFonts w:ascii="Arial" w:hAnsi="Arial" w:cs="Arial"/>
          <w:sz w:val="22"/>
          <w:szCs w:val="22"/>
        </w:rPr>
        <w:t xml:space="preserve"> and </w:t>
      </w:r>
      <w:r w:rsidR="00846FE0" w:rsidRPr="00BC7831">
        <w:rPr>
          <w:rFonts w:ascii="Arial" w:eastAsia="Garamond" w:hAnsi="Arial" w:cs="Arial"/>
        </w:rPr>
        <w:t>≥</w:t>
      </w:r>
      <w:r w:rsidR="00E22870" w:rsidRPr="00BC7831">
        <w:rPr>
          <w:rFonts w:ascii="Arial" w:hAnsi="Arial" w:cs="Arial"/>
          <w:sz w:val="22"/>
          <w:szCs w:val="22"/>
        </w:rPr>
        <w:t>5%</w:t>
      </w:r>
      <w:r w:rsidR="003070F1" w:rsidRPr="00BC7831">
        <w:rPr>
          <w:rFonts w:ascii="Arial" w:hAnsi="Arial" w:cs="Arial"/>
          <w:sz w:val="22"/>
          <w:szCs w:val="22"/>
        </w:rPr>
        <w:t xml:space="preserve"> of county customers</w:t>
      </w:r>
      <w:r w:rsidR="00E7300D" w:rsidRPr="00BC7831">
        <w:rPr>
          <w:rFonts w:ascii="Arial" w:hAnsi="Arial" w:cs="Arial"/>
          <w:sz w:val="22"/>
          <w:szCs w:val="22"/>
        </w:rPr>
        <w:t xml:space="preserve"> respectively,</w:t>
      </w:r>
      <w:r w:rsidR="003070F1" w:rsidRPr="00BC7831">
        <w:rPr>
          <w:rFonts w:ascii="Arial" w:hAnsi="Arial" w:cs="Arial"/>
          <w:sz w:val="22"/>
          <w:szCs w:val="22"/>
        </w:rPr>
        <w:t xml:space="preserve"> </w:t>
      </w:r>
      <w:r w:rsidR="00F23423" w:rsidRPr="00BC7831">
        <w:rPr>
          <w:rFonts w:ascii="Arial" w:hAnsi="Arial" w:cs="Arial"/>
          <w:sz w:val="22"/>
          <w:szCs w:val="22"/>
        </w:rPr>
        <w:t xml:space="preserve">on exposed days, </w:t>
      </w:r>
      <w:r w:rsidR="003070F1" w:rsidRPr="00BC7831">
        <w:rPr>
          <w:rFonts w:ascii="Arial" w:hAnsi="Arial" w:cs="Arial"/>
          <w:sz w:val="22"/>
          <w:szCs w:val="22"/>
        </w:rPr>
        <w:t xml:space="preserve">respiratory hospitalization rates were </w:t>
      </w:r>
      <w:r w:rsidR="00530757" w:rsidRPr="006B59CE">
        <w:rPr>
          <w:rFonts w:ascii="Arial" w:hAnsi="Arial" w:cs="Arial"/>
          <w:sz w:val="22"/>
          <w:szCs w:val="22"/>
          <w:highlight w:val="yellow"/>
        </w:rPr>
        <w:t>1.052 (</w:t>
      </w:r>
      <w:r w:rsidR="00F40601">
        <w:rPr>
          <w:rFonts w:ascii="Arial" w:hAnsi="Arial" w:cs="Arial"/>
          <w:sz w:val="22"/>
          <w:szCs w:val="22"/>
          <w:highlight w:val="yellow"/>
        </w:rPr>
        <w:t xml:space="preserve">95% </w:t>
      </w:r>
      <w:r w:rsidR="00530757" w:rsidRPr="006B59CE">
        <w:rPr>
          <w:rFonts w:ascii="Arial" w:hAnsi="Arial" w:cs="Arial"/>
          <w:sz w:val="22"/>
          <w:szCs w:val="22"/>
          <w:highlight w:val="yellow"/>
        </w:rPr>
        <w:t>CI: 1.034, 1.071)</w:t>
      </w:r>
      <w:r w:rsidR="003070F1" w:rsidRPr="00BC7831">
        <w:rPr>
          <w:rFonts w:ascii="Arial" w:hAnsi="Arial" w:cs="Arial"/>
          <w:sz w:val="22"/>
          <w:szCs w:val="22"/>
        </w:rPr>
        <w:t xml:space="preserve"> times higher</w:t>
      </w:r>
      <w:r w:rsidR="005470C2" w:rsidRPr="00BC7831">
        <w:rPr>
          <w:rFonts w:ascii="Arial" w:hAnsi="Arial" w:cs="Arial"/>
          <w:sz w:val="22"/>
          <w:szCs w:val="22"/>
        </w:rPr>
        <w:t xml:space="preserve"> and </w:t>
      </w:r>
      <w:r w:rsidR="00C4146D" w:rsidRPr="006B59CE">
        <w:rPr>
          <w:rFonts w:ascii="Arial" w:hAnsi="Arial" w:cs="Arial"/>
          <w:sz w:val="22"/>
          <w:szCs w:val="22"/>
          <w:highlight w:val="yellow"/>
        </w:rPr>
        <w:t>1.067 (</w:t>
      </w:r>
      <w:r w:rsidR="00F40601">
        <w:rPr>
          <w:rFonts w:ascii="Arial" w:hAnsi="Arial" w:cs="Arial"/>
          <w:sz w:val="22"/>
          <w:szCs w:val="22"/>
          <w:highlight w:val="yellow"/>
        </w:rPr>
        <w:t xml:space="preserve">95% </w:t>
      </w:r>
      <w:r w:rsidR="00C4146D" w:rsidRPr="006B59CE">
        <w:rPr>
          <w:rFonts w:ascii="Arial" w:hAnsi="Arial" w:cs="Arial"/>
          <w:sz w:val="22"/>
          <w:szCs w:val="22"/>
          <w:highlight w:val="yellow"/>
        </w:rPr>
        <w:t>CI: 1.045, 1.089)</w:t>
      </w:r>
      <w:r w:rsidR="003070F1" w:rsidRPr="00BC7831">
        <w:rPr>
          <w:rFonts w:ascii="Arial" w:hAnsi="Arial" w:cs="Arial"/>
          <w:sz w:val="22"/>
          <w:szCs w:val="22"/>
        </w:rPr>
        <w:t xml:space="preserve"> </w:t>
      </w:r>
      <w:r w:rsidR="0036758D" w:rsidRPr="00BC7831">
        <w:rPr>
          <w:rFonts w:ascii="Arial" w:hAnsi="Arial" w:cs="Arial"/>
          <w:sz w:val="22"/>
          <w:szCs w:val="22"/>
        </w:rPr>
        <w:t xml:space="preserve">times higher </w:t>
      </w:r>
      <w:r w:rsidR="000532B5" w:rsidRPr="00BC7831">
        <w:rPr>
          <w:rFonts w:ascii="Arial" w:hAnsi="Arial" w:cs="Arial"/>
          <w:sz w:val="22"/>
          <w:szCs w:val="22"/>
        </w:rPr>
        <w:t xml:space="preserve">than rates </w:t>
      </w:r>
      <w:r w:rsidR="000532B5" w:rsidRPr="00BC7831">
        <w:rPr>
          <w:rFonts w:ascii="Arial" w:hAnsi="Arial" w:cs="Arial"/>
          <w:sz w:val="22"/>
          <w:szCs w:val="22"/>
        </w:rPr>
        <w:lastRenderedPageBreak/>
        <w:t xml:space="preserve">on unexposed </w:t>
      </w:r>
      <w:commentRangeStart w:id="26"/>
      <w:commentRangeStart w:id="27"/>
      <w:r w:rsidR="000532B5" w:rsidRPr="00BC7831">
        <w:rPr>
          <w:rFonts w:ascii="Arial" w:hAnsi="Arial" w:cs="Arial"/>
          <w:sz w:val="22"/>
          <w:szCs w:val="22"/>
        </w:rPr>
        <w:t>days</w:t>
      </w:r>
      <w:commentRangeEnd w:id="26"/>
      <w:r w:rsidR="00F40601">
        <w:rPr>
          <w:rStyle w:val="CommentReference"/>
        </w:rPr>
        <w:commentReference w:id="26"/>
      </w:r>
      <w:commentRangeEnd w:id="27"/>
      <w:r w:rsidR="00BC233A">
        <w:rPr>
          <w:rStyle w:val="CommentReference"/>
        </w:rPr>
        <w:commentReference w:id="27"/>
      </w:r>
      <w:r w:rsidR="000532B5" w:rsidRPr="00BC7831">
        <w:rPr>
          <w:rFonts w:ascii="Arial" w:hAnsi="Arial" w:cs="Arial"/>
          <w:sz w:val="22"/>
          <w:szCs w:val="22"/>
        </w:rPr>
        <w:t xml:space="preserve">. </w:t>
      </w:r>
      <w:r w:rsidR="007A3FFB">
        <w:rPr>
          <w:rFonts w:ascii="Arial" w:hAnsi="Arial" w:cs="Arial"/>
          <w:sz w:val="22"/>
          <w:szCs w:val="22"/>
        </w:rPr>
        <w:t xml:space="preserve">Rates also remained elevated </w:t>
      </w:r>
      <w:r w:rsidR="003E678C">
        <w:rPr>
          <w:rFonts w:ascii="Arial" w:hAnsi="Arial" w:cs="Arial"/>
          <w:sz w:val="22"/>
          <w:szCs w:val="22"/>
        </w:rPr>
        <w:t>for two days following outage exposure</w:t>
      </w:r>
      <w:r w:rsidR="00CE7042">
        <w:rPr>
          <w:rFonts w:ascii="Arial" w:hAnsi="Arial" w:cs="Arial"/>
          <w:sz w:val="22"/>
          <w:szCs w:val="22"/>
        </w:rPr>
        <w:t xml:space="preserve">, and were higher than rates following outages affecting </w:t>
      </w:r>
      <w:r w:rsidR="00CE7042" w:rsidRPr="00BC7831">
        <w:rPr>
          <w:rFonts w:ascii="Arial" w:eastAsia="Garamond" w:hAnsi="Arial" w:cs="Arial"/>
        </w:rPr>
        <w:t>≥</w:t>
      </w:r>
      <w:r w:rsidR="00CE7042">
        <w:rPr>
          <w:rFonts w:ascii="Arial" w:hAnsi="Arial" w:cs="Arial"/>
          <w:sz w:val="22"/>
          <w:szCs w:val="22"/>
        </w:rPr>
        <w:t>1</w:t>
      </w:r>
      <w:r w:rsidR="00CE7042" w:rsidRPr="00BC7831">
        <w:rPr>
          <w:rFonts w:ascii="Arial" w:hAnsi="Arial" w:cs="Arial"/>
          <w:sz w:val="22"/>
          <w:szCs w:val="22"/>
        </w:rPr>
        <w:t>%</w:t>
      </w:r>
      <w:r w:rsidR="00CE7042">
        <w:rPr>
          <w:rFonts w:ascii="Arial" w:hAnsi="Arial" w:cs="Arial"/>
          <w:sz w:val="22"/>
          <w:szCs w:val="22"/>
        </w:rPr>
        <w:t xml:space="preserve"> of county customers. </w:t>
      </w:r>
    </w:p>
    <w:p w14:paraId="6E649CB7" w14:textId="77777777" w:rsidR="00DD19A2" w:rsidRPr="00BC7831" w:rsidRDefault="00DD19A2" w:rsidP="001C6B07">
      <w:pPr>
        <w:spacing w:line="480" w:lineRule="auto"/>
        <w:rPr>
          <w:rFonts w:ascii="Arial" w:hAnsi="Arial" w:cs="Arial"/>
          <w:b/>
          <w:bCs/>
          <w:sz w:val="22"/>
          <w:szCs w:val="22"/>
        </w:rPr>
      </w:pPr>
    </w:p>
    <w:p w14:paraId="1F030761" w14:textId="77777777" w:rsidR="007F5EBD" w:rsidRPr="00BC7831" w:rsidRDefault="007F5EBD" w:rsidP="001C6B07">
      <w:pPr>
        <w:spacing w:line="480" w:lineRule="auto"/>
        <w:rPr>
          <w:rFonts w:ascii="Arial" w:hAnsi="Arial" w:cs="Arial"/>
          <w:sz w:val="22"/>
          <w:szCs w:val="22"/>
        </w:rPr>
      </w:pPr>
      <w:r w:rsidRPr="00BC7831">
        <w:rPr>
          <w:rFonts w:ascii="Arial" w:hAnsi="Arial" w:cs="Arial"/>
          <w:sz w:val="22"/>
          <w:szCs w:val="22"/>
        </w:rPr>
        <w:t>Sensitivity analysis</w:t>
      </w:r>
    </w:p>
    <w:p w14:paraId="523ECEC2" w14:textId="77777777" w:rsidR="007F5EBD" w:rsidRPr="00BC7831" w:rsidRDefault="007F5EBD" w:rsidP="001C6B07">
      <w:pPr>
        <w:spacing w:line="480" w:lineRule="auto"/>
        <w:rPr>
          <w:rFonts w:ascii="Arial" w:hAnsi="Arial" w:cs="Arial"/>
          <w:sz w:val="22"/>
          <w:szCs w:val="22"/>
        </w:rPr>
      </w:pPr>
    </w:p>
    <w:p w14:paraId="2CAAC792" w14:textId="6A4B7973" w:rsidR="0020336C" w:rsidRPr="00BC7831" w:rsidRDefault="000E6F8D" w:rsidP="001C6B07">
      <w:pPr>
        <w:spacing w:line="480" w:lineRule="auto"/>
        <w:ind w:firstLine="720"/>
        <w:rPr>
          <w:rFonts w:ascii="Arial" w:hAnsi="Arial" w:cs="Arial"/>
          <w:sz w:val="22"/>
          <w:szCs w:val="22"/>
        </w:rPr>
      </w:pPr>
      <w:r w:rsidRPr="00BC7831">
        <w:rPr>
          <w:rFonts w:ascii="Arial" w:hAnsi="Arial" w:cs="Arial"/>
          <w:sz w:val="22"/>
          <w:szCs w:val="22"/>
        </w:rPr>
        <w:t xml:space="preserve">For sensitivity analyses </w:t>
      </w:r>
      <w:r w:rsidR="00F21EAE" w:rsidRPr="00BC7831">
        <w:rPr>
          <w:rFonts w:ascii="Arial" w:hAnsi="Arial" w:cs="Arial"/>
          <w:sz w:val="22"/>
          <w:szCs w:val="22"/>
        </w:rPr>
        <w:t>evaluating</w:t>
      </w:r>
      <w:r w:rsidRPr="00BC7831">
        <w:rPr>
          <w:rFonts w:ascii="Arial" w:hAnsi="Arial" w:cs="Arial"/>
          <w:sz w:val="22"/>
          <w:szCs w:val="22"/>
        </w:rPr>
        <w:t xml:space="preserve"> the impact of 4+ and 12+ hour outages</w:t>
      </w:r>
      <w:r w:rsidR="00674BD8">
        <w:rPr>
          <w:rFonts w:ascii="Arial" w:hAnsi="Arial" w:cs="Arial"/>
          <w:sz w:val="22"/>
          <w:szCs w:val="22"/>
        </w:rPr>
        <w:t xml:space="preserve"> in addition to 8+ hour outages</w:t>
      </w:r>
      <w:r w:rsidRPr="00BC7831">
        <w:rPr>
          <w:rFonts w:ascii="Arial" w:hAnsi="Arial" w:cs="Arial"/>
          <w:sz w:val="22"/>
          <w:szCs w:val="22"/>
        </w:rPr>
        <w:t xml:space="preserve">, we found </w:t>
      </w:r>
      <w:r w:rsidR="006D2F88">
        <w:rPr>
          <w:rFonts w:ascii="Arial" w:hAnsi="Arial" w:cs="Arial"/>
          <w:sz w:val="22"/>
          <w:szCs w:val="22"/>
        </w:rPr>
        <w:t xml:space="preserve">the </w:t>
      </w:r>
      <w:r w:rsidRPr="00BC7831">
        <w:rPr>
          <w:rFonts w:ascii="Arial" w:hAnsi="Arial" w:cs="Arial"/>
          <w:sz w:val="22"/>
          <w:szCs w:val="22"/>
        </w:rPr>
        <w:t xml:space="preserve">strongest effects </w:t>
      </w:r>
      <w:r w:rsidR="000D649C" w:rsidRPr="00BC7831">
        <w:rPr>
          <w:rFonts w:ascii="Arial" w:hAnsi="Arial" w:cs="Arial"/>
          <w:sz w:val="22"/>
          <w:szCs w:val="22"/>
        </w:rPr>
        <w:t xml:space="preserve">on respiratory </w:t>
      </w:r>
      <w:r w:rsidR="00F21EAE" w:rsidRPr="00D70604">
        <w:rPr>
          <w:rFonts w:ascii="Arial" w:hAnsi="Arial" w:cs="Arial"/>
          <w:sz w:val="22"/>
          <w:szCs w:val="22"/>
        </w:rPr>
        <w:t>hospitalizations</w:t>
      </w:r>
      <w:r w:rsidR="000D649C" w:rsidRPr="00D70604">
        <w:rPr>
          <w:rFonts w:ascii="Arial" w:hAnsi="Arial" w:cs="Arial"/>
          <w:sz w:val="22"/>
          <w:szCs w:val="22"/>
        </w:rPr>
        <w:t xml:space="preserve"> </w:t>
      </w:r>
      <w:r w:rsidRPr="00D70604">
        <w:rPr>
          <w:rFonts w:ascii="Arial" w:hAnsi="Arial" w:cs="Arial"/>
          <w:sz w:val="22"/>
          <w:szCs w:val="22"/>
        </w:rPr>
        <w:t xml:space="preserve">following 12+ hour </w:t>
      </w:r>
      <w:r w:rsidR="00235E12" w:rsidRPr="00D70604">
        <w:rPr>
          <w:rFonts w:ascii="Arial" w:hAnsi="Arial" w:cs="Arial"/>
          <w:sz w:val="22"/>
          <w:szCs w:val="22"/>
        </w:rPr>
        <w:t>outa</w:t>
      </w:r>
      <w:r w:rsidR="0048202F" w:rsidRPr="00D70604">
        <w:rPr>
          <w:rFonts w:ascii="Arial" w:hAnsi="Arial" w:cs="Arial"/>
          <w:sz w:val="22"/>
          <w:szCs w:val="22"/>
        </w:rPr>
        <w:t xml:space="preserve">ge </w:t>
      </w:r>
      <w:r w:rsidRPr="00D70604">
        <w:rPr>
          <w:rFonts w:ascii="Arial" w:hAnsi="Arial" w:cs="Arial"/>
          <w:sz w:val="22"/>
          <w:szCs w:val="22"/>
        </w:rPr>
        <w:t>exposure</w:t>
      </w:r>
      <w:r w:rsidR="00493D36">
        <w:rPr>
          <w:rFonts w:ascii="Arial" w:hAnsi="Arial" w:cs="Arial"/>
          <w:sz w:val="22"/>
          <w:szCs w:val="22"/>
        </w:rPr>
        <w:t>.</w:t>
      </w:r>
      <w:r w:rsidR="005F558F" w:rsidRPr="00D70604">
        <w:rPr>
          <w:rFonts w:ascii="Arial" w:hAnsi="Arial" w:cs="Arial"/>
          <w:sz w:val="22"/>
          <w:szCs w:val="22"/>
        </w:rPr>
        <w:t xml:space="preserve"> </w:t>
      </w:r>
      <w:r w:rsidR="00493D36">
        <w:rPr>
          <w:rFonts w:ascii="Arial" w:hAnsi="Arial" w:cs="Arial"/>
          <w:sz w:val="22"/>
          <w:szCs w:val="22"/>
        </w:rPr>
        <w:t>E</w:t>
      </w:r>
      <w:r w:rsidR="005F558F" w:rsidRPr="00D70604">
        <w:rPr>
          <w:rFonts w:ascii="Arial" w:hAnsi="Arial" w:cs="Arial"/>
          <w:sz w:val="22"/>
          <w:szCs w:val="22"/>
        </w:rPr>
        <w:t>ffect size decreas</w:t>
      </w:r>
      <w:r w:rsidR="00493D36">
        <w:rPr>
          <w:rFonts w:ascii="Arial" w:hAnsi="Arial" w:cs="Arial"/>
          <w:sz w:val="22"/>
          <w:szCs w:val="22"/>
        </w:rPr>
        <w:t>ed across outage durations</w:t>
      </w:r>
      <w:r w:rsidR="005F558F" w:rsidRPr="00D70604">
        <w:rPr>
          <w:rFonts w:ascii="Arial" w:hAnsi="Arial" w:cs="Arial"/>
          <w:sz w:val="22"/>
          <w:szCs w:val="22"/>
        </w:rPr>
        <w:t xml:space="preserve"> as duration decreased. </w:t>
      </w:r>
      <w:r w:rsidR="00F40601">
        <w:rPr>
          <w:rFonts w:ascii="Arial" w:hAnsi="Arial" w:cs="Arial"/>
          <w:sz w:val="22"/>
          <w:szCs w:val="22"/>
        </w:rPr>
        <w:t>Respiratory h</w:t>
      </w:r>
      <w:r w:rsidR="00A06578" w:rsidRPr="00D70604">
        <w:rPr>
          <w:rFonts w:ascii="Arial" w:hAnsi="Arial" w:cs="Arial"/>
          <w:sz w:val="22"/>
          <w:szCs w:val="22"/>
        </w:rPr>
        <w:t>ospitalization rates were</w:t>
      </w:r>
      <w:r w:rsidR="008A5C48" w:rsidRPr="00D70604">
        <w:rPr>
          <w:rFonts w:ascii="Arial" w:hAnsi="Arial" w:cs="Arial"/>
          <w:sz w:val="22"/>
          <w:szCs w:val="22"/>
        </w:rPr>
        <w:t xml:space="preserve"> </w:t>
      </w:r>
      <w:r w:rsidR="008A5C48" w:rsidRPr="00474F26">
        <w:rPr>
          <w:rFonts w:ascii="Arial" w:hAnsi="Arial" w:cs="Arial"/>
          <w:sz w:val="22"/>
          <w:szCs w:val="22"/>
          <w:highlight w:val="yellow"/>
        </w:rPr>
        <w:t>1.032</w:t>
      </w:r>
      <w:r w:rsidR="00F44EA5" w:rsidRPr="00474F26">
        <w:rPr>
          <w:rFonts w:ascii="Arial" w:hAnsi="Arial" w:cs="Arial"/>
          <w:sz w:val="22"/>
          <w:szCs w:val="22"/>
          <w:highlight w:val="yellow"/>
        </w:rPr>
        <w:t xml:space="preserve"> </w:t>
      </w:r>
      <w:r w:rsidR="00F44EA5" w:rsidRPr="00D70604">
        <w:rPr>
          <w:rFonts w:ascii="Arial" w:hAnsi="Arial" w:cs="Arial"/>
          <w:sz w:val="22"/>
          <w:szCs w:val="22"/>
          <w:highlight w:val="yellow"/>
        </w:rPr>
        <w:t>times higher</w:t>
      </w:r>
      <w:r w:rsidR="008A5C48" w:rsidRPr="00D70604">
        <w:rPr>
          <w:rFonts w:ascii="Arial" w:hAnsi="Arial" w:cs="Arial"/>
          <w:sz w:val="22"/>
          <w:szCs w:val="22"/>
          <w:highlight w:val="yellow"/>
        </w:rPr>
        <w:t xml:space="preserve"> (</w:t>
      </w:r>
      <w:r w:rsidR="00F40601">
        <w:rPr>
          <w:rFonts w:ascii="Arial" w:hAnsi="Arial" w:cs="Arial"/>
          <w:sz w:val="22"/>
          <w:szCs w:val="22"/>
          <w:highlight w:val="yellow"/>
        </w:rPr>
        <w:t xml:space="preserve">95% </w:t>
      </w:r>
      <w:r w:rsidR="008A5C48" w:rsidRPr="00D70604">
        <w:rPr>
          <w:rFonts w:ascii="Arial" w:hAnsi="Arial" w:cs="Arial"/>
          <w:sz w:val="22"/>
          <w:szCs w:val="22"/>
          <w:highlight w:val="yellow"/>
        </w:rPr>
        <w:t>CI: 1.017, 1.047)</w:t>
      </w:r>
      <w:r w:rsidR="008A5C48" w:rsidRPr="00D70604">
        <w:rPr>
          <w:rFonts w:ascii="Arial" w:hAnsi="Arial" w:cs="Arial"/>
          <w:sz w:val="22"/>
          <w:szCs w:val="22"/>
        </w:rPr>
        <w:t xml:space="preserve"> </w:t>
      </w:r>
      <w:r w:rsidR="00A06578" w:rsidRPr="00D70604">
        <w:rPr>
          <w:rFonts w:ascii="Arial" w:hAnsi="Arial" w:cs="Arial"/>
          <w:sz w:val="22"/>
          <w:szCs w:val="22"/>
        </w:rPr>
        <w:t xml:space="preserve">the day </w:t>
      </w:r>
      <w:r w:rsidR="00194987" w:rsidRPr="00D70604">
        <w:rPr>
          <w:rFonts w:ascii="Arial" w:hAnsi="Arial" w:cs="Arial"/>
          <w:sz w:val="22"/>
          <w:szCs w:val="22"/>
        </w:rPr>
        <w:t>of</w:t>
      </w:r>
      <w:r w:rsidR="00A06578" w:rsidRPr="00D70604">
        <w:rPr>
          <w:rFonts w:ascii="Arial" w:hAnsi="Arial" w:cs="Arial"/>
          <w:sz w:val="22"/>
          <w:szCs w:val="22"/>
        </w:rPr>
        <w:t xml:space="preserve"> 12+ hour power outage exposure</w:t>
      </w:r>
      <w:r w:rsidR="004F1DD8" w:rsidRPr="00D70604">
        <w:rPr>
          <w:rFonts w:ascii="Arial" w:hAnsi="Arial" w:cs="Arial"/>
          <w:sz w:val="22"/>
          <w:szCs w:val="22"/>
        </w:rPr>
        <w:t xml:space="preserve">, </w:t>
      </w:r>
      <w:r w:rsidR="00A36A8E" w:rsidRPr="00D70604">
        <w:rPr>
          <w:rFonts w:ascii="Arial" w:hAnsi="Arial" w:cs="Arial"/>
          <w:sz w:val="22"/>
          <w:szCs w:val="22"/>
          <w:highlight w:val="yellow"/>
        </w:rPr>
        <w:t xml:space="preserve">1.026 </w:t>
      </w:r>
      <w:r w:rsidR="007F62AB" w:rsidRPr="00D70604">
        <w:rPr>
          <w:rFonts w:ascii="Arial" w:hAnsi="Arial" w:cs="Arial"/>
          <w:sz w:val="22"/>
          <w:szCs w:val="22"/>
          <w:highlight w:val="yellow"/>
        </w:rPr>
        <w:t>time</w:t>
      </w:r>
      <w:r w:rsidR="00FE4189" w:rsidRPr="00D70604">
        <w:rPr>
          <w:rFonts w:ascii="Arial" w:hAnsi="Arial" w:cs="Arial"/>
          <w:sz w:val="22"/>
          <w:szCs w:val="22"/>
          <w:highlight w:val="yellow"/>
        </w:rPr>
        <w:t>s</w:t>
      </w:r>
      <w:r w:rsidR="007F62AB" w:rsidRPr="00D70604">
        <w:rPr>
          <w:rFonts w:ascii="Arial" w:hAnsi="Arial" w:cs="Arial"/>
          <w:sz w:val="22"/>
          <w:szCs w:val="22"/>
          <w:highlight w:val="yellow"/>
        </w:rPr>
        <w:t xml:space="preserve"> </w:t>
      </w:r>
      <w:r w:rsidR="00046A26" w:rsidRPr="00D70604">
        <w:rPr>
          <w:rFonts w:ascii="Arial" w:hAnsi="Arial" w:cs="Arial"/>
          <w:sz w:val="22"/>
          <w:szCs w:val="22"/>
          <w:highlight w:val="yellow"/>
        </w:rPr>
        <w:t xml:space="preserve">higher </w:t>
      </w:r>
      <w:r w:rsidR="00A36A8E" w:rsidRPr="00D70604">
        <w:rPr>
          <w:rFonts w:ascii="Arial" w:hAnsi="Arial" w:cs="Arial"/>
          <w:sz w:val="22"/>
          <w:szCs w:val="22"/>
          <w:highlight w:val="yellow"/>
        </w:rPr>
        <w:t>(</w:t>
      </w:r>
      <w:r w:rsidR="00F40601">
        <w:rPr>
          <w:rFonts w:ascii="Arial" w:hAnsi="Arial" w:cs="Arial"/>
          <w:sz w:val="22"/>
          <w:szCs w:val="22"/>
          <w:highlight w:val="yellow"/>
        </w:rPr>
        <w:t xml:space="preserve">95% </w:t>
      </w:r>
      <w:r w:rsidR="00A36A8E" w:rsidRPr="00D70604">
        <w:rPr>
          <w:rFonts w:ascii="Arial" w:hAnsi="Arial" w:cs="Arial"/>
          <w:sz w:val="22"/>
          <w:szCs w:val="22"/>
          <w:highlight w:val="yellow"/>
        </w:rPr>
        <w:t>CI: 1.012, 1.039)</w:t>
      </w:r>
      <w:r w:rsidR="00A36A8E" w:rsidRPr="00D70604">
        <w:rPr>
          <w:rFonts w:ascii="Arial" w:hAnsi="Arial" w:cs="Arial"/>
          <w:sz w:val="22"/>
          <w:szCs w:val="22"/>
        </w:rPr>
        <w:t xml:space="preserve"> </w:t>
      </w:r>
      <w:r w:rsidR="00D70604">
        <w:rPr>
          <w:rFonts w:ascii="Arial" w:hAnsi="Arial" w:cs="Arial"/>
          <w:sz w:val="22"/>
          <w:szCs w:val="22"/>
        </w:rPr>
        <w:t>the day of</w:t>
      </w:r>
      <w:r w:rsidR="004F1DD8" w:rsidRPr="00D70604">
        <w:rPr>
          <w:rFonts w:ascii="Arial" w:hAnsi="Arial" w:cs="Arial"/>
          <w:sz w:val="22"/>
          <w:szCs w:val="22"/>
        </w:rPr>
        <w:t xml:space="preserve"> 8+ hour </w:t>
      </w:r>
      <w:r w:rsidR="00D112FC" w:rsidRPr="00D70604">
        <w:rPr>
          <w:rFonts w:ascii="Arial" w:hAnsi="Arial" w:cs="Arial"/>
          <w:sz w:val="22"/>
          <w:szCs w:val="22"/>
        </w:rPr>
        <w:t xml:space="preserve">outage </w:t>
      </w:r>
      <w:r w:rsidR="004F1DD8" w:rsidRPr="00D70604">
        <w:rPr>
          <w:rFonts w:ascii="Arial" w:hAnsi="Arial" w:cs="Arial"/>
          <w:sz w:val="22"/>
          <w:szCs w:val="22"/>
        </w:rPr>
        <w:t xml:space="preserve">exposure, </w:t>
      </w:r>
      <w:r w:rsidR="009F409C" w:rsidRPr="00D70604">
        <w:rPr>
          <w:rFonts w:ascii="Arial" w:hAnsi="Arial" w:cs="Arial"/>
          <w:sz w:val="22"/>
          <w:szCs w:val="22"/>
        </w:rPr>
        <w:t>and</w:t>
      </w:r>
      <w:r w:rsidR="004F1DD8" w:rsidRPr="00D70604">
        <w:rPr>
          <w:rFonts w:ascii="Arial" w:hAnsi="Arial" w:cs="Arial"/>
          <w:sz w:val="22"/>
          <w:szCs w:val="22"/>
        </w:rPr>
        <w:t xml:space="preserve"> </w:t>
      </w:r>
      <w:r w:rsidR="00584693" w:rsidRPr="00753EA1">
        <w:rPr>
          <w:rFonts w:ascii="Arial" w:hAnsi="Arial" w:cs="Arial"/>
          <w:sz w:val="22"/>
          <w:szCs w:val="22"/>
          <w:highlight w:val="yellow"/>
        </w:rPr>
        <w:t xml:space="preserve">1.013 </w:t>
      </w:r>
      <w:r w:rsidR="00191E6B" w:rsidRPr="00753EA1">
        <w:rPr>
          <w:rFonts w:ascii="Arial" w:hAnsi="Arial" w:cs="Arial"/>
          <w:sz w:val="22"/>
          <w:szCs w:val="22"/>
          <w:highlight w:val="yellow"/>
        </w:rPr>
        <w:t xml:space="preserve">times higher </w:t>
      </w:r>
      <w:r w:rsidR="00584693" w:rsidRPr="00753EA1">
        <w:rPr>
          <w:rFonts w:ascii="Arial" w:hAnsi="Arial" w:cs="Arial"/>
          <w:sz w:val="22"/>
          <w:szCs w:val="22"/>
          <w:highlight w:val="yellow"/>
        </w:rPr>
        <w:t>(</w:t>
      </w:r>
      <w:r w:rsidR="00F40601">
        <w:rPr>
          <w:rFonts w:ascii="Arial" w:hAnsi="Arial" w:cs="Arial"/>
          <w:sz w:val="22"/>
          <w:szCs w:val="22"/>
          <w:highlight w:val="yellow"/>
        </w:rPr>
        <w:t xml:space="preserve">95% </w:t>
      </w:r>
      <w:r w:rsidR="00584693" w:rsidRPr="00753EA1">
        <w:rPr>
          <w:rFonts w:ascii="Arial" w:hAnsi="Arial" w:cs="Arial"/>
          <w:sz w:val="22"/>
          <w:szCs w:val="22"/>
          <w:highlight w:val="yellow"/>
        </w:rPr>
        <w:t>CI: 1.002, 1.023)</w:t>
      </w:r>
      <w:r w:rsidR="004F1DD8" w:rsidRPr="00D70604">
        <w:rPr>
          <w:rFonts w:ascii="Arial" w:hAnsi="Arial" w:cs="Arial"/>
          <w:sz w:val="22"/>
          <w:szCs w:val="22"/>
        </w:rPr>
        <w:t xml:space="preserve"> </w:t>
      </w:r>
      <w:r w:rsidR="00436D52">
        <w:rPr>
          <w:rFonts w:ascii="Arial" w:hAnsi="Arial" w:cs="Arial"/>
          <w:sz w:val="22"/>
          <w:szCs w:val="22"/>
        </w:rPr>
        <w:t>the day of</w:t>
      </w:r>
      <w:r w:rsidR="004F1DD8" w:rsidRPr="00D70604">
        <w:rPr>
          <w:rFonts w:ascii="Arial" w:hAnsi="Arial" w:cs="Arial"/>
          <w:sz w:val="22"/>
          <w:szCs w:val="22"/>
        </w:rPr>
        <w:t xml:space="preserve"> 4+ hour </w:t>
      </w:r>
      <w:r w:rsidR="001E0A88" w:rsidRPr="00D70604">
        <w:rPr>
          <w:rFonts w:ascii="Arial" w:hAnsi="Arial" w:cs="Arial"/>
          <w:sz w:val="22"/>
          <w:szCs w:val="22"/>
        </w:rPr>
        <w:t xml:space="preserve">outage </w:t>
      </w:r>
      <w:r w:rsidR="004F1DD8" w:rsidRPr="00D70604">
        <w:rPr>
          <w:rFonts w:ascii="Arial" w:hAnsi="Arial" w:cs="Arial"/>
          <w:sz w:val="22"/>
          <w:szCs w:val="22"/>
        </w:rPr>
        <w:t>exposure</w:t>
      </w:r>
      <w:r w:rsidR="00560005" w:rsidRPr="00D70604">
        <w:rPr>
          <w:rFonts w:ascii="Arial" w:hAnsi="Arial" w:cs="Arial"/>
          <w:sz w:val="22"/>
          <w:szCs w:val="22"/>
        </w:rPr>
        <w:t xml:space="preserve"> compared to unexposed days.</w:t>
      </w:r>
      <w:r w:rsidR="00560005">
        <w:rPr>
          <w:rFonts w:ascii="Arial" w:hAnsi="Arial" w:cs="Arial"/>
          <w:sz w:val="22"/>
          <w:szCs w:val="22"/>
        </w:rPr>
        <w:t xml:space="preserve"> </w:t>
      </w:r>
    </w:p>
    <w:p w14:paraId="116999A4" w14:textId="3B9CDB10" w:rsidR="006948A7" w:rsidRPr="00BC7831" w:rsidRDefault="00A04BB0" w:rsidP="001C6B07">
      <w:pPr>
        <w:spacing w:line="480" w:lineRule="auto"/>
        <w:ind w:firstLine="720"/>
        <w:rPr>
          <w:rFonts w:ascii="Arial" w:hAnsi="Arial" w:cs="Arial"/>
          <w:sz w:val="22"/>
          <w:szCs w:val="22"/>
        </w:rPr>
      </w:pPr>
      <w:r w:rsidRPr="00BC7831">
        <w:rPr>
          <w:rFonts w:ascii="Arial" w:hAnsi="Arial" w:cs="Arial"/>
          <w:sz w:val="22"/>
          <w:szCs w:val="22"/>
        </w:rPr>
        <w:t>Finally,</w:t>
      </w:r>
      <w:r w:rsidR="00662F25" w:rsidRPr="00BC7831">
        <w:rPr>
          <w:rFonts w:ascii="Arial" w:hAnsi="Arial" w:cs="Arial"/>
          <w:sz w:val="22"/>
          <w:szCs w:val="22"/>
        </w:rPr>
        <w:t xml:space="preserve"> </w:t>
      </w:r>
      <w:r w:rsidRPr="00BC7831">
        <w:rPr>
          <w:rFonts w:ascii="Arial" w:hAnsi="Arial" w:cs="Arial"/>
          <w:sz w:val="22"/>
          <w:szCs w:val="22"/>
        </w:rPr>
        <w:t>w</w:t>
      </w:r>
      <w:r w:rsidR="007F5EBD" w:rsidRPr="00BC7831">
        <w:rPr>
          <w:rFonts w:ascii="Arial" w:hAnsi="Arial" w:cs="Arial"/>
          <w:sz w:val="22"/>
          <w:szCs w:val="22"/>
        </w:rPr>
        <w:t xml:space="preserve">e used </w:t>
      </w:r>
      <w:r w:rsidR="000F19A6">
        <w:rPr>
          <w:rFonts w:ascii="Arial" w:hAnsi="Arial" w:cs="Arial"/>
          <w:sz w:val="22"/>
          <w:szCs w:val="22"/>
        </w:rPr>
        <w:t xml:space="preserve">a </w:t>
      </w:r>
      <w:r w:rsidR="007F5EBD" w:rsidRPr="00BC7831">
        <w:rPr>
          <w:rFonts w:ascii="Arial" w:hAnsi="Arial" w:cs="Arial"/>
          <w:sz w:val="22"/>
          <w:szCs w:val="22"/>
        </w:rPr>
        <w:t>distributed</w:t>
      </w:r>
      <w:r w:rsidR="000F19A6">
        <w:rPr>
          <w:rFonts w:ascii="Arial" w:hAnsi="Arial" w:cs="Arial"/>
          <w:sz w:val="22"/>
          <w:szCs w:val="22"/>
        </w:rPr>
        <w:t xml:space="preserve"> lag</w:t>
      </w:r>
      <w:r w:rsidR="007F5EBD" w:rsidRPr="00BC7831">
        <w:rPr>
          <w:rFonts w:ascii="Arial" w:hAnsi="Arial" w:cs="Arial"/>
          <w:sz w:val="22"/>
          <w:szCs w:val="22"/>
        </w:rPr>
        <w:t xml:space="preserve"> non-linear conditional Poisson model to determine the relationship between continuous number of hours without power and </w:t>
      </w:r>
      <w:r w:rsidR="00BF7085" w:rsidRPr="00BC7831">
        <w:rPr>
          <w:rFonts w:ascii="Arial" w:hAnsi="Arial" w:cs="Arial"/>
          <w:sz w:val="22"/>
          <w:szCs w:val="22"/>
        </w:rPr>
        <w:t>resp</w:t>
      </w:r>
      <w:r w:rsidR="00D628E8" w:rsidRPr="00BC7831">
        <w:rPr>
          <w:rFonts w:ascii="Arial" w:hAnsi="Arial" w:cs="Arial"/>
          <w:sz w:val="22"/>
          <w:szCs w:val="22"/>
        </w:rPr>
        <w:t>iratory</w:t>
      </w:r>
      <w:r w:rsidR="007F5EBD" w:rsidRPr="00BC7831">
        <w:rPr>
          <w:rFonts w:ascii="Arial" w:hAnsi="Arial" w:cs="Arial"/>
          <w:sz w:val="22"/>
          <w:szCs w:val="22"/>
        </w:rPr>
        <w:t xml:space="preserve"> hospitalization rates</w:t>
      </w:r>
      <w:r w:rsidR="004017E5" w:rsidRPr="00BC7831">
        <w:rPr>
          <w:rFonts w:ascii="Arial" w:hAnsi="Arial" w:cs="Arial"/>
          <w:sz w:val="22"/>
          <w:szCs w:val="22"/>
        </w:rPr>
        <w:t xml:space="preserve">. </w:t>
      </w:r>
      <w:r w:rsidR="006E3F6E" w:rsidRPr="00BC7831">
        <w:rPr>
          <w:rFonts w:ascii="Arial" w:hAnsi="Arial" w:cs="Arial"/>
          <w:sz w:val="22"/>
          <w:szCs w:val="22"/>
        </w:rPr>
        <w:t>The</w:t>
      </w:r>
      <w:r w:rsidR="00112899" w:rsidRPr="00BC7831">
        <w:rPr>
          <w:rFonts w:ascii="Arial" w:hAnsi="Arial" w:cs="Arial"/>
          <w:sz w:val="22"/>
          <w:szCs w:val="22"/>
        </w:rPr>
        <w:t xml:space="preserve"> best-</w:t>
      </w:r>
      <w:r w:rsidR="004017E5" w:rsidRPr="00BC7831">
        <w:rPr>
          <w:rFonts w:ascii="Arial" w:hAnsi="Arial" w:cs="Arial"/>
          <w:sz w:val="22"/>
          <w:szCs w:val="22"/>
        </w:rPr>
        <w:t xml:space="preserve">fitting model determined by </w:t>
      </w:r>
      <w:proofErr w:type="spellStart"/>
      <w:r w:rsidR="004017E5" w:rsidRPr="00BC7831">
        <w:rPr>
          <w:rFonts w:ascii="Arial" w:hAnsi="Arial" w:cs="Arial"/>
          <w:sz w:val="22"/>
          <w:szCs w:val="22"/>
        </w:rPr>
        <w:t>qAIC</w:t>
      </w:r>
      <w:proofErr w:type="spellEnd"/>
      <w:r w:rsidR="004017E5" w:rsidRPr="00BC7831">
        <w:rPr>
          <w:rFonts w:ascii="Arial" w:hAnsi="Arial" w:cs="Arial"/>
          <w:sz w:val="22"/>
          <w:szCs w:val="22"/>
        </w:rPr>
        <w:t xml:space="preserve"> modelled a linear relationship between number of hours without power and respiratory </w:t>
      </w:r>
      <w:r w:rsidR="004327C2" w:rsidRPr="00BC7831">
        <w:rPr>
          <w:rFonts w:ascii="Arial" w:hAnsi="Arial" w:cs="Arial"/>
          <w:sz w:val="22"/>
          <w:szCs w:val="22"/>
        </w:rPr>
        <w:t>hospitalizations</w:t>
      </w:r>
      <w:r w:rsidR="007F049F" w:rsidRPr="00054D0A">
        <w:rPr>
          <w:rFonts w:ascii="Arial" w:hAnsi="Arial" w:cs="Arial"/>
          <w:sz w:val="22"/>
          <w:szCs w:val="22"/>
        </w:rPr>
        <w:t>, with 4 degrees of freedom on the lag dimension</w:t>
      </w:r>
      <w:r w:rsidR="00B17C37" w:rsidRPr="00054D0A">
        <w:rPr>
          <w:rFonts w:ascii="Arial" w:hAnsi="Arial" w:cs="Arial"/>
          <w:sz w:val="22"/>
          <w:szCs w:val="22"/>
        </w:rPr>
        <w:t>.</w:t>
      </w:r>
      <w:r w:rsidR="006362CE" w:rsidRPr="00054D0A">
        <w:rPr>
          <w:rFonts w:ascii="Arial" w:hAnsi="Arial" w:cs="Arial"/>
          <w:sz w:val="22"/>
          <w:szCs w:val="22"/>
        </w:rPr>
        <w:t xml:space="preserve"> For every additional hour without power, the next-day respiratory hospitalization rate increased by </w:t>
      </w:r>
      <w:r w:rsidR="00054D0A" w:rsidRPr="00054D0A">
        <w:rPr>
          <w:rFonts w:ascii="Arial" w:hAnsi="Arial" w:cs="Arial"/>
          <w:sz w:val="22"/>
          <w:szCs w:val="22"/>
        </w:rPr>
        <w:t>0.11%</w:t>
      </w:r>
      <w:r w:rsidR="000F19A6">
        <w:rPr>
          <w:rFonts w:ascii="Arial" w:hAnsi="Arial" w:cs="Arial"/>
          <w:sz w:val="22"/>
          <w:szCs w:val="22"/>
        </w:rPr>
        <w:t xml:space="preserve"> or 2.64% following 24 hours of power outage</w:t>
      </w:r>
      <w:r w:rsidR="006362CE" w:rsidRPr="00054D0A">
        <w:rPr>
          <w:rFonts w:ascii="Arial" w:hAnsi="Arial" w:cs="Arial"/>
          <w:sz w:val="22"/>
          <w:szCs w:val="22"/>
        </w:rPr>
        <w:t xml:space="preserve"> (</w:t>
      </w:r>
      <w:r w:rsidR="00EE2308" w:rsidRPr="00054D0A">
        <w:rPr>
          <w:rFonts w:ascii="Arial" w:hAnsi="Arial" w:cs="Arial"/>
          <w:b/>
          <w:bCs/>
          <w:sz w:val="22"/>
          <w:szCs w:val="22"/>
        </w:rPr>
        <w:t>S</w:t>
      </w:r>
      <w:r w:rsidR="006362CE" w:rsidRPr="00054D0A">
        <w:rPr>
          <w:rFonts w:ascii="Arial" w:hAnsi="Arial" w:cs="Arial"/>
          <w:b/>
          <w:bCs/>
          <w:sz w:val="22"/>
          <w:szCs w:val="22"/>
        </w:rPr>
        <w:t xml:space="preserve">upplemental </w:t>
      </w:r>
      <w:r w:rsidR="00EE2308" w:rsidRPr="00054D0A">
        <w:rPr>
          <w:rFonts w:ascii="Arial" w:hAnsi="Arial" w:cs="Arial"/>
          <w:b/>
          <w:bCs/>
          <w:sz w:val="22"/>
          <w:szCs w:val="22"/>
        </w:rPr>
        <w:t>F</w:t>
      </w:r>
      <w:r w:rsidR="006362CE" w:rsidRPr="00054D0A">
        <w:rPr>
          <w:rFonts w:ascii="Arial" w:hAnsi="Arial" w:cs="Arial"/>
          <w:b/>
          <w:bCs/>
          <w:sz w:val="22"/>
          <w:szCs w:val="22"/>
        </w:rPr>
        <w:t>igure</w:t>
      </w:r>
      <w:r w:rsidR="00EE2308" w:rsidRPr="00054D0A">
        <w:rPr>
          <w:rFonts w:ascii="Arial" w:hAnsi="Arial" w:cs="Arial"/>
          <w:b/>
          <w:bCs/>
          <w:sz w:val="22"/>
          <w:szCs w:val="22"/>
        </w:rPr>
        <w:t xml:space="preserve"> </w:t>
      </w:r>
      <w:commentRangeStart w:id="28"/>
      <w:r w:rsidR="00EE2308" w:rsidRPr="00054D0A">
        <w:rPr>
          <w:rFonts w:ascii="Arial" w:hAnsi="Arial" w:cs="Arial"/>
          <w:b/>
          <w:bCs/>
          <w:sz w:val="22"/>
          <w:szCs w:val="22"/>
        </w:rPr>
        <w:t>2</w:t>
      </w:r>
      <w:commentRangeEnd w:id="28"/>
      <w:r w:rsidR="00054D0A">
        <w:rPr>
          <w:rStyle w:val="CommentReference"/>
        </w:rPr>
        <w:commentReference w:id="28"/>
      </w:r>
      <w:r w:rsidR="006362CE" w:rsidRPr="00054D0A">
        <w:rPr>
          <w:rFonts w:ascii="Arial" w:hAnsi="Arial" w:cs="Arial"/>
          <w:sz w:val="22"/>
          <w:szCs w:val="22"/>
        </w:rPr>
        <w:t>).</w:t>
      </w:r>
      <w:r w:rsidR="006362CE" w:rsidRPr="00BC7831">
        <w:rPr>
          <w:rFonts w:ascii="Arial" w:hAnsi="Arial" w:cs="Arial"/>
          <w:sz w:val="22"/>
          <w:szCs w:val="22"/>
        </w:rPr>
        <w:t xml:space="preserve"> </w:t>
      </w:r>
    </w:p>
    <w:p w14:paraId="2293E69E" w14:textId="77777777" w:rsidR="007F5EBD" w:rsidRPr="00BC7831" w:rsidRDefault="007F5EBD" w:rsidP="001C6B07">
      <w:pPr>
        <w:spacing w:line="480" w:lineRule="auto"/>
        <w:rPr>
          <w:rFonts w:ascii="Arial" w:hAnsi="Arial" w:cs="Arial"/>
          <w:b/>
          <w:bCs/>
          <w:sz w:val="22"/>
          <w:szCs w:val="22"/>
        </w:rPr>
      </w:pPr>
    </w:p>
    <w:p w14:paraId="4C858E47" w14:textId="22E531DE" w:rsidR="006948A7" w:rsidRPr="00BC7831" w:rsidRDefault="00A733CC" w:rsidP="001C6B07">
      <w:pPr>
        <w:spacing w:line="480" w:lineRule="auto"/>
        <w:rPr>
          <w:rFonts w:ascii="Arial" w:hAnsi="Arial" w:cs="Arial"/>
          <w:b/>
          <w:bCs/>
          <w:sz w:val="22"/>
          <w:szCs w:val="22"/>
        </w:rPr>
      </w:pPr>
      <w:r w:rsidRPr="00BC7831">
        <w:rPr>
          <w:rFonts w:ascii="Arial" w:hAnsi="Arial" w:cs="Arial"/>
          <w:b/>
          <w:bCs/>
          <w:sz w:val="22"/>
          <w:szCs w:val="22"/>
        </w:rPr>
        <w:t xml:space="preserve">Effect modification </w:t>
      </w:r>
    </w:p>
    <w:p w14:paraId="4548A5D8" w14:textId="77777777" w:rsidR="00FF1AF7" w:rsidRPr="00BC7831" w:rsidRDefault="00FF1AF7" w:rsidP="001C6B07">
      <w:pPr>
        <w:spacing w:line="480" w:lineRule="auto"/>
        <w:rPr>
          <w:rFonts w:ascii="Arial" w:hAnsi="Arial" w:cs="Arial"/>
          <w:sz w:val="22"/>
          <w:szCs w:val="22"/>
        </w:rPr>
      </w:pPr>
    </w:p>
    <w:p w14:paraId="5B1C420E" w14:textId="305DAA65" w:rsidR="00DE1C31" w:rsidRPr="00BC7831" w:rsidRDefault="009C5616" w:rsidP="001C6B07">
      <w:pPr>
        <w:spacing w:line="480" w:lineRule="auto"/>
        <w:ind w:firstLine="720"/>
        <w:rPr>
          <w:rFonts w:ascii="Arial" w:hAnsi="Arial" w:cs="Arial"/>
          <w:sz w:val="22"/>
          <w:szCs w:val="22"/>
        </w:rPr>
      </w:pPr>
      <w:r w:rsidRPr="00BC7831">
        <w:rPr>
          <w:rFonts w:ascii="Arial" w:hAnsi="Arial" w:cs="Arial"/>
          <w:sz w:val="22"/>
          <w:szCs w:val="22"/>
        </w:rPr>
        <w:t xml:space="preserve">We tested for effect modification </w:t>
      </w:r>
      <w:r w:rsidR="00711036" w:rsidRPr="00BC7831">
        <w:rPr>
          <w:rFonts w:ascii="Arial" w:hAnsi="Arial" w:cs="Arial"/>
          <w:sz w:val="22"/>
          <w:szCs w:val="22"/>
        </w:rPr>
        <w:t xml:space="preserve">of the </w:t>
      </w:r>
      <w:r w:rsidR="00464CFE" w:rsidRPr="00BC7831">
        <w:rPr>
          <w:rFonts w:ascii="Arial" w:hAnsi="Arial" w:cs="Arial"/>
          <w:sz w:val="22"/>
          <w:szCs w:val="22"/>
        </w:rPr>
        <w:t>relationship between</w:t>
      </w:r>
      <w:r w:rsidR="00711036" w:rsidRPr="00BC7831">
        <w:rPr>
          <w:rFonts w:ascii="Arial" w:hAnsi="Arial" w:cs="Arial"/>
          <w:sz w:val="22"/>
          <w:szCs w:val="22"/>
        </w:rPr>
        <w:t xml:space="preserve"> power outage </w:t>
      </w:r>
      <w:r w:rsidR="009E0D90" w:rsidRPr="00BC7831">
        <w:rPr>
          <w:rFonts w:ascii="Arial" w:hAnsi="Arial" w:cs="Arial"/>
          <w:sz w:val="22"/>
          <w:szCs w:val="22"/>
        </w:rPr>
        <w:t xml:space="preserve">and </w:t>
      </w:r>
      <w:r w:rsidR="00711036" w:rsidRPr="00BC7831">
        <w:rPr>
          <w:rFonts w:ascii="Arial" w:hAnsi="Arial" w:cs="Arial"/>
          <w:sz w:val="22"/>
          <w:szCs w:val="22"/>
        </w:rPr>
        <w:t xml:space="preserve">CVD and respiratory </w:t>
      </w:r>
      <w:r w:rsidR="0009699F" w:rsidRPr="00BC7831">
        <w:rPr>
          <w:rFonts w:ascii="Arial" w:hAnsi="Arial" w:cs="Arial"/>
          <w:sz w:val="22"/>
          <w:szCs w:val="22"/>
        </w:rPr>
        <w:t>hospitalizations</w:t>
      </w:r>
      <w:r w:rsidR="00711036" w:rsidRPr="00BC7831">
        <w:rPr>
          <w:rFonts w:ascii="Arial" w:hAnsi="Arial" w:cs="Arial"/>
          <w:sz w:val="22"/>
          <w:szCs w:val="22"/>
        </w:rPr>
        <w:t xml:space="preserve"> </w:t>
      </w:r>
      <w:r w:rsidRPr="00BC7831">
        <w:rPr>
          <w:rFonts w:ascii="Arial" w:hAnsi="Arial" w:cs="Arial"/>
          <w:sz w:val="22"/>
          <w:szCs w:val="22"/>
        </w:rPr>
        <w:t xml:space="preserve">by age, sex, </w:t>
      </w:r>
      <w:r w:rsidR="00B8470B" w:rsidRPr="00BC7831">
        <w:rPr>
          <w:rFonts w:ascii="Arial" w:hAnsi="Arial" w:cs="Arial"/>
          <w:sz w:val="22"/>
          <w:szCs w:val="22"/>
        </w:rPr>
        <w:t>county-level poverty,</w:t>
      </w:r>
      <w:r w:rsidR="00CA1121" w:rsidRPr="00BC7831">
        <w:rPr>
          <w:rFonts w:ascii="Arial" w:hAnsi="Arial" w:cs="Arial"/>
          <w:sz w:val="22"/>
          <w:szCs w:val="22"/>
        </w:rPr>
        <w:t xml:space="preserve"> </w:t>
      </w:r>
      <w:r w:rsidRPr="00BC7831">
        <w:rPr>
          <w:rFonts w:ascii="Arial" w:hAnsi="Arial" w:cs="Arial"/>
          <w:sz w:val="22"/>
          <w:szCs w:val="22"/>
        </w:rPr>
        <w:t xml:space="preserve">and percentage of county Medicare beneficiaries </w:t>
      </w:r>
      <w:r w:rsidR="00F130E4" w:rsidRPr="00BC7831">
        <w:rPr>
          <w:rFonts w:ascii="Arial" w:hAnsi="Arial" w:cs="Arial"/>
          <w:sz w:val="22"/>
          <w:szCs w:val="22"/>
        </w:rPr>
        <w:t>using</w:t>
      </w:r>
      <w:r w:rsidRPr="00BC7831">
        <w:rPr>
          <w:rFonts w:ascii="Arial" w:hAnsi="Arial" w:cs="Arial"/>
          <w:sz w:val="22"/>
          <w:szCs w:val="22"/>
        </w:rPr>
        <w:t xml:space="preserve"> </w:t>
      </w:r>
      <w:r w:rsidR="00BC1EDF" w:rsidRPr="00BC7831">
        <w:rPr>
          <w:rFonts w:ascii="Arial" w:hAnsi="Arial" w:cs="Arial"/>
          <w:sz w:val="22"/>
          <w:szCs w:val="22"/>
        </w:rPr>
        <w:t>DME.</w:t>
      </w:r>
      <w:r w:rsidR="00A949C8" w:rsidRPr="00BC7831">
        <w:rPr>
          <w:rFonts w:ascii="Arial" w:hAnsi="Arial" w:cs="Arial"/>
          <w:sz w:val="22"/>
          <w:szCs w:val="22"/>
        </w:rPr>
        <w:t xml:space="preserve"> </w:t>
      </w:r>
      <w:r w:rsidRPr="00BC7831">
        <w:rPr>
          <w:rFonts w:ascii="Arial" w:hAnsi="Arial" w:cs="Arial"/>
          <w:sz w:val="22"/>
          <w:szCs w:val="22"/>
        </w:rPr>
        <w:t>Overall, we did not observe effect modification by age</w:t>
      </w:r>
      <w:r w:rsidR="00A949C8" w:rsidRPr="00BC7831">
        <w:rPr>
          <w:rFonts w:ascii="Arial" w:hAnsi="Arial" w:cs="Arial"/>
          <w:sz w:val="22"/>
          <w:szCs w:val="22"/>
        </w:rPr>
        <w:t>,</w:t>
      </w:r>
      <w:r w:rsidRPr="00BC7831">
        <w:rPr>
          <w:rFonts w:ascii="Arial" w:hAnsi="Arial" w:cs="Arial"/>
          <w:sz w:val="22"/>
          <w:szCs w:val="22"/>
        </w:rPr>
        <w:t xml:space="preserve"> sex</w:t>
      </w:r>
      <w:r w:rsidR="00A949C8" w:rsidRPr="00BC7831">
        <w:rPr>
          <w:rFonts w:ascii="Arial" w:hAnsi="Arial" w:cs="Arial"/>
          <w:sz w:val="22"/>
          <w:szCs w:val="22"/>
        </w:rPr>
        <w:t>,</w:t>
      </w:r>
      <w:r w:rsidR="00DD140E" w:rsidRPr="00BC7831">
        <w:rPr>
          <w:rFonts w:ascii="Arial" w:hAnsi="Arial" w:cs="Arial"/>
          <w:sz w:val="22"/>
          <w:szCs w:val="22"/>
        </w:rPr>
        <w:t xml:space="preserve"> or</w:t>
      </w:r>
      <w:r w:rsidR="00A949C8" w:rsidRPr="00BC7831">
        <w:rPr>
          <w:rFonts w:ascii="Arial" w:hAnsi="Arial" w:cs="Arial"/>
          <w:sz w:val="22"/>
          <w:szCs w:val="22"/>
        </w:rPr>
        <w:t xml:space="preserve"> </w:t>
      </w:r>
      <w:r w:rsidR="00A322FB" w:rsidRPr="00BC7831">
        <w:rPr>
          <w:rFonts w:ascii="Arial" w:hAnsi="Arial" w:cs="Arial"/>
          <w:sz w:val="22"/>
          <w:szCs w:val="22"/>
        </w:rPr>
        <w:t xml:space="preserve">county-level </w:t>
      </w:r>
      <w:r w:rsidR="00A949C8" w:rsidRPr="00BC7831">
        <w:rPr>
          <w:rFonts w:ascii="Arial" w:hAnsi="Arial" w:cs="Arial"/>
          <w:sz w:val="22"/>
          <w:szCs w:val="22"/>
        </w:rPr>
        <w:t>poverty.</w:t>
      </w:r>
      <w:r w:rsidR="00DD140E" w:rsidRPr="00BC7831">
        <w:rPr>
          <w:rFonts w:ascii="Arial" w:hAnsi="Arial" w:cs="Arial"/>
          <w:sz w:val="22"/>
          <w:szCs w:val="22"/>
        </w:rPr>
        <w:t xml:space="preserve"> </w:t>
      </w:r>
      <w:r w:rsidRPr="00BC7831">
        <w:rPr>
          <w:rFonts w:ascii="Arial" w:hAnsi="Arial" w:cs="Arial"/>
          <w:sz w:val="22"/>
          <w:szCs w:val="22"/>
        </w:rPr>
        <w:t xml:space="preserve">However, </w:t>
      </w:r>
      <w:r w:rsidR="000039AC" w:rsidRPr="00BC7831">
        <w:rPr>
          <w:rFonts w:ascii="Arial" w:hAnsi="Arial" w:cs="Arial"/>
          <w:sz w:val="22"/>
          <w:szCs w:val="22"/>
        </w:rPr>
        <w:t>the effect of power outage on respiratory hospitalizations appeared stronger in counties with smaller percentages of DME users</w:t>
      </w:r>
      <w:r w:rsidR="00AA1681" w:rsidRPr="00BC7831">
        <w:rPr>
          <w:rFonts w:ascii="Arial" w:hAnsi="Arial" w:cs="Arial"/>
          <w:sz w:val="22"/>
          <w:szCs w:val="22"/>
        </w:rPr>
        <w:t xml:space="preserve"> (quartile 1 of DME use) </w:t>
      </w:r>
      <w:r w:rsidR="00AA1681" w:rsidRPr="00BC7831">
        <w:rPr>
          <w:rFonts w:ascii="Arial" w:hAnsi="Arial" w:cs="Arial"/>
          <w:sz w:val="22"/>
          <w:szCs w:val="22"/>
        </w:rPr>
        <w:lastRenderedPageBreak/>
        <w:t xml:space="preserve">compared to </w:t>
      </w:r>
      <w:r w:rsidR="007732BD" w:rsidRPr="00BC7831">
        <w:rPr>
          <w:rFonts w:ascii="Arial" w:hAnsi="Arial" w:cs="Arial"/>
          <w:sz w:val="22"/>
          <w:szCs w:val="22"/>
        </w:rPr>
        <w:t>counties with larger percentages of DME users (</w:t>
      </w:r>
      <w:r w:rsidR="00AA1681" w:rsidRPr="00BC7831">
        <w:rPr>
          <w:rFonts w:ascii="Arial" w:hAnsi="Arial" w:cs="Arial"/>
          <w:sz w:val="22"/>
          <w:szCs w:val="22"/>
        </w:rPr>
        <w:t>quartile 4</w:t>
      </w:r>
      <w:r w:rsidR="007732BD" w:rsidRPr="00BC7831">
        <w:rPr>
          <w:rFonts w:ascii="Arial" w:hAnsi="Arial" w:cs="Arial"/>
          <w:sz w:val="22"/>
          <w:szCs w:val="22"/>
        </w:rPr>
        <w:t xml:space="preserve"> of DME use). </w:t>
      </w:r>
      <w:r w:rsidR="005F2DB3" w:rsidRPr="00BC7831">
        <w:rPr>
          <w:rFonts w:ascii="Arial" w:hAnsi="Arial" w:cs="Arial"/>
          <w:sz w:val="22"/>
          <w:szCs w:val="22"/>
        </w:rPr>
        <w:t xml:space="preserve">Respiratory hospitalizations remained elevated in counties </w:t>
      </w:r>
      <w:r w:rsidR="00C00BE5" w:rsidRPr="00BC7831">
        <w:rPr>
          <w:rFonts w:ascii="Arial" w:hAnsi="Arial" w:cs="Arial"/>
          <w:sz w:val="22"/>
          <w:szCs w:val="22"/>
        </w:rPr>
        <w:t xml:space="preserve">with </w:t>
      </w:r>
      <w:r w:rsidR="005F2DB3" w:rsidRPr="00BC7831">
        <w:rPr>
          <w:rFonts w:ascii="Arial" w:hAnsi="Arial" w:cs="Arial"/>
          <w:sz w:val="22"/>
          <w:szCs w:val="22"/>
        </w:rPr>
        <w:t>quartile</w:t>
      </w:r>
      <w:r w:rsidR="00C00BE5" w:rsidRPr="00BC7831">
        <w:rPr>
          <w:rFonts w:ascii="Arial" w:hAnsi="Arial" w:cs="Arial"/>
          <w:sz w:val="22"/>
          <w:szCs w:val="22"/>
        </w:rPr>
        <w:t xml:space="preserve"> 1</w:t>
      </w:r>
      <w:r w:rsidR="005F2DB3" w:rsidRPr="00BC7831">
        <w:rPr>
          <w:rFonts w:ascii="Arial" w:hAnsi="Arial" w:cs="Arial"/>
          <w:sz w:val="22"/>
          <w:szCs w:val="22"/>
        </w:rPr>
        <w:t xml:space="preserve"> DME use for two days after power outage, while </w:t>
      </w:r>
      <w:r w:rsidR="00223D48" w:rsidRPr="00BC7831">
        <w:rPr>
          <w:rFonts w:ascii="Arial" w:hAnsi="Arial" w:cs="Arial"/>
          <w:sz w:val="22"/>
          <w:szCs w:val="22"/>
        </w:rPr>
        <w:t>in counties with fourth quartile DME use, hospitalizations were elevated only on the day of power outage</w:t>
      </w:r>
      <w:r w:rsidR="0009699F" w:rsidRPr="00BC7831">
        <w:rPr>
          <w:rFonts w:ascii="Arial" w:hAnsi="Arial" w:cs="Arial"/>
          <w:sz w:val="22"/>
          <w:szCs w:val="22"/>
        </w:rPr>
        <w:t xml:space="preserve"> (</w:t>
      </w:r>
      <w:r w:rsidR="0009699F" w:rsidRPr="00BC7831">
        <w:rPr>
          <w:rFonts w:ascii="Arial" w:hAnsi="Arial" w:cs="Arial"/>
          <w:b/>
          <w:bCs/>
          <w:sz w:val="22"/>
          <w:szCs w:val="22"/>
        </w:rPr>
        <w:t>Figure</w:t>
      </w:r>
      <w:r w:rsidR="00AD52BF">
        <w:rPr>
          <w:rFonts w:ascii="Arial" w:hAnsi="Arial" w:cs="Arial"/>
          <w:b/>
          <w:bCs/>
          <w:sz w:val="22"/>
          <w:szCs w:val="22"/>
        </w:rPr>
        <w:t xml:space="preserve"> 3</w:t>
      </w:r>
      <w:r w:rsidR="0009699F" w:rsidRPr="00BC7831">
        <w:rPr>
          <w:rFonts w:ascii="Arial" w:hAnsi="Arial" w:cs="Arial"/>
          <w:sz w:val="22"/>
          <w:szCs w:val="22"/>
        </w:rPr>
        <w:t>)</w:t>
      </w:r>
      <w:r w:rsidR="00223D48" w:rsidRPr="00BC7831">
        <w:rPr>
          <w:rFonts w:ascii="Arial" w:hAnsi="Arial" w:cs="Arial"/>
          <w:sz w:val="22"/>
          <w:szCs w:val="22"/>
        </w:rPr>
        <w:t xml:space="preserve">. </w:t>
      </w:r>
    </w:p>
    <w:p w14:paraId="7AA2319B" w14:textId="77777777" w:rsidR="00FF6B7C" w:rsidRPr="00BC7831" w:rsidRDefault="00FF6B7C" w:rsidP="001C6B07">
      <w:pPr>
        <w:spacing w:line="480" w:lineRule="auto"/>
        <w:rPr>
          <w:rFonts w:ascii="Arial" w:hAnsi="Arial" w:cs="Arial"/>
          <w:sz w:val="22"/>
          <w:szCs w:val="22"/>
        </w:rPr>
      </w:pPr>
    </w:p>
    <w:p w14:paraId="4267AEEC" w14:textId="0346DD06" w:rsidR="00FF6B7C" w:rsidRPr="00BC7831" w:rsidRDefault="000314EC" w:rsidP="001C6B07">
      <w:pPr>
        <w:spacing w:line="480" w:lineRule="auto"/>
        <w:rPr>
          <w:rFonts w:ascii="Arial" w:hAnsi="Arial" w:cs="Arial"/>
          <w:b/>
          <w:bCs/>
          <w:sz w:val="22"/>
          <w:szCs w:val="22"/>
        </w:rPr>
      </w:pPr>
      <w:r w:rsidRPr="00BC7831">
        <w:rPr>
          <w:rFonts w:ascii="Arial" w:hAnsi="Arial" w:cs="Arial"/>
          <w:b/>
          <w:bCs/>
          <w:sz w:val="22"/>
          <w:szCs w:val="22"/>
        </w:rPr>
        <w:t>Discussion</w:t>
      </w:r>
    </w:p>
    <w:p w14:paraId="4CA34A21" w14:textId="77777777" w:rsidR="005F06C2" w:rsidRPr="00BC7831" w:rsidRDefault="005F06C2" w:rsidP="001C6B07">
      <w:pPr>
        <w:spacing w:line="480" w:lineRule="auto"/>
        <w:rPr>
          <w:rFonts w:ascii="Arial" w:hAnsi="Arial" w:cs="Arial"/>
          <w:b/>
          <w:bCs/>
          <w:sz w:val="22"/>
          <w:szCs w:val="22"/>
        </w:rPr>
      </w:pPr>
    </w:p>
    <w:p w14:paraId="1F09A56C" w14:textId="00AE1AE2" w:rsidR="00D24C04" w:rsidRPr="00BC7831" w:rsidRDefault="00653FF8" w:rsidP="001C6B07">
      <w:pPr>
        <w:spacing w:line="480" w:lineRule="auto"/>
        <w:rPr>
          <w:rFonts w:ascii="Arial" w:hAnsi="Arial" w:cs="Arial"/>
          <w:sz w:val="22"/>
          <w:szCs w:val="22"/>
        </w:rPr>
      </w:pPr>
      <w:r w:rsidRPr="00BC7831">
        <w:rPr>
          <w:rFonts w:ascii="Arial" w:hAnsi="Arial" w:cs="Arial"/>
          <w:b/>
          <w:bCs/>
          <w:sz w:val="22"/>
          <w:szCs w:val="22"/>
        </w:rPr>
        <w:tab/>
      </w:r>
      <w:r w:rsidRPr="00BC7831">
        <w:rPr>
          <w:rFonts w:ascii="Arial" w:hAnsi="Arial" w:cs="Arial"/>
          <w:sz w:val="22"/>
          <w:szCs w:val="22"/>
        </w:rPr>
        <w:t xml:space="preserve"> In this</w:t>
      </w:r>
      <w:r w:rsidR="003E0E35">
        <w:rPr>
          <w:rFonts w:ascii="Arial" w:hAnsi="Arial" w:cs="Arial"/>
          <w:sz w:val="22"/>
          <w:szCs w:val="22"/>
        </w:rPr>
        <w:t xml:space="preserve"> 2018</w:t>
      </w:r>
      <w:r w:rsidRPr="00BC7831">
        <w:rPr>
          <w:rFonts w:ascii="Arial" w:hAnsi="Arial" w:cs="Arial"/>
          <w:sz w:val="22"/>
          <w:szCs w:val="22"/>
        </w:rPr>
        <w:t xml:space="preserve"> study of 23 million Medicare beneficiaries</w:t>
      </w:r>
      <w:r w:rsidR="00C6413A" w:rsidRPr="00BC7831">
        <w:rPr>
          <w:rFonts w:ascii="Arial" w:hAnsi="Arial" w:cs="Arial"/>
          <w:sz w:val="22"/>
          <w:szCs w:val="22"/>
        </w:rPr>
        <w:t xml:space="preserve"> age</w:t>
      </w:r>
      <w:r w:rsidR="003E0E35">
        <w:rPr>
          <w:rFonts w:ascii="Arial" w:hAnsi="Arial" w:cs="Arial"/>
          <w:sz w:val="22"/>
          <w:szCs w:val="22"/>
        </w:rPr>
        <w:t>d</w:t>
      </w:r>
      <w:r w:rsidR="00C6413A" w:rsidRPr="00BC7831">
        <w:rPr>
          <w:rFonts w:ascii="Arial" w:hAnsi="Arial" w:cs="Arial"/>
          <w:sz w:val="22"/>
          <w:szCs w:val="22"/>
        </w:rPr>
        <w:t xml:space="preserve"> 65+</w:t>
      </w:r>
      <w:r w:rsidR="00C0664C" w:rsidRPr="00BC7831">
        <w:rPr>
          <w:rFonts w:ascii="Arial" w:hAnsi="Arial" w:cs="Arial"/>
          <w:sz w:val="22"/>
          <w:szCs w:val="22"/>
        </w:rPr>
        <w:t xml:space="preserve">, </w:t>
      </w:r>
      <w:r w:rsidR="008C1085" w:rsidRPr="00BC7831">
        <w:rPr>
          <w:rFonts w:ascii="Arial" w:hAnsi="Arial" w:cs="Arial"/>
          <w:sz w:val="22"/>
          <w:szCs w:val="22"/>
        </w:rPr>
        <w:t>we found that</w:t>
      </w:r>
      <w:r w:rsidR="00DB0409" w:rsidRPr="00BC7831">
        <w:rPr>
          <w:rFonts w:ascii="Arial" w:hAnsi="Arial" w:cs="Arial"/>
          <w:sz w:val="22"/>
          <w:szCs w:val="22"/>
        </w:rPr>
        <w:t xml:space="preserve"> </w:t>
      </w:r>
      <w:r w:rsidR="008C1085" w:rsidRPr="00BC7831">
        <w:rPr>
          <w:rFonts w:ascii="Arial" w:hAnsi="Arial" w:cs="Arial"/>
          <w:sz w:val="22"/>
          <w:szCs w:val="22"/>
        </w:rPr>
        <w:t xml:space="preserve">power outages increased </w:t>
      </w:r>
      <w:r w:rsidR="003E0E35">
        <w:rPr>
          <w:rFonts w:ascii="Arial" w:hAnsi="Arial" w:cs="Arial"/>
          <w:sz w:val="22"/>
          <w:szCs w:val="22"/>
        </w:rPr>
        <w:t>acute</w:t>
      </w:r>
      <w:r w:rsidR="003E0E35" w:rsidRPr="00BC7831">
        <w:rPr>
          <w:rFonts w:ascii="Arial" w:hAnsi="Arial" w:cs="Arial"/>
          <w:sz w:val="22"/>
          <w:szCs w:val="22"/>
        </w:rPr>
        <w:t xml:space="preserve"> </w:t>
      </w:r>
      <w:r w:rsidR="008C1085" w:rsidRPr="00BC7831">
        <w:rPr>
          <w:rFonts w:ascii="Arial" w:hAnsi="Arial" w:cs="Arial"/>
          <w:sz w:val="22"/>
          <w:szCs w:val="22"/>
        </w:rPr>
        <w:t xml:space="preserve">emergency </w:t>
      </w:r>
      <w:r w:rsidR="006C0DBB" w:rsidRPr="00BC7831">
        <w:rPr>
          <w:rFonts w:ascii="Arial" w:hAnsi="Arial" w:cs="Arial"/>
          <w:sz w:val="22"/>
          <w:szCs w:val="22"/>
        </w:rPr>
        <w:t>CV</w:t>
      </w:r>
      <w:r w:rsidR="00D4221B" w:rsidRPr="00BC7831">
        <w:rPr>
          <w:rFonts w:ascii="Arial" w:hAnsi="Arial" w:cs="Arial"/>
          <w:sz w:val="22"/>
          <w:szCs w:val="22"/>
        </w:rPr>
        <w:t>D</w:t>
      </w:r>
      <w:r w:rsidR="006C0DBB" w:rsidRPr="00BC7831">
        <w:rPr>
          <w:rFonts w:ascii="Arial" w:hAnsi="Arial" w:cs="Arial"/>
          <w:sz w:val="22"/>
          <w:szCs w:val="22"/>
        </w:rPr>
        <w:t xml:space="preserve"> and respiratory </w:t>
      </w:r>
      <w:r w:rsidR="00BC0A6E" w:rsidRPr="00BC7831">
        <w:rPr>
          <w:rFonts w:ascii="Arial" w:hAnsi="Arial" w:cs="Arial"/>
          <w:sz w:val="22"/>
          <w:szCs w:val="22"/>
        </w:rPr>
        <w:t>hospitalizations</w:t>
      </w:r>
      <w:r w:rsidR="00CA3D3E" w:rsidRPr="00BC7831">
        <w:rPr>
          <w:rFonts w:ascii="Arial" w:hAnsi="Arial" w:cs="Arial"/>
          <w:sz w:val="22"/>
          <w:szCs w:val="22"/>
        </w:rPr>
        <w:t xml:space="preserve">. </w:t>
      </w:r>
      <w:r w:rsidR="003E0E35">
        <w:rPr>
          <w:rFonts w:ascii="Arial" w:hAnsi="Arial" w:cs="Arial"/>
          <w:sz w:val="22"/>
          <w:szCs w:val="22"/>
        </w:rPr>
        <w:t xml:space="preserve">Outage effects for CVD peaked on </w:t>
      </w:r>
      <w:r w:rsidR="00BC0A6E" w:rsidRPr="00BC7831">
        <w:rPr>
          <w:rFonts w:ascii="Arial" w:hAnsi="Arial" w:cs="Arial"/>
          <w:sz w:val="22"/>
          <w:szCs w:val="22"/>
        </w:rPr>
        <w:t xml:space="preserve">the day after power outage exposure </w:t>
      </w:r>
      <w:r w:rsidR="003E0E35">
        <w:rPr>
          <w:rFonts w:ascii="Arial" w:hAnsi="Arial" w:cs="Arial"/>
          <w:sz w:val="22"/>
          <w:szCs w:val="22"/>
        </w:rPr>
        <w:t xml:space="preserve">and on the same-day for </w:t>
      </w:r>
      <w:r w:rsidR="00BC0A6E" w:rsidRPr="00BC7831">
        <w:rPr>
          <w:rFonts w:ascii="Arial" w:hAnsi="Arial" w:cs="Arial"/>
          <w:sz w:val="22"/>
          <w:szCs w:val="22"/>
        </w:rPr>
        <w:t xml:space="preserve">respiratory </w:t>
      </w:r>
      <w:r w:rsidR="00DF1334" w:rsidRPr="00BC7831">
        <w:rPr>
          <w:rFonts w:ascii="Arial" w:hAnsi="Arial" w:cs="Arial"/>
          <w:sz w:val="22"/>
          <w:szCs w:val="22"/>
        </w:rPr>
        <w:t>hospitalizations</w:t>
      </w:r>
      <w:r w:rsidR="00E14436" w:rsidRPr="00BC7831">
        <w:rPr>
          <w:rFonts w:ascii="Arial" w:hAnsi="Arial" w:cs="Arial"/>
          <w:sz w:val="22"/>
          <w:szCs w:val="22"/>
        </w:rPr>
        <w:t>.</w:t>
      </w:r>
      <w:r w:rsidR="00DF1334" w:rsidRPr="00BC7831">
        <w:rPr>
          <w:rFonts w:ascii="Arial" w:hAnsi="Arial" w:cs="Arial"/>
          <w:sz w:val="22"/>
          <w:szCs w:val="22"/>
        </w:rPr>
        <w:t xml:space="preserve"> </w:t>
      </w:r>
      <w:r w:rsidR="003E0E35">
        <w:rPr>
          <w:rFonts w:ascii="Arial" w:hAnsi="Arial" w:cs="Arial"/>
          <w:sz w:val="22"/>
          <w:szCs w:val="22"/>
        </w:rPr>
        <w:t>As expected, l</w:t>
      </w:r>
      <w:r w:rsidR="00DF1334" w:rsidRPr="00BC7831">
        <w:rPr>
          <w:rFonts w:ascii="Arial" w:hAnsi="Arial" w:cs="Arial"/>
          <w:sz w:val="22"/>
          <w:szCs w:val="22"/>
        </w:rPr>
        <w:t xml:space="preserve">arger outages affecting </w:t>
      </w:r>
      <w:r w:rsidR="00846FE0" w:rsidRPr="00BC7831">
        <w:rPr>
          <w:rFonts w:ascii="Arial" w:eastAsia="Garamond" w:hAnsi="Arial" w:cs="Arial"/>
        </w:rPr>
        <w:t>≥</w:t>
      </w:r>
      <w:r w:rsidR="00DF1334" w:rsidRPr="00BC7831">
        <w:rPr>
          <w:rFonts w:ascii="Arial" w:hAnsi="Arial" w:cs="Arial"/>
          <w:sz w:val="22"/>
          <w:szCs w:val="22"/>
        </w:rPr>
        <w:t xml:space="preserve">3% or </w:t>
      </w:r>
      <w:r w:rsidR="00846FE0" w:rsidRPr="00BC7831">
        <w:rPr>
          <w:rFonts w:ascii="Arial" w:eastAsia="Garamond" w:hAnsi="Arial" w:cs="Arial"/>
        </w:rPr>
        <w:t>≥</w:t>
      </w:r>
      <w:r w:rsidR="00DF1334" w:rsidRPr="00BC7831">
        <w:rPr>
          <w:rFonts w:ascii="Arial" w:hAnsi="Arial" w:cs="Arial"/>
          <w:sz w:val="22"/>
          <w:szCs w:val="22"/>
        </w:rPr>
        <w:t xml:space="preserve">5% </w:t>
      </w:r>
      <w:r w:rsidR="00DE7EB2">
        <w:rPr>
          <w:rFonts w:ascii="Arial" w:hAnsi="Arial" w:cs="Arial"/>
          <w:sz w:val="22"/>
          <w:szCs w:val="22"/>
        </w:rPr>
        <w:t xml:space="preserve">versus </w:t>
      </w:r>
      <w:r w:rsidR="00DE7EB2" w:rsidRPr="00BC7831">
        <w:rPr>
          <w:rFonts w:ascii="Arial" w:eastAsia="Garamond" w:hAnsi="Arial" w:cs="Arial"/>
        </w:rPr>
        <w:t>≥</w:t>
      </w:r>
      <w:r w:rsidR="00DE7EB2" w:rsidRPr="00BC7831">
        <w:rPr>
          <w:rFonts w:ascii="Arial" w:hAnsi="Arial" w:cs="Arial"/>
          <w:sz w:val="22"/>
          <w:szCs w:val="22"/>
        </w:rPr>
        <w:t xml:space="preserve">1% </w:t>
      </w:r>
      <w:r w:rsidR="00DF1334" w:rsidRPr="00BC7831">
        <w:rPr>
          <w:rFonts w:ascii="Arial" w:hAnsi="Arial" w:cs="Arial"/>
          <w:sz w:val="22"/>
          <w:szCs w:val="22"/>
        </w:rPr>
        <w:t xml:space="preserve">of county customers </w:t>
      </w:r>
      <w:r w:rsidR="00A41927" w:rsidRPr="00BC7831">
        <w:rPr>
          <w:rFonts w:ascii="Arial" w:hAnsi="Arial" w:cs="Arial"/>
          <w:sz w:val="22"/>
          <w:szCs w:val="22"/>
        </w:rPr>
        <w:t xml:space="preserve">had </w:t>
      </w:r>
      <w:r w:rsidR="00CE3318" w:rsidRPr="00BC7831">
        <w:rPr>
          <w:rFonts w:ascii="Arial" w:hAnsi="Arial" w:cs="Arial"/>
          <w:sz w:val="22"/>
          <w:szCs w:val="22"/>
        </w:rPr>
        <w:t>larger</w:t>
      </w:r>
      <w:r w:rsidR="00A41927" w:rsidRPr="00BC7831">
        <w:rPr>
          <w:rFonts w:ascii="Arial" w:hAnsi="Arial" w:cs="Arial"/>
          <w:sz w:val="22"/>
          <w:szCs w:val="22"/>
        </w:rPr>
        <w:t xml:space="preserve"> effects on hospitalization rates. </w:t>
      </w:r>
      <w:r w:rsidR="00B02967" w:rsidRPr="00BC7831">
        <w:rPr>
          <w:rFonts w:ascii="Arial" w:hAnsi="Arial" w:cs="Arial"/>
          <w:sz w:val="22"/>
          <w:szCs w:val="22"/>
        </w:rPr>
        <w:t>Furthermore,</w:t>
      </w:r>
      <w:r w:rsidR="00434259" w:rsidRPr="00BC7831">
        <w:rPr>
          <w:rFonts w:ascii="Arial" w:hAnsi="Arial" w:cs="Arial"/>
          <w:sz w:val="22"/>
          <w:szCs w:val="22"/>
        </w:rPr>
        <w:t xml:space="preserve"> </w:t>
      </w:r>
      <w:r w:rsidR="00822E82" w:rsidRPr="00BC7831">
        <w:rPr>
          <w:rFonts w:ascii="Arial" w:hAnsi="Arial" w:cs="Arial"/>
          <w:sz w:val="22"/>
          <w:szCs w:val="22"/>
        </w:rPr>
        <w:t xml:space="preserve">power outages </w:t>
      </w:r>
      <w:r w:rsidR="005F4285" w:rsidRPr="00BC7831">
        <w:rPr>
          <w:rFonts w:ascii="Arial" w:hAnsi="Arial" w:cs="Arial"/>
          <w:sz w:val="22"/>
          <w:szCs w:val="22"/>
        </w:rPr>
        <w:t>were prevalent</w:t>
      </w:r>
      <w:r w:rsidR="00F95033" w:rsidRPr="00BC7831">
        <w:rPr>
          <w:rFonts w:ascii="Arial" w:hAnsi="Arial" w:cs="Arial"/>
          <w:sz w:val="22"/>
          <w:szCs w:val="22"/>
        </w:rPr>
        <w:t xml:space="preserve">. </w:t>
      </w:r>
      <w:r w:rsidR="008C17BA" w:rsidRPr="00BC7831">
        <w:rPr>
          <w:rFonts w:ascii="Arial" w:hAnsi="Arial" w:cs="Arial"/>
          <w:sz w:val="22"/>
          <w:szCs w:val="22"/>
        </w:rPr>
        <w:t>US c</w:t>
      </w:r>
      <w:r w:rsidR="00F95033" w:rsidRPr="00BC7831">
        <w:rPr>
          <w:rFonts w:ascii="Arial" w:hAnsi="Arial" w:cs="Arial"/>
          <w:sz w:val="22"/>
          <w:szCs w:val="22"/>
        </w:rPr>
        <w:t xml:space="preserve">ounties experienced </w:t>
      </w:r>
      <w:r w:rsidR="008A644B" w:rsidRPr="00BC7831">
        <w:rPr>
          <w:rFonts w:ascii="Arial" w:hAnsi="Arial" w:cs="Arial"/>
          <w:sz w:val="22"/>
          <w:szCs w:val="22"/>
        </w:rPr>
        <w:t xml:space="preserve">an average of </w:t>
      </w:r>
      <w:r w:rsidR="00DE7EB2">
        <w:rPr>
          <w:rFonts w:ascii="Arial" w:hAnsi="Arial" w:cs="Arial"/>
          <w:sz w:val="22"/>
          <w:szCs w:val="22"/>
        </w:rPr>
        <w:t>seven</w:t>
      </w:r>
      <w:r w:rsidR="00F95033" w:rsidRPr="00BC7831">
        <w:rPr>
          <w:rFonts w:ascii="Arial" w:hAnsi="Arial" w:cs="Arial"/>
          <w:sz w:val="22"/>
          <w:szCs w:val="22"/>
        </w:rPr>
        <w:t xml:space="preserve"> 8+ hour outages</w:t>
      </w:r>
      <w:r w:rsidR="00590AFC" w:rsidRPr="00BC7831">
        <w:rPr>
          <w:rFonts w:ascii="Arial" w:hAnsi="Arial" w:cs="Arial"/>
          <w:sz w:val="22"/>
          <w:szCs w:val="22"/>
        </w:rPr>
        <w:t xml:space="preserve"> affecting </w:t>
      </w:r>
      <w:r w:rsidR="00846FE0" w:rsidRPr="00BC7831">
        <w:rPr>
          <w:rFonts w:ascii="Arial" w:eastAsia="Garamond" w:hAnsi="Arial" w:cs="Arial"/>
        </w:rPr>
        <w:t>≥</w:t>
      </w:r>
      <w:r w:rsidR="00590AFC" w:rsidRPr="00BC7831">
        <w:rPr>
          <w:rFonts w:ascii="Arial" w:hAnsi="Arial" w:cs="Arial"/>
          <w:sz w:val="22"/>
          <w:szCs w:val="22"/>
        </w:rPr>
        <w:t>1% of customers</w:t>
      </w:r>
      <w:r w:rsidR="00067885" w:rsidRPr="00BC7831">
        <w:rPr>
          <w:rFonts w:ascii="Arial" w:hAnsi="Arial" w:cs="Arial"/>
          <w:sz w:val="22"/>
          <w:szCs w:val="22"/>
        </w:rPr>
        <w:t xml:space="preserve"> in 2018</w:t>
      </w:r>
      <w:r w:rsidR="00F95033" w:rsidRPr="00BC7831">
        <w:rPr>
          <w:rFonts w:ascii="Arial" w:hAnsi="Arial" w:cs="Arial"/>
          <w:sz w:val="22"/>
          <w:szCs w:val="22"/>
        </w:rPr>
        <w:t xml:space="preserve">, </w:t>
      </w:r>
      <w:r w:rsidR="009235B2" w:rsidRPr="00BC7831">
        <w:rPr>
          <w:rFonts w:ascii="Arial" w:hAnsi="Arial" w:cs="Arial"/>
          <w:sz w:val="22"/>
          <w:szCs w:val="22"/>
        </w:rPr>
        <w:t xml:space="preserve">and shorter outages were even more common. </w:t>
      </w:r>
      <w:r w:rsidR="001F35EB" w:rsidRPr="00BC7831">
        <w:rPr>
          <w:rFonts w:ascii="Arial" w:hAnsi="Arial" w:cs="Arial"/>
          <w:sz w:val="22"/>
          <w:szCs w:val="22"/>
        </w:rPr>
        <w:t>With</w:t>
      </w:r>
      <w:r w:rsidR="009235B2" w:rsidRPr="00BC7831">
        <w:rPr>
          <w:rFonts w:ascii="Arial" w:hAnsi="Arial" w:cs="Arial"/>
          <w:sz w:val="22"/>
          <w:szCs w:val="22"/>
        </w:rPr>
        <w:t xml:space="preserve"> </w:t>
      </w:r>
      <w:r w:rsidR="00163855" w:rsidRPr="00BC7831">
        <w:rPr>
          <w:rFonts w:ascii="Arial" w:hAnsi="Arial" w:cs="Arial"/>
          <w:sz w:val="22"/>
          <w:szCs w:val="22"/>
        </w:rPr>
        <w:t>outage frequency and duration increa</w:t>
      </w:r>
      <w:r w:rsidR="00DE7EB2">
        <w:rPr>
          <w:rFonts w:ascii="Arial" w:hAnsi="Arial" w:cs="Arial"/>
          <w:sz w:val="22"/>
          <w:szCs w:val="22"/>
        </w:rPr>
        <w:t>sing</w:t>
      </w:r>
      <w:r w:rsidR="007B4756" w:rsidRPr="00BC7831">
        <w:rPr>
          <w:rFonts w:ascii="Arial" w:hAnsi="Arial" w:cs="Arial"/>
          <w:sz w:val="22"/>
          <w:szCs w:val="22"/>
        </w:rPr>
        <w:t xml:space="preserve"> </w:t>
      </w:r>
      <w:r w:rsidR="00163855" w:rsidRPr="00BC7831">
        <w:rPr>
          <w:rFonts w:ascii="Arial" w:hAnsi="Arial" w:cs="Arial"/>
          <w:sz w:val="22"/>
          <w:szCs w:val="22"/>
        </w:rPr>
        <w:t>due to climate change</w:t>
      </w:r>
      <w:r w:rsidR="008756BF" w:rsidRPr="00BC7831">
        <w:rPr>
          <w:rFonts w:ascii="Arial" w:hAnsi="Arial" w:cs="Arial"/>
          <w:sz w:val="22"/>
          <w:szCs w:val="22"/>
        </w:rPr>
        <w:t xml:space="preserve">, these outages pose a </w:t>
      </w:r>
      <w:r w:rsidR="00DE7EB2">
        <w:rPr>
          <w:rFonts w:ascii="Arial" w:hAnsi="Arial" w:cs="Arial"/>
          <w:sz w:val="22"/>
          <w:szCs w:val="22"/>
        </w:rPr>
        <w:t>growing</w:t>
      </w:r>
      <w:r w:rsidR="00DE7EB2" w:rsidRPr="00BC7831">
        <w:rPr>
          <w:rFonts w:ascii="Arial" w:hAnsi="Arial" w:cs="Arial"/>
          <w:sz w:val="22"/>
          <w:szCs w:val="22"/>
        </w:rPr>
        <w:t xml:space="preserve"> </w:t>
      </w:r>
      <w:r w:rsidR="008756BF" w:rsidRPr="00BC7831">
        <w:rPr>
          <w:rFonts w:ascii="Arial" w:hAnsi="Arial" w:cs="Arial"/>
          <w:sz w:val="22"/>
          <w:szCs w:val="22"/>
        </w:rPr>
        <w:t xml:space="preserve">threat to </w:t>
      </w:r>
      <w:r w:rsidR="004C0482" w:rsidRPr="00BC7831">
        <w:rPr>
          <w:rFonts w:ascii="Arial" w:hAnsi="Arial" w:cs="Arial"/>
          <w:sz w:val="22"/>
          <w:szCs w:val="22"/>
        </w:rPr>
        <w:t xml:space="preserve">the cardiovascular and </w:t>
      </w:r>
      <w:r w:rsidR="00357FB6" w:rsidRPr="00BC7831">
        <w:rPr>
          <w:rFonts w:ascii="Arial" w:hAnsi="Arial" w:cs="Arial"/>
          <w:sz w:val="22"/>
          <w:szCs w:val="22"/>
        </w:rPr>
        <w:t>respiratory</w:t>
      </w:r>
      <w:r w:rsidR="004C0482" w:rsidRPr="00BC7831">
        <w:rPr>
          <w:rFonts w:ascii="Arial" w:hAnsi="Arial" w:cs="Arial"/>
          <w:sz w:val="22"/>
          <w:szCs w:val="22"/>
        </w:rPr>
        <w:t xml:space="preserve"> health of older adults. </w:t>
      </w:r>
    </w:p>
    <w:p w14:paraId="0DCDB876" w14:textId="67594E72" w:rsidR="00850DE5" w:rsidRPr="00BC7831" w:rsidRDefault="00C31DD5" w:rsidP="001C6B07">
      <w:pPr>
        <w:spacing w:line="480" w:lineRule="auto"/>
        <w:ind w:firstLine="720"/>
        <w:rPr>
          <w:rFonts w:ascii="Arial" w:hAnsi="Arial" w:cs="Arial"/>
          <w:sz w:val="22"/>
          <w:szCs w:val="22"/>
        </w:rPr>
      </w:pPr>
      <w:r w:rsidRPr="00BC7831">
        <w:rPr>
          <w:rFonts w:ascii="Arial" w:hAnsi="Arial" w:cs="Arial"/>
          <w:sz w:val="22"/>
          <w:szCs w:val="22"/>
        </w:rPr>
        <w:t>Several New York State-based studies</w:t>
      </w:r>
      <w:r w:rsidR="00613C01" w:rsidRPr="00BC7831">
        <w:rPr>
          <w:rFonts w:ascii="Arial" w:hAnsi="Arial" w:cs="Arial"/>
          <w:sz w:val="22"/>
          <w:szCs w:val="22"/>
        </w:rPr>
        <w:t xml:space="preserve"> </w:t>
      </w:r>
      <w:r w:rsidR="00E06B93" w:rsidRPr="00BC7831">
        <w:rPr>
          <w:rFonts w:ascii="Arial" w:hAnsi="Arial" w:cs="Arial"/>
          <w:sz w:val="22"/>
          <w:szCs w:val="22"/>
        </w:rPr>
        <w:t xml:space="preserve">have </w:t>
      </w:r>
      <w:r w:rsidR="00613C01" w:rsidRPr="00BC7831">
        <w:rPr>
          <w:rFonts w:ascii="Arial" w:hAnsi="Arial" w:cs="Arial"/>
          <w:sz w:val="22"/>
          <w:szCs w:val="22"/>
        </w:rPr>
        <w:t>show</w:t>
      </w:r>
      <w:r w:rsidR="00E06B93" w:rsidRPr="00BC7831">
        <w:rPr>
          <w:rFonts w:ascii="Arial" w:hAnsi="Arial" w:cs="Arial"/>
          <w:sz w:val="22"/>
          <w:szCs w:val="22"/>
        </w:rPr>
        <w:t>n</w:t>
      </w:r>
      <w:r w:rsidR="00613C01" w:rsidRPr="00BC7831">
        <w:rPr>
          <w:rFonts w:ascii="Arial" w:hAnsi="Arial" w:cs="Arial"/>
          <w:sz w:val="22"/>
          <w:szCs w:val="22"/>
        </w:rPr>
        <w:t xml:space="preserve"> that</w:t>
      </w:r>
      <w:r w:rsidRPr="00BC7831">
        <w:rPr>
          <w:rFonts w:ascii="Arial" w:hAnsi="Arial" w:cs="Arial"/>
          <w:sz w:val="22"/>
          <w:szCs w:val="22"/>
        </w:rPr>
        <w:t xml:space="preserve"> </w:t>
      </w:r>
      <w:r w:rsidR="00154C6A" w:rsidRPr="00BC7831">
        <w:rPr>
          <w:rFonts w:ascii="Arial" w:hAnsi="Arial" w:cs="Arial"/>
          <w:sz w:val="22"/>
          <w:szCs w:val="22"/>
        </w:rPr>
        <w:t xml:space="preserve">power </w:t>
      </w:r>
      <w:r w:rsidRPr="00BC7831">
        <w:rPr>
          <w:rFonts w:ascii="Arial" w:hAnsi="Arial" w:cs="Arial"/>
          <w:sz w:val="22"/>
          <w:szCs w:val="22"/>
        </w:rPr>
        <w:t>outage</w:t>
      </w:r>
      <w:r w:rsidR="00A96E33" w:rsidRPr="00BC7831">
        <w:rPr>
          <w:rFonts w:ascii="Arial" w:hAnsi="Arial" w:cs="Arial"/>
          <w:sz w:val="22"/>
          <w:szCs w:val="22"/>
        </w:rPr>
        <w:t>s</w:t>
      </w:r>
      <w:r w:rsidRPr="00BC7831">
        <w:rPr>
          <w:rFonts w:ascii="Arial" w:hAnsi="Arial" w:cs="Arial"/>
          <w:sz w:val="22"/>
          <w:szCs w:val="22"/>
        </w:rPr>
        <w:t xml:space="preserve"> </w:t>
      </w:r>
      <w:r w:rsidR="00DC4360" w:rsidRPr="00BC7831">
        <w:rPr>
          <w:rFonts w:ascii="Arial" w:hAnsi="Arial" w:cs="Arial"/>
          <w:sz w:val="22"/>
          <w:szCs w:val="22"/>
        </w:rPr>
        <w:t xml:space="preserve">increase </w:t>
      </w:r>
      <w:r w:rsidRPr="00BC7831">
        <w:rPr>
          <w:rFonts w:ascii="Arial" w:hAnsi="Arial" w:cs="Arial"/>
          <w:sz w:val="22"/>
          <w:szCs w:val="22"/>
        </w:rPr>
        <w:t xml:space="preserve">CVD and respiratory </w:t>
      </w:r>
      <w:r w:rsidR="00DE7EB2">
        <w:rPr>
          <w:rFonts w:ascii="Arial" w:hAnsi="Arial" w:cs="Arial"/>
          <w:sz w:val="22"/>
          <w:szCs w:val="22"/>
        </w:rPr>
        <w:t xml:space="preserve">acute care visits, with potentially </w:t>
      </w:r>
      <w:r w:rsidR="00447F63" w:rsidRPr="00BC7831">
        <w:rPr>
          <w:rFonts w:ascii="Arial" w:hAnsi="Arial" w:cs="Arial"/>
          <w:sz w:val="22"/>
          <w:szCs w:val="22"/>
        </w:rPr>
        <w:t>stronger</w:t>
      </w:r>
      <w:r w:rsidR="00DE7EB2">
        <w:rPr>
          <w:rFonts w:ascii="Arial" w:hAnsi="Arial" w:cs="Arial"/>
          <w:sz w:val="22"/>
          <w:szCs w:val="22"/>
        </w:rPr>
        <w:t xml:space="preserve"> effects for</w:t>
      </w:r>
      <w:r w:rsidR="00447F63" w:rsidRPr="00BC7831">
        <w:rPr>
          <w:rFonts w:ascii="Arial" w:hAnsi="Arial" w:cs="Arial"/>
          <w:sz w:val="22"/>
          <w:szCs w:val="22"/>
        </w:rPr>
        <w:t xml:space="preserve"> older </w:t>
      </w:r>
      <w:r w:rsidR="00DE7EB2">
        <w:rPr>
          <w:rFonts w:ascii="Arial" w:hAnsi="Arial" w:cs="Arial"/>
          <w:sz w:val="22"/>
          <w:szCs w:val="22"/>
        </w:rPr>
        <w:t xml:space="preserve">versus younger </w:t>
      </w:r>
      <w:r w:rsidR="00447F63" w:rsidRPr="00BC7831">
        <w:rPr>
          <w:rFonts w:ascii="Arial" w:hAnsi="Arial" w:cs="Arial"/>
          <w:sz w:val="22"/>
          <w:szCs w:val="22"/>
        </w:rPr>
        <w:t>adults</w:t>
      </w:r>
      <w:r w:rsidR="00DE7EB2">
        <w:rPr>
          <w:rFonts w:ascii="Arial" w:hAnsi="Arial" w:cs="Arial"/>
          <w:sz w:val="22"/>
          <w:szCs w:val="22"/>
        </w:rPr>
        <w:t xml:space="preserve"> </w:t>
      </w:r>
      <w:r w:rsidR="0077652B">
        <w:rPr>
          <w:rFonts w:ascii="Arial" w:hAnsi="Arial" w:cs="Arial"/>
          <w:sz w:val="22"/>
          <w:szCs w:val="22"/>
        </w:rPr>
        <w:fldChar w:fldCharType="begin"/>
      </w:r>
      <w:r w:rsidR="00F8308F">
        <w:rPr>
          <w:rFonts w:ascii="Arial" w:hAnsi="Arial" w:cs="Arial"/>
          <w:sz w:val="22"/>
          <w:szCs w:val="22"/>
        </w:rPr>
        <w:instrText xml:space="preserve"> ADDIN ZOTERO_ITEM CSL_CITATION {"citationID":"bIWu9xCB","properties":{"formattedCitation":"(3\\uc0\\u8211{}5,31)","plainCitation":"(3–5,31)","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F8308F">
        <w:rPr>
          <w:rFonts w:ascii="Cambria Math" w:hAnsi="Cambria Math" w:cs="Cambria Math"/>
          <w:sz w:val="22"/>
          <w:szCs w:val="22"/>
        </w:rPr>
        <w:instrText>ﬀ</w:instrText>
      </w:r>
      <w:r w:rsidR="00F8308F">
        <w:rPr>
          <w:rFonts w:ascii="Arial" w:hAnsi="Arial" w:cs="Arial"/>
          <w:sz w:val="22"/>
          <w:szCs w:val="22"/>
        </w:rPr>
        <w:instrText>ects. We aimed to investigate the individual and joint e</w:instrText>
      </w:r>
      <w:r w:rsidR="00F8308F">
        <w:rPr>
          <w:rFonts w:ascii="Cambria Math" w:hAnsi="Cambria Math" w:cs="Cambria Math"/>
          <w:sz w:val="22"/>
          <w:szCs w:val="22"/>
        </w:rPr>
        <w:instrText>ﬀ</w:instrText>
      </w:r>
      <w:r w:rsidR="00F8308F">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F8308F">
        <w:rPr>
          <w:rFonts w:ascii="Cambria Math" w:hAnsi="Cambria Math" w:cs="Cambria Math"/>
          <w:sz w:val="22"/>
          <w:szCs w:val="22"/>
        </w:rPr>
        <w:instrText>ﬀ</w:instrText>
      </w:r>
      <w:r w:rsidR="00F8308F">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F8308F">
        <w:rPr>
          <w:rFonts w:ascii="Cambria Math" w:hAnsi="Cambria Math" w:cs="Cambria Math"/>
          <w:sz w:val="22"/>
          <w:szCs w:val="22"/>
        </w:rPr>
        <w:instrText>ﬀ</w:instrText>
      </w:r>
      <w:r w:rsidR="00F8308F">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F8308F">
        <w:rPr>
          <w:rFonts w:ascii="Cambria Math" w:hAnsi="Cambria Math" w:cs="Cambria Math"/>
          <w:sz w:val="22"/>
          <w:szCs w:val="22"/>
        </w:rPr>
        <w:instrText>ﬀ</w:instrText>
      </w:r>
      <w:r w:rsidR="00F8308F">
        <w:rPr>
          <w:rFonts w:ascii="Arial" w:hAnsi="Arial" w:cs="Arial"/>
          <w:sz w:val="22"/>
          <w:szCs w:val="22"/>
        </w:rPr>
        <w:instrText>ect on both multiplicative and additive scales. Over 35% of the thunderstorm e</w:instrText>
      </w:r>
      <w:r w:rsidR="00F8308F">
        <w:rPr>
          <w:rFonts w:ascii="Cambria Math" w:hAnsi="Cambria Math" w:cs="Cambria Math"/>
          <w:sz w:val="22"/>
          <w:szCs w:val="22"/>
        </w:rPr>
        <w:instrText>ﬀ</w:instrText>
      </w:r>
      <w:r w:rsidR="00F8308F">
        <w:rPr>
          <w:rFonts w:ascii="Arial" w:hAnsi="Arial" w:cs="Arial"/>
          <w:sz w:val="22"/>
          <w:szCs w:val="22"/>
        </w:rPr>
        <w:instrText>ects were mediated by PM2:5 and RH.\nCONCLUSION: Thunderstorms accompanied by POs showed the strongest respiratory e</w:instrText>
      </w:r>
      <w:r w:rsidR="00F8308F">
        <w:rPr>
          <w:rFonts w:ascii="Cambria Math" w:hAnsi="Cambria Math" w:cs="Cambria Math"/>
          <w:sz w:val="22"/>
          <w:szCs w:val="22"/>
        </w:rPr>
        <w:instrText>ﬀ</w:instrText>
      </w:r>
      <w:r w:rsidR="00F8308F">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F8308F">
        <w:rPr>
          <w:rFonts w:ascii="Cambria Math" w:hAnsi="Cambria Math" w:cs="Cambria Math"/>
          <w:sz w:val="22"/>
          <w:szCs w:val="22"/>
        </w:rPr>
        <w:instrText>ﬀ</w:instrText>
      </w:r>
      <w:r w:rsidR="00F8308F">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F8308F">
        <w:rPr>
          <w:rFonts w:ascii="Cambria Math" w:hAnsi="Cambria Math" w:cs="Cambria Math"/>
          <w:sz w:val="22"/>
          <w:szCs w:val="22"/>
        </w:rPr>
        <w:instrText>ﬀ</w:instrText>
      </w:r>
      <w:r w:rsidR="00F8308F">
        <w:rPr>
          <w:rFonts w:ascii="Arial" w:hAnsi="Arial" w:cs="Arial"/>
          <w:sz w:val="22"/>
          <w:szCs w:val="22"/>
        </w:rPr>
        <w:instrText>ects of large-scale power outages, including the massive power failure that a</w:instrText>
      </w:r>
      <w:r w:rsidR="00F8308F">
        <w:rPr>
          <w:rFonts w:ascii="Cambria Math" w:hAnsi="Cambria Math" w:cs="Cambria Math"/>
          <w:sz w:val="22"/>
          <w:szCs w:val="22"/>
        </w:rPr>
        <w:instrText>ﬀ</w:instrText>
      </w:r>
      <w:r w:rsidR="00F8308F">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F8308F">
        <w:rPr>
          <w:rFonts w:ascii="Cambria Math" w:hAnsi="Cambria Math" w:cs="Cambria Math"/>
          <w:sz w:val="22"/>
          <w:szCs w:val="22"/>
        </w:rPr>
        <w:instrText>ﬀ</w:instrText>
      </w:r>
      <w:r w:rsidR="00F8308F">
        <w:rPr>
          <w:rFonts w:ascii="Arial" w:hAnsi="Arial" w:cs="Arial"/>
          <w:sz w:val="22"/>
          <w:szCs w:val="22"/>
        </w:rPr>
        <w:instrText>ect health. This information can inform preparedness e</w:instrText>
      </w:r>
      <w:r w:rsidR="00F8308F">
        <w:rPr>
          <w:rFonts w:ascii="Cambria Math" w:hAnsi="Cambria Math" w:cs="Cambria Math"/>
          <w:sz w:val="22"/>
          <w:szCs w:val="22"/>
        </w:rPr>
        <w:instrText>ﬀ</w:instrText>
      </w:r>
      <w:r w:rsidR="00F8308F">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0077652B">
        <w:rPr>
          <w:rFonts w:ascii="Arial" w:hAnsi="Arial" w:cs="Arial"/>
          <w:sz w:val="22"/>
          <w:szCs w:val="22"/>
        </w:rPr>
        <w:fldChar w:fldCharType="separate"/>
      </w:r>
      <w:r w:rsidR="00F8308F" w:rsidRPr="00F8308F">
        <w:rPr>
          <w:rFonts w:ascii="Arial" w:hAnsi="Arial" w:cs="Arial"/>
          <w:kern w:val="0"/>
          <w:sz w:val="22"/>
          <w:lang w:val="en-US"/>
        </w:rPr>
        <w:t>(3–5,31)</w:t>
      </w:r>
      <w:r w:rsidR="0077652B">
        <w:rPr>
          <w:rFonts w:ascii="Arial" w:hAnsi="Arial" w:cs="Arial"/>
          <w:sz w:val="22"/>
          <w:szCs w:val="22"/>
        </w:rPr>
        <w:fldChar w:fldCharType="end"/>
      </w:r>
      <w:r w:rsidR="00DE7EB2">
        <w:rPr>
          <w:rFonts w:ascii="Arial" w:hAnsi="Arial" w:cs="Arial"/>
          <w:sz w:val="22"/>
          <w:szCs w:val="22"/>
        </w:rPr>
        <w:t>.</w:t>
      </w:r>
      <w:r w:rsidR="009406ED" w:rsidRPr="00BC7831">
        <w:rPr>
          <w:rFonts w:ascii="Arial" w:hAnsi="Arial" w:cs="Arial"/>
          <w:sz w:val="22"/>
          <w:szCs w:val="22"/>
        </w:rPr>
        <w:t xml:space="preserve"> </w:t>
      </w:r>
      <w:r w:rsidR="00DE7EB2">
        <w:rPr>
          <w:rFonts w:ascii="Arial" w:hAnsi="Arial" w:cs="Arial"/>
          <w:sz w:val="22"/>
          <w:szCs w:val="22"/>
        </w:rPr>
        <w:t xml:space="preserve">In New York State, </w:t>
      </w:r>
      <w:r w:rsidR="00863912" w:rsidRPr="00BC7831">
        <w:rPr>
          <w:rFonts w:ascii="Arial" w:hAnsi="Arial" w:cs="Arial"/>
          <w:sz w:val="22"/>
          <w:szCs w:val="22"/>
        </w:rPr>
        <w:t>Deng et al.</w:t>
      </w:r>
      <w:r w:rsidR="00850DE5" w:rsidRPr="00BC7831">
        <w:rPr>
          <w:rFonts w:ascii="Arial" w:hAnsi="Arial" w:cs="Arial"/>
          <w:sz w:val="22"/>
          <w:szCs w:val="22"/>
        </w:rPr>
        <w:t xml:space="preserve"> found </w:t>
      </w:r>
      <w:r w:rsidR="00CA196D" w:rsidRPr="00BC7831">
        <w:rPr>
          <w:rFonts w:ascii="Arial" w:hAnsi="Arial" w:cs="Arial"/>
          <w:sz w:val="22"/>
          <w:szCs w:val="22"/>
        </w:rPr>
        <w:t>the largest</w:t>
      </w:r>
      <w:r w:rsidR="00850DE5" w:rsidRPr="00BC7831">
        <w:rPr>
          <w:rFonts w:ascii="Arial" w:hAnsi="Arial" w:cs="Arial"/>
          <w:sz w:val="22"/>
          <w:szCs w:val="22"/>
        </w:rPr>
        <w:t xml:space="preserve"> increases in CVD </w:t>
      </w:r>
      <w:r w:rsidR="00A7511D" w:rsidRPr="00BC7831">
        <w:rPr>
          <w:rFonts w:ascii="Arial" w:hAnsi="Arial" w:cs="Arial"/>
          <w:sz w:val="22"/>
          <w:szCs w:val="22"/>
        </w:rPr>
        <w:t>emergency department</w:t>
      </w:r>
      <w:r w:rsidR="0081233E" w:rsidRPr="00BC7831">
        <w:rPr>
          <w:rFonts w:ascii="Arial" w:hAnsi="Arial" w:cs="Arial"/>
          <w:sz w:val="22"/>
          <w:szCs w:val="22"/>
        </w:rPr>
        <w:t xml:space="preserve"> </w:t>
      </w:r>
      <w:r w:rsidR="00850DE5" w:rsidRPr="00BC7831">
        <w:rPr>
          <w:rFonts w:ascii="Arial" w:hAnsi="Arial" w:cs="Arial"/>
          <w:sz w:val="22"/>
          <w:szCs w:val="22"/>
        </w:rPr>
        <w:t xml:space="preserve">visits the day after exposure, </w:t>
      </w:r>
      <w:r w:rsidR="007C0B2D" w:rsidRPr="00BC7831">
        <w:rPr>
          <w:rFonts w:ascii="Arial" w:hAnsi="Arial" w:cs="Arial"/>
          <w:sz w:val="22"/>
          <w:szCs w:val="22"/>
        </w:rPr>
        <w:t xml:space="preserve">while </w:t>
      </w:r>
      <w:r w:rsidR="00850DE5" w:rsidRPr="00BC7831">
        <w:rPr>
          <w:rFonts w:ascii="Arial" w:hAnsi="Arial" w:cs="Arial"/>
          <w:sz w:val="22"/>
          <w:szCs w:val="22"/>
        </w:rPr>
        <w:t>respiratory visits</w:t>
      </w:r>
      <w:r w:rsidR="007C0B2D" w:rsidRPr="00BC7831">
        <w:rPr>
          <w:rFonts w:ascii="Arial" w:hAnsi="Arial" w:cs="Arial"/>
          <w:sz w:val="22"/>
          <w:szCs w:val="22"/>
        </w:rPr>
        <w:t xml:space="preserve"> increased most</w:t>
      </w:r>
      <w:r w:rsidR="00850DE5" w:rsidRPr="00BC7831">
        <w:rPr>
          <w:rFonts w:ascii="Arial" w:hAnsi="Arial" w:cs="Arial"/>
          <w:sz w:val="22"/>
          <w:szCs w:val="22"/>
        </w:rPr>
        <w:t xml:space="preserve"> </w:t>
      </w:r>
      <w:r w:rsidR="00DE7EB2">
        <w:rPr>
          <w:rFonts w:ascii="Arial" w:hAnsi="Arial" w:cs="Arial"/>
          <w:sz w:val="22"/>
          <w:szCs w:val="22"/>
        </w:rPr>
        <w:t>on the</w:t>
      </w:r>
      <w:r w:rsidR="00DE7EB2" w:rsidRPr="00BC7831">
        <w:rPr>
          <w:rFonts w:ascii="Arial" w:hAnsi="Arial" w:cs="Arial"/>
          <w:sz w:val="22"/>
          <w:szCs w:val="22"/>
        </w:rPr>
        <w:t xml:space="preserve"> </w:t>
      </w:r>
      <w:r w:rsidR="00850DE5" w:rsidRPr="00BC7831">
        <w:rPr>
          <w:rFonts w:ascii="Arial" w:hAnsi="Arial" w:cs="Arial"/>
          <w:sz w:val="22"/>
          <w:szCs w:val="22"/>
        </w:rPr>
        <w:t>day of exposure</w:t>
      </w:r>
      <w:r w:rsidR="00E5206C" w:rsidRPr="00BC7831">
        <w:rPr>
          <w:rFonts w:ascii="Arial" w:hAnsi="Arial" w:cs="Arial"/>
          <w:sz w:val="22"/>
          <w:szCs w:val="22"/>
        </w:rPr>
        <w:t xml:space="preserve">; </w:t>
      </w:r>
      <w:r w:rsidR="00DE7EB2">
        <w:rPr>
          <w:rFonts w:ascii="Arial" w:hAnsi="Arial" w:cs="Arial"/>
          <w:sz w:val="22"/>
          <w:szCs w:val="22"/>
        </w:rPr>
        <w:t>the same</w:t>
      </w:r>
      <w:r w:rsidR="00E5206C" w:rsidRPr="00BC7831">
        <w:rPr>
          <w:rFonts w:ascii="Arial" w:hAnsi="Arial" w:cs="Arial"/>
          <w:sz w:val="22"/>
          <w:szCs w:val="22"/>
        </w:rPr>
        <w:t xml:space="preserve"> pattern</w:t>
      </w:r>
      <w:r w:rsidR="00664231" w:rsidRPr="00BC7831">
        <w:rPr>
          <w:rFonts w:ascii="Arial" w:hAnsi="Arial" w:cs="Arial"/>
          <w:sz w:val="22"/>
          <w:szCs w:val="22"/>
        </w:rPr>
        <w:t xml:space="preserve"> </w:t>
      </w:r>
      <w:r w:rsidR="00DE7EB2">
        <w:rPr>
          <w:rFonts w:ascii="Arial" w:hAnsi="Arial" w:cs="Arial"/>
          <w:sz w:val="22"/>
          <w:szCs w:val="22"/>
        </w:rPr>
        <w:t>as</w:t>
      </w:r>
      <w:r w:rsidR="00DE7EB2" w:rsidRPr="00BC7831">
        <w:rPr>
          <w:rFonts w:ascii="Arial" w:hAnsi="Arial" w:cs="Arial"/>
          <w:sz w:val="22"/>
          <w:szCs w:val="22"/>
        </w:rPr>
        <w:t xml:space="preserve"> </w:t>
      </w:r>
      <w:r w:rsidR="00664231" w:rsidRPr="00BC7831">
        <w:rPr>
          <w:rFonts w:ascii="Arial" w:hAnsi="Arial" w:cs="Arial"/>
          <w:sz w:val="22"/>
          <w:szCs w:val="22"/>
        </w:rPr>
        <w:t>our results</w:t>
      </w:r>
      <w:r w:rsidR="00A24237" w:rsidRPr="00BC7831">
        <w:rPr>
          <w:rFonts w:ascii="Arial" w:hAnsi="Arial" w:cs="Arial"/>
          <w:sz w:val="22"/>
          <w:szCs w:val="22"/>
        </w:rPr>
        <w:t xml:space="preserve">. </w:t>
      </w:r>
      <w:r w:rsidR="003D58AA" w:rsidRPr="00BC7831">
        <w:rPr>
          <w:rFonts w:ascii="Arial" w:hAnsi="Arial" w:cs="Arial"/>
          <w:sz w:val="22"/>
          <w:szCs w:val="22"/>
        </w:rPr>
        <w:t>Using New York State-specific power outage data</w:t>
      </w:r>
      <w:r w:rsidR="009F1728" w:rsidRPr="00BC7831">
        <w:rPr>
          <w:rFonts w:ascii="Arial" w:hAnsi="Arial" w:cs="Arial"/>
          <w:sz w:val="22"/>
          <w:szCs w:val="22"/>
        </w:rPr>
        <w:t xml:space="preserve"> with high spatial resolution</w:t>
      </w:r>
      <w:r w:rsidR="003D58AA" w:rsidRPr="00BC7831">
        <w:rPr>
          <w:rFonts w:ascii="Arial" w:hAnsi="Arial" w:cs="Arial"/>
          <w:sz w:val="22"/>
          <w:szCs w:val="22"/>
        </w:rPr>
        <w:t xml:space="preserve">, </w:t>
      </w:r>
      <w:proofErr w:type="gramStart"/>
      <w:r w:rsidR="00FE7EE3" w:rsidRPr="00BC7831">
        <w:rPr>
          <w:rFonts w:ascii="Arial" w:hAnsi="Arial" w:cs="Arial"/>
          <w:sz w:val="22"/>
          <w:szCs w:val="22"/>
        </w:rPr>
        <w:t>Do</w:t>
      </w:r>
      <w:proofErr w:type="gramEnd"/>
      <w:r w:rsidR="00FE7EE3" w:rsidRPr="00BC7831">
        <w:rPr>
          <w:rFonts w:ascii="Arial" w:hAnsi="Arial" w:cs="Arial"/>
          <w:sz w:val="22"/>
          <w:szCs w:val="22"/>
        </w:rPr>
        <w:t xml:space="preserve"> et al. measured the effects of power outage on CVD hospitalizations in Medicare beneficiaries 65+ in </w:t>
      </w:r>
      <w:r w:rsidR="00167594" w:rsidRPr="00BC7831">
        <w:rPr>
          <w:rFonts w:ascii="Arial" w:hAnsi="Arial" w:cs="Arial"/>
          <w:sz w:val="22"/>
          <w:szCs w:val="22"/>
        </w:rPr>
        <w:t>N</w:t>
      </w:r>
      <w:r w:rsidR="00FE7EE3" w:rsidRPr="00BC7831">
        <w:rPr>
          <w:rFonts w:ascii="Arial" w:hAnsi="Arial" w:cs="Arial"/>
          <w:sz w:val="22"/>
          <w:szCs w:val="22"/>
        </w:rPr>
        <w:t xml:space="preserve">ew York </w:t>
      </w:r>
      <w:r w:rsidR="00167594" w:rsidRPr="00BC7831">
        <w:rPr>
          <w:rFonts w:ascii="Arial" w:hAnsi="Arial" w:cs="Arial"/>
          <w:sz w:val="22"/>
          <w:szCs w:val="22"/>
        </w:rPr>
        <w:t>S</w:t>
      </w:r>
      <w:r w:rsidR="00FE7EE3" w:rsidRPr="00BC7831">
        <w:rPr>
          <w:rFonts w:ascii="Arial" w:hAnsi="Arial" w:cs="Arial"/>
          <w:sz w:val="22"/>
          <w:szCs w:val="22"/>
        </w:rPr>
        <w:t>tate</w:t>
      </w:r>
      <w:r w:rsidR="002C6AAF" w:rsidRPr="00BC7831">
        <w:rPr>
          <w:rFonts w:ascii="Arial" w:hAnsi="Arial" w:cs="Arial"/>
          <w:sz w:val="22"/>
          <w:szCs w:val="22"/>
        </w:rPr>
        <w:t xml:space="preserve"> </w:t>
      </w:r>
      <w:r w:rsidR="00BC2498" w:rsidRPr="00BC7831">
        <w:rPr>
          <w:rFonts w:ascii="Arial" w:hAnsi="Arial" w:cs="Arial"/>
          <w:sz w:val="22"/>
          <w:szCs w:val="22"/>
        </w:rPr>
        <w:t>from</w:t>
      </w:r>
      <w:r w:rsidR="002C6AAF" w:rsidRPr="00BC7831">
        <w:rPr>
          <w:rFonts w:ascii="Arial" w:hAnsi="Arial" w:cs="Arial"/>
          <w:sz w:val="22"/>
          <w:szCs w:val="22"/>
        </w:rPr>
        <w:t xml:space="preserve"> 2017-2018</w:t>
      </w:r>
      <w:r w:rsidR="00DE7EB2">
        <w:rPr>
          <w:rFonts w:ascii="Arial" w:hAnsi="Arial" w:cs="Arial"/>
          <w:sz w:val="22"/>
          <w:szCs w:val="22"/>
        </w:rPr>
        <w:t>, which overlaps our study period and population</w:t>
      </w:r>
      <w:r w:rsidR="00000C70" w:rsidRPr="00BC7831">
        <w:rPr>
          <w:rFonts w:ascii="Arial" w:hAnsi="Arial" w:cs="Arial"/>
          <w:sz w:val="22"/>
          <w:szCs w:val="22"/>
        </w:rPr>
        <w:t xml:space="preserve">. </w:t>
      </w:r>
      <w:r w:rsidR="00DE7EB2">
        <w:rPr>
          <w:rFonts w:ascii="Arial" w:hAnsi="Arial" w:cs="Arial"/>
          <w:sz w:val="22"/>
          <w:szCs w:val="22"/>
        </w:rPr>
        <w:t>They</w:t>
      </w:r>
      <w:r w:rsidR="009F3815" w:rsidRPr="00BC7831">
        <w:rPr>
          <w:rFonts w:ascii="Arial" w:hAnsi="Arial" w:cs="Arial"/>
          <w:sz w:val="22"/>
          <w:szCs w:val="22"/>
        </w:rPr>
        <w:t xml:space="preserve"> </w:t>
      </w:r>
      <w:r w:rsidR="00FE7EE3" w:rsidRPr="00BC7831">
        <w:rPr>
          <w:rFonts w:ascii="Arial" w:hAnsi="Arial" w:cs="Arial"/>
          <w:sz w:val="22"/>
          <w:szCs w:val="22"/>
        </w:rPr>
        <w:t xml:space="preserve">found elevated emergency CVD hospitalizations </w:t>
      </w:r>
      <w:r w:rsidR="00A22D19" w:rsidRPr="00BC7831">
        <w:rPr>
          <w:rFonts w:ascii="Arial" w:hAnsi="Arial" w:cs="Arial"/>
          <w:sz w:val="22"/>
          <w:szCs w:val="22"/>
        </w:rPr>
        <w:lastRenderedPageBreak/>
        <w:t xml:space="preserve">one day </w:t>
      </w:r>
      <w:r w:rsidR="00FE7EE3" w:rsidRPr="00BC7831">
        <w:rPr>
          <w:rFonts w:ascii="Arial" w:hAnsi="Arial" w:cs="Arial"/>
          <w:sz w:val="22"/>
          <w:szCs w:val="22"/>
        </w:rPr>
        <w:t xml:space="preserve">after </w:t>
      </w:r>
      <w:r w:rsidR="0051254F" w:rsidRPr="00BC7831">
        <w:rPr>
          <w:rFonts w:ascii="Arial" w:hAnsi="Arial" w:cs="Arial"/>
          <w:sz w:val="22"/>
          <w:szCs w:val="22"/>
        </w:rPr>
        <w:t xml:space="preserve">power outage </w:t>
      </w:r>
      <w:r w:rsidR="00FE7EE3" w:rsidRPr="00BC7831">
        <w:rPr>
          <w:rFonts w:ascii="Arial" w:hAnsi="Arial" w:cs="Arial"/>
          <w:sz w:val="22"/>
          <w:szCs w:val="22"/>
        </w:rPr>
        <w:t>exposure, though confidence intervals crossed the null</w:t>
      </w:r>
      <w:r w:rsidR="00DE7EB2">
        <w:rPr>
          <w:rFonts w:ascii="Arial" w:hAnsi="Arial" w:cs="Arial"/>
          <w:sz w:val="22"/>
          <w:szCs w:val="22"/>
        </w:rPr>
        <w:t xml:space="preserve"> </w:t>
      </w:r>
      <w:r w:rsidR="0077652B">
        <w:rPr>
          <w:rFonts w:ascii="Arial" w:hAnsi="Arial" w:cs="Arial"/>
          <w:sz w:val="22"/>
          <w:szCs w:val="22"/>
        </w:rPr>
        <w:fldChar w:fldCharType="begin"/>
      </w:r>
      <w:r w:rsidR="00F8308F">
        <w:rPr>
          <w:rFonts w:ascii="Arial" w:hAnsi="Arial" w:cs="Arial"/>
          <w:sz w:val="22"/>
          <w:szCs w:val="22"/>
        </w:rPr>
        <w:instrText xml:space="preserve"> ADDIN ZOTERO_ITEM CSL_CITATION {"citationID":"LGZTKj7L","properties":{"formattedCitation":"(31)","plainCitation":"(31)","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0077652B">
        <w:rPr>
          <w:rFonts w:ascii="Arial" w:hAnsi="Arial" w:cs="Arial"/>
          <w:sz w:val="22"/>
          <w:szCs w:val="22"/>
        </w:rPr>
        <w:fldChar w:fldCharType="separate"/>
      </w:r>
      <w:r w:rsidR="00F8308F">
        <w:rPr>
          <w:rFonts w:ascii="Arial" w:hAnsi="Arial" w:cs="Arial"/>
          <w:noProof/>
          <w:sz w:val="22"/>
          <w:szCs w:val="22"/>
        </w:rPr>
        <w:t>(31)</w:t>
      </w:r>
      <w:r w:rsidR="0077652B">
        <w:rPr>
          <w:rFonts w:ascii="Arial" w:hAnsi="Arial" w:cs="Arial"/>
          <w:sz w:val="22"/>
          <w:szCs w:val="22"/>
        </w:rPr>
        <w:fldChar w:fldCharType="end"/>
      </w:r>
      <w:r w:rsidR="00DE7EB2">
        <w:rPr>
          <w:rFonts w:ascii="Arial" w:hAnsi="Arial" w:cs="Arial"/>
          <w:sz w:val="22"/>
          <w:szCs w:val="22"/>
        </w:rPr>
        <w:t>.</w:t>
      </w:r>
      <w:r w:rsidR="00BC47A6" w:rsidRPr="00BC7831">
        <w:rPr>
          <w:rFonts w:ascii="Arial" w:hAnsi="Arial" w:cs="Arial"/>
          <w:sz w:val="22"/>
          <w:szCs w:val="22"/>
        </w:rPr>
        <w:t xml:space="preserve"> </w:t>
      </w:r>
      <w:r w:rsidR="003E7158" w:rsidRPr="00BC7831">
        <w:rPr>
          <w:rFonts w:ascii="Arial" w:hAnsi="Arial" w:cs="Arial"/>
          <w:sz w:val="22"/>
          <w:szCs w:val="22"/>
        </w:rPr>
        <w:t xml:space="preserve">We </w:t>
      </w:r>
      <w:r w:rsidR="00BC47A6" w:rsidRPr="00BC7831">
        <w:rPr>
          <w:rFonts w:ascii="Arial" w:hAnsi="Arial" w:cs="Arial"/>
          <w:sz w:val="22"/>
          <w:szCs w:val="22"/>
        </w:rPr>
        <w:t>estimated similar effects with more precision</w:t>
      </w:r>
      <w:r w:rsidR="003E7158" w:rsidRPr="00BC7831">
        <w:rPr>
          <w:rFonts w:ascii="Arial" w:hAnsi="Arial" w:cs="Arial"/>
          <w:sz w:val="22"/>
          <w:szCs w:val="22"/>
        </w:rPr>
        <w:t xml:space="preserve"> because of our</w:t>
      </w:r>
      <w:r w:rsidR="00831421" w:rsidRPr="00BC7831">
        <w:rPr>
          <w:rFonts w:ascii="Arial" w:hAnsi="Arial" w:cs="Arial"/>
          <w:sz w:val="22"/>
          <w:szCs w:val="22"/>
        </w:rPr>
        <w:t xml:space="preserve"> larger study population</w:t>
      </w:r>
      <w:r w:rsidR="003E7158" w:rsidRPr="00BC7831">
        <w:rPr>
          <w:rFonts w:ascii="Arial" w:hAnsi="Arial" w:cs="Arial"/>
          <w:sz w:val="22"/>
          <w:szCs w:val="22"/>
        </w:rPr>
        <w:t xml:space="preserve">. </w:t>
      </w:r>
    </w:p>
    <w:p w14:paraId="1C5E1DD1" w14:textId="1715954E" w:rsidR="00BA4F80" w:rsidRPr="00BC7831" w:rsidRDefault="00BA4F80" w:rsidP="001C6B07">
      <w:pPr>
        <w:spacing w:line="480" w:lineRule="auto"/>
        <w:ind w:firstLine="720"/>
        <w:rPr>
          <w:rFonts w:ascii="Arial" w:hAnsi="Arial" w:cs="Arial"/>
          <w:sz w:val="22"/>
          <w:szCs w:val="22"/>
        </w:rPr>
      </w:pPr>
      <w:r w:rsidRPr="00BC7831">
        <w:rPr>
          <w:rFonts w:ascii="Arial" w:hAnsi="Arial" w:cs="Arial"/>
          <w:sz w:val="22"/>
          <w:szCs w:val="22"/>
        </w:rPr>
        <w:t xml:space="preserve">We hypothesized that power outages lead to CVD and respiratory hospitalizations in older adults because they cause heat exposure, cold exposure, </w:t>
      </w:r>
      <w:commentRangeStart w:id="29"/>
      <w:commentRangeStart w:id="30"/>
      <w:r w:rsidR="00DE7EB2">
        <w:rPr>
          <w:rFonts w:ascii="Arial" w:hAnsi="Arial" w:cs="Arial"/>
          <w:sz w:val="22"/>
          <w:szCs w:val="22"/>
        </w:rPr>
        <w:t>stress</w:t>
      </w:r>
      <w:commentRangeEnd w:id="29"/>
      <w:r w:rsidR="00DE7EB2">
        <w:rPr>
          <w:rStyle w:val="CommentReference"/>
        </w:rPr>
        <w:commentReference w:id="29"/>
      </w:r>
      <w:commentRangeEnd w:id="30"/>
      <w:r w:rsidR="00CA09A4">
        <w:rPr>
          <w:rStyle w:val="CommentReference"/>
        </w:rPr>
        <w:commentReference w:id="30"/>
      </w:r>
      <w:r w:rsidR="00DE7EB2">
        <w:rPr>
          <w:rFonts w:ascii="Arial" w:hAnsi="Arial" w:cs="Arial"/>
          <w:sz w:val="22"/>
          <w:szCs w:val="22"/>
        </w:rPr>
        <w:t xml:space="preserve">, </w:t>
      </w:r>
      <w:r w:rsidRPr="00BC7831">
        <w:rPr>
          <w:rFonts w:ascii="Arial" w:hAnsi="Arial" w:cs="Arial"/>
          <w:sz w:val="22"/>
          <w:szCs w:val="22"/>
        </w:rPr>
        <w:t xml:space="preserve">and loss of </w:t>
      </w:r>
      <w:r w:rsidR="002A7564" w:rsidRPr="00BC7831">
        <w:rPr>
          <w:rFonts w:ascii="Arial" w:hAnsi="Arial" w:cs="Arial"/>
          <w:sz w:val="22"/>
          <w:szCs w:val="22"/>
        </w:rPr>
        <w:t>electricity to life-sustaining medical devices</w:t>
      </w:r>
      <w:r w:rsidR="00772733" w:rsidRPr="00BC7831">
        <w:rPr>
          <w:rFonts w:ascii="Arial" w:hAnsi="Arial" w:cs="Arial"/>
          <w:sz w:val="22"/>
          <w:szCs w:val="22"/>
        </w:rPr>
        <w:t xml:space="preserve"> and mobility </w:t>
      </w:r>
      <w:r w:rsidR="00745119" w:rsidRPr="00BC7831">
        <w:rPr>
          <w:rFonts w:ascii="Arial" w:hAnsi="Arial" w:cs="Arial"/>
          <w:sz w:val="22"/>
          <w:szCs w:val="22"/>
        </w:rPr>
        <w:t>aids</w:t>
      </w:r>
      <w:r w:rsidR="002A7564" w:rsidRPr="00BC7831">
        <w:rPr>
          <w:rFonts w:ascii="Arial" w:hAnsi="Arial" w:cs="Arial"/>
          <w:sz w:val="22"/>
          <w:szCs w:val="22"/>
        </w:rPr>
        <w:t xml:space="preserve">. </w:t>
      </w:r>
      <w:r w:rsidR="00404F0B" w:rsidRPr="00BC7831">
        <w:rPr>
          <w:rFonts w:ascii="Arial" w:hAnsi="Arial" w:cs="Arial"/>
          <w:sz w:val="22"/>
          <w:szCs w:val="22"/>
        </w:rPr>
        <w:t>Power outages may also cause changes in indoor air quality</w:t>
      </w:r>
      <w:r w:rsidR="00DE7EB2">
        <w:rPr>
          <w:rFonts w:ascii="Arial" w:hAnsi="Arial" w:cs="Arial"/>
          <w:sz w:val="22"/>
          <w:szCs w:val="22"/>
        </w:rPr>
        <w:t xml:space="preserve"> when</w:t>
      </w:r>
      <w:r w:rsidR="00B45843" w:rsidRPr="00BC7831">
        <w:rPr>
          <w:rFonts w:ascii="Arial" w:hAnsi="Arial" w:cs="Arial"/>
          <w:sz w:val="22"/>
          <w:szCs w:val="22"/>
        </w:rPr>
        <w:t xml:space="preserve"> </w:t>
      </w:r>
      <w:r w:rsidR="00FF4525" w:rsidRPr="00BC7831">
        <w:rPr>
          <w:rFonts w:ascii="Arial" w:hAnsi="Arial" w:cs="Arial"/>
          <w:sz w:val="22"/>
          <w:szCs w:val="22"/>
        </w:rPr>
        <w:t>dehumidifiers, air purifiers</w:t>
      </w:r>
      <w:r w:rsidR="00DA2B1E" w:rsidRPr="00BC7831">
        <w:rPr>
          <w:rFonts w:ascii="Arial" w:hAnsi="Arial" w:cs="Arial"/>
          <w:sz w:val="22"/>
          <w:szCs w:val="22"/>
        </w:rPr>
        <w:t>,</w:t>
      </w:r>
      <w:r w:rsidR="00FF4525" w:rsidRPr="00BC7831">
        <w:rPr>
          <w:rFonts w:ascii="Arial" w:hAnsi="Arial" w:cs="Arial"/>
          <w:sz w:val="22"/>
          <w:szCs w:val="22"/>
        </w:rPr>
        <w:t xml:space="preserve"> and ventilation systems</w:t>
      </w:r>
      <w:r w:rsidR="00DE7EB2">
        <w:rPr>
          <w:rFonts w:ascii="Arial" w:hAnsi="Arial" w:cs="Arial"/>
          <w:sz w:val="22"/>
          <w:szCs w:val="22"/>
        </w:rPr>
        <w:t xml:space="preserve"> lose power</w:t>
      </w:r>
      <w:r w:rsidR="00E75273" w:rsidRPr="00BC7831">
        <w:rPr>
          <w:rFonts w:ascii="Arial" w:hAnsi="Arial" w:cs="Arial"/>
          <w:sz w:val="22"/>
          <w:szCs w:val="22"/>
        </w:rPr>
        <w:t xml:space="preserve">. </w:t>
      </w:r>
      <w:r w:rsidR="00DE7EB2">
        <w:rPr>
          <w:rFonts w:ascii="Arial" w:hAnsi="Arial" w:cs="Arial"/>
          <w:sz w:val="22"/>
          <w:szCs w:val="22"/>
        </w:rPr>
        <w:t>Further, m</w:t>
      </w:r>
      <w:r w:rsidR="003361A5" w:rsidRPr="00BC7831">
        <w:rPr>
          <w:rFonts w:ascii="Arial" w:hAnsi="Arial" w:cs="Arial"/>
          <w:sz w:val="22"/>
          <w:szCs w:val="22"/>
        </w:rPr>
        <w:t xml:space="preserve">any power outages </w:t>
      </w:r>
      <w:r w:rsidR="00321080" w:rsidRPr="00BC7831">
        <w:rPr>
          <w:rFonts w:ascii="Arial" w:hAnsi="Arial" w:cs="Arial"/>
          <w:sz w:val="22"/>
          <w:szCs w:val="22"/>
        </w:rPr>
        <w:t>are caused by</w:t>
      </w:r>
      <w:r w:rsidR="003361A5" w:rsidRPr="00BC7831">
        <w:rPr>
          <w:rFonts w:ascii="Arial" w:hAnsi="Arial" w:cs="Arial"/>
          <w:sz w:val="22"/>
          <w:szCs w:val="22"/>
        </w:rPr>
        <w:t xml:space="preserve"> </w:t>
      </w:r>
      <w:r w:rsidR="003A08DB" w:rsidRPr="00BC7831">
        <w:rPr>
          <w:rFonts w:ascii="Arial" w:hAnsi="Arial" w:cs="Arial"/>
          <w:sz w:val="22"/>
          <w:szCs w:val="22"/>
        </w:rPr>
        <w:t xml:space="preserve">climate-related </w:t>
      </w:r>
      <w:r w:rsidR="003361A5" w:rsidRPr="00BC7831">
        <w:rPr>
          <w:rFonts w:ascii="Arial" w:hAnsi="Arial" w:cs="Arial"/>
          <w:sz w:val="22"/>
          <w:szCs w:val="22"/>
        </w:rPr>
        <w:t xml:space="preserve">severe weather like heat waves, winter storms, </w:t>
      </w:r>
      <w:r w:rsidR="008D72C5" w:rsidRPr="00BC7831">
        <w:rPr>
          <w:rFonts w:ascii="Arial" w:hAnsi="Arial" w:cs="Arial"/>
          <w:sz w:val="22"/>
          <w:szCs w:val="22"/>
        </w:rPr>
        <w:t xml:space="preserve">hurricanes, </w:t>
      </w:r>
      <w:r w:rsidR="003020D2" w:rsidRPr="00BC7831">
        <w:rPr>
          <w:rFonts w:ascii="Arial" w:hAnsi="Arial" w:cs="Arial"/>
          <w:sz w:val="22"/>
          <w:szCs w:val="22"/>
        </w:rPr>
        <w:t xml:space="preserve">wildfires, </w:t>
      </w:r>
      <w:r w:rsidR="008D72C5" w:rsidRPr="00BC7831">
        <w:rPr>
          <w:rFonts w:ascii="Arial" w:hAnsi="Arial" w:cs="Arial"/>
          <w:sz w:val="22"/>
          <w:szCs w:val="22"/>
        </w:rPr>
        <w:t>and floods</w:t>
      </w:r>
      <w:r w:rsidR="00DE7EB2">
        <w:rPr>
          <w:rFonts w:ascii="Arial" w:hAnsi="Arial" w:cs="Arial"/>
          <w:sz w:val="22"/>
          <w:szCs w:val="22"/>
        </w:rPr>
        <w:t xml:space="preserve"> </w:t>
      </w:r>
      <w:r w:rsidR="003574E6">
        <w:rPr>
          <w:rFonts w:ascii="Arial" w:hAnsi="Arial" w:cs="Arial"/>
          <w:sz w:val="22"/>
          <w:szCs w:val="22"/>
        </w:rPr>
        <w:fldChar w:fldCharType="begin"/>
      </w:r>
      <w:r w:rsidR="00F8308F">
        <w:rPr>
          <w:rFonts w:ascii="Arial" w:hAnsi="Arial" w:cs="Arial"/>
          <w:sz w:val="22"/>
          <w:szCs w:val="22"/>
        </w:rPr>
        <w:instrText xml:space="preserve"> ADDIN ZOTERO_ITEM CSL_CITATION {"citationID":"n3LNDwDY","properties":{"formattedCitation":"(7,28,39)","plainCitation":"(7,28,39)","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38,"uris":["http://zotero.org/users/local/hHKggCUl/items/5LBTMXE2"],"itemData":{"id":238,"type":"article","abstract":"Abstract\n          In the United States, severe weather events increasingly drive power outages, likely with health consequences. Studies typically examined individual severe weather events (e.g., heatwaves), focused on large power outages, and considered small geographic areas (e.g., a city). Here, we described the geographic and temporal patterns of all 8+ hour outages co-occurring with individual (e.g., cyclone alone) and multiple simultaneous severe weather events (e.g., cyclone + anomalous heat) nationally. We used hourly county-level PowerOutage.us data from 2018–2020 to define 8+ hour outages as whenever the proportion of customers without power was ≥0.1% for ≥8 continuous hours. We identified county-level daily severe weather events, including anomalous cold, anomalous heat, tropical cyclones, anomalous precipitation, wildfire, and snowfall. Of 1,657 counties with reliable power outage data, 1,229 (74.2%) experienced an 8+ hour power outage co-occurring with an individual severe weather event, and 880 (53.1%) faced co-occurrence with multiple simultaneous severe weather events. Outages co-occurring with anomalous precipitation events were the most common, affecting 1,158 (69.9%) counties, and concentrated along the Gulf Coast, Northeast, Michigan, and counties with data in Southern California. Co-occurrence with anomalous heat occurred the second most frequently, affecting 742 (44.8%) counties, mostly in Southeastern states. Cyclones – though rarer – affected the Eastern Seaboard and co-occurred with an 8+ hour power 24% of the time. On the West Coast, outages co-occurring with wildfires became increasingly common. Among multiple simultaneous weather events, 8+ hour power outages co-occurred with simultaneous anomalous precipitation-anomalous heat on 1,003 county-days in 39 states, anomalous precipitation-cyclone on 695 county-days in 24 states, and anomalous cold-snowfall on 252 county-days in 27 states. Understanding the spatiotemporal distribution of co-occurring weather-outages can guide efforts to strengthen and weatherize the electricity grid, prepare communities for multi-hazard events, and allocate resources for resilience and recovery.","DOI":"10.21203/rs.3.rs-4752336/v1","language":"en","license":"https://creativecommons.org/licenses/by/4.0/","source":"In Review","title":"Spatiotemporal patterns of power outages co-occurring with individual and multiple severe weather events in the United States, 2018-2020","URL":"https://www.researchsquare.com/article/rs-4752336/v1","author":[{"family":"Do","given":"Vivian"},{"family":"Wilner","given":"Lauren B."},{"family":"Flores","given":"Nina M."},{"family":"McBrien","given":"Heather"},{"family":"Northrop","given":"Alexander J."},{"family":"Casey","given":"Joan A."}],"accessed":{"date-parts":[["2025",1,4]]},"issued":{"date-parts":[["2024",7,18]]}}},{"id":252,"uris":["http://zotero.org/users/local/hHKggCUl/items/4S4TQMHB"],"itemData":{"id":252,"type":"article-journal","abstract":"For power plant networks in developing countries like Iraq, balancing electricity demand and generation continues to be a major challenge. Energy management (EM) in either demand-side (DS) or generation-side (GS) strategies, which is frequently utilized in Iraq due to a lack of adequate power generation, has a small impact on the power balancing mechanism. Most previous studies in similar countries discussed only the application of DS strategies. The purpose of this paper is to contrast and review various energy management methodologies being used in developing nations facing power outages, to be able to recommend suitable ones according to the country’s situation. To assess potential EM-based solutions to improve the total energy efﬁciency of the Iraqi electrical community, a thorough and methodical analysis was carried out. The main objective of this review paper is to discuss the causes of power outages and the energy management strategies addressed here as methods to mitigate or avoid power outages. Unlike existing reviews that concentrated on demandside energy management, this study speciﬁcally focuses on power outage causes in developing countries like Iraq rather than all management strategies. It also introduces the consequences of power outages including analysis of distribution power losses, ﬁnancial loss from power blackouts, and power blackouts in ﬁrms in a typical month. Therefore, it presents readers with state-of-the-art strategies and recommends a generation-based EM strategy to mitigate such issues.","container-title":"Sustainability","DOI":"10.3390/su152015001","ISSN":"2071-1050","issue":"20","journalAbbreviation":"Sustainability","language":"en","license":"https://creativecommons.org/licenses/by/4.0/","page":"15001","source":"DOI.org (Crossref)","title":"Review on Causes of Power Outages and Their Occurrence: Mitigation Strategies","title-short":"Review on Causes of Power Outages and Their Occurrence","volume":"15","author":[{"family":"Salman","given":"Hasan M."},{"family":"Pasupuleti","given":"Jagadeesh"},{"family":"Sabry","given":"Ahmad H."}],"issued":{"date-parts":[["2023",10,18]]}}}],"schema":"https://github.com/citation-style-language/schema/raw/master/csl-citation.json"} </w:instrText>
      </w:r>
      <w:r w:rsidR="003574E6">
        <w:rPr>
          <w:rFonts w:ascii="Arial" w:hAnsi="Arial" w:cs="Arial"/>
          <w:sz w:val="22"/>
          <w:szCs w:val="22"/>
        </w:rPr>
        <w:fldChar w:fldCharType="separate"/>
      </w:r>
      <w:r w:rsidR="00F8308F">
        <w:rPr>
          <w:rFonts w:ascii="Arial" w:hAnsi="Arial" w:cs="Arial"/>
          <w:noProof/>
          <w:sz w:val="22"/>
          <w:szCs w:val="22"/>
        </w:rPr>
        <w:t>(7,28,39)</w:t>
      </w:r>
      <w:r w:rsidR="003574E6">
        <w:rPr>
          <w:rFonts w:ascii="Arial" w:hAnsi="Arial" w:cs="Arial"/>
          <w:sz w:val="22"/>
          <w:szCs w:val="22"/>
        </w:rPr>
        <w:fldChar w:fldCharType="end"/>
      </w:r>
      <w:r w:rsidR="00DE7EB2">
        <w:rPr>
          <w:rFonts w:ascii="Arial" w:hAnsi="Arial" w:cs="Arial"/>
          <w:sz w:val="22"/>
          <w:szCs w:val="22"/>
        </w:rPr>
        <w:t xml:space="preserve">, which likely amplifies health risks </w:t>
      </w:r>
      <w:r w:rsidR="002F18F6">
        <w:rPr>
          <w:rFonts w:ascii="Arial" w:hAnsi="Arial" w:cs="Arial"/>
          <w:sz w:val="22"/>
          <w:szCs w:val="22"/>
        </w:rPr>
        <w:fldChar w:fldCharType="begin"/>
      </w:r>
      <w:r w:rsidR="00F8308F">
        <w:rPr>
          <w:rFonts w:ascii="Arial" w:hAnsi="Arial" w:cs="Arial"/>
          <w:sz w:val="22"/>
          <w:szCs w:val="22"/>
        </w:rPr>
        <w:instrText xml:space="preserve"> ADDIN ZOTERO_ITEM CSL_CITATION {"citationID":"EbWJFV3l","properties":{"formattedCitation":"(4,40,41)","plainCitation":"(4,40,41)","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00F8308F">
        <w:rPr>
          <w:rFonts w:ascii="Cambria Math" w:hAnsi="Cambria Math" w:cs="Cambria Math"/>
          <w:sz w:val="22"/>
          <w:szCs w:val="22"/>
        </w:rPr>
        <w:instrText>ﬀ</w:instrText>
      </w:r>
      <w:r w:rsidR="00F8308F">
        <w:rPr>
          <w:rFonts w:ascii="Arial" w:hAnsi="Arial" w:cs="Arial"/>
          <w:sz w:val="22"/>
          <w:szCs w:val="22"/>
        </w:rPr>
        <w:instrText>ects. We aimed to investigate the individual and joint e</w:instrText>
      </w:r>
      <w:r w:rsidR="00F8308F">
        <w:rPr>
          <w:rFonts w:ascii="Cambria Math" w:hAnsi="Cambria Math" w:cs="Cambria Math"/>
          <w:sz w:val="22"/>
          <w:szCs w:val="22"/>
        </w:rPr>
        <w:instrText>ﬀ</w:instrText>
      </w:r>
      <w:r w:rsidR="00F8308F">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F8308F">
        <w:rPr>
          <w:rFonts w:ascii="Cambria Math" w:hAnsi="Cambria Math" w:cs="Cambria Math"/>
          <w:sz w:val="22"/>
          <w:szCs w:val="22"/>
        </w:rPr>
        <w:instrText>ﬀ</w:instrText>
      </w:r>
      <w:r w:rsidR="00F8308F">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F8308F">
        <w:rPr>
          <w:rFonts w:ascii="Cambria Math" w:hAnsi="Cambria Math" w:cs="Cambria Math"/>
          <w:sz w:val="22"/>
          <w:szCs w:val="22"/>
        </w:rPr>
        <w:instrText>ﬀ</w:instrText>
      </w:r>
      <w:r w:rsidR="00F8308F">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F8308F">
        <w:rPr>
          <w:rFonts w:ascii="Cambria Math" w:hAnsi="Cambria Math" w:cs="Cambria Math"/>
          <w:sz w:val="22"/>
          <w:szCs w:val="22"/>
        </w:rPr>
        <w:instrText>ﬀ</w:instrText>
      </w:r>
      <w:r w:rsidR="00F8308F">
        <w:rPr>
          <w:rFonts w:ascii="Arial" w:hAnsi="Arial" w:cs="Arial"/>
          <w:sz w:val="22"/>
          <w:szCs w:val="22"/>
        </w:rPr>
        <w:instrText>ect on both multiplicative and additive scales. Over 35% of the thunderstorm e</w:instrText>
      </w:r>
      <w:r w:rsidR="00F8308F">
        <w:rPr>
          <w:rFonts w:ascii="Cambria Math" w:hAnsi="Cambria Math" w:cs="Cambria Math"/>
          <w:sz w:val="22"/>
          <w:szCs w:val="22"/>
        </w:rPr>
        <w:instrText>ﬀ</w:instrText>
      </w:r>
      <w:r w:rsidR="00F8308F">
        <w:rPr>
          <w:rFonts w:ascii="Arial" w:hAnsi="Arial" w:cs="Arial"/>
          <w:sz w:val="22"/>
          <w:szCs w:val="22"/>
        </w:rPr>
        <w:instrText>ects were mediated by PM2:5 and RH.\nCONCLUSION: Thunderstorms accompanied by POs showed the strongest respiratory e</w:instrText>
      </w:r>
      <w:r w:rsidR="00F8308F">
        <w:rPr>
          <w:rFonts w:ascii="Cambria Math" w:hAnsi="Cambria Math" w:cs="Cambria Math"/>
          <w:sz w:val="22"/>
          <w:szCs w:val="22"/>
        </w:rPr>
        <w:instrText>ﬀ</w:instrText>
      </w:r>
      <w:r w:rsidR="00F8308F">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F8308F">
        <w:rPr>
          <w:rFonts w:ascii="Cambria Math" w:hAnsi="Cambria Math" w:cs="Cambria Math"/>
          <w:sz w:val="22"/>
          <w:szCs w:val="22"/>
        </w:rPr>
        <w:instrText>ﬀ</w:instrText>
      </w:r>
      <w:r w:rsidR="00F8308F">
        <w:rPr>
          <w:rFonts w:ascii="Arial" w:hAnsi="Arial" w:cs="Arial"/>
          <w:sz w:val="22"/>
          <w:szCs w:val="22"/>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254,"uris":["http://zotero.org/users/local/hHKggCUl/items/VQ4F66NY"],"itemData":{"id":254,"type":"article-journal","abstract":"Highly destructive disasters such as ﬂoods and power outages (PO) are becoming more commonplace in the U.S. Few studies examine the effects of ﬂoods and PO on health, and no studies examine the synergistic effects of PO and ﬂoods, which are increasingly co-occurring events. We examined the independent and synergistic impacts of PO and ﬂoods on cardiovascular diseases, chronic respiratory diseases, respiratory infections, and food-/water-borne diseases (FWBD) in New York State (NYS) from 2002 to 2018. We obtained hospitalization data from the NYS discharge database, PO data from the NYS Department of Public Service, and ﬂoods events from NOAA. Distributed lag nonlinear models were used to evaluate the PO/ﬂoods-health association while controlling for time-varying confounders. We identiﬁed signiﬁcant increased health risks associated with both the independent effects from PO and ﬂoods, and their synergistic effects. Generally, the Rate Ratios (RRs) for the co-occurrence of PO and ﬂoods were the highest, followed by PO alone, and then ﬂoods alone, especially when PO coverage is &gt;75th percentile of its distribution (1.72% PO coverage). For PO and ﬂoods combined, immediate effects (lag 0) were observed for chronic respiratory diseases (RR:1.58, 95% CI: 1.24, 2.00) and FWBD (RR:3.02, 95%CI: 1.60, 5.69), but delayed effects were found for cardiovascular diseases (lag 3, RR:1.13, 95%CI: 1.03, 1.24) and respiratory infections (lag 6, RR:1.85, 95%CI: 1.35, 2.53). The risk association was slightly stronger among females, whites, older adults, and uninsured people but not statistically signiﬁcant. Improving power system resiliency could be a very effective way to alleviate the burden on hospitals during co-occurring ﬂoods.","container-title":"Science of The Total Environment","DOI":"10.1016/j.scitotenv.2022.154305","ISSN":"00489697","journalAbbreviation":"Science of The Total Environment","language":"en","page":"154305","source":"DOI.org (Crossref)","title":"The independent and synergistic impacts of power outages and floods on hospital admissions for multiple diseases","volume":"828","author":[{"family":"Deng","given":"Xinlei"},{"family":"Friedman","given":"Samantha"},{"family":"Ryan","given":"Ian"},{"family":"Zhang","given":"Wangjian"},{"family":"Dong","given":"Guanghui"},{"family":"Rodriguez","given":"Havidan"},{"family":"Yu","given":"Fangqun"},{"family":"Huang","given":"Wenzhong"},{"family":"Nair","given":"Arshad"},{"family":"Luo","given":"Gan"},{"family":"Lin","given":"Shao"}],"issued":{"date-parts":[["2022",7]]}}},{"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002F18F6">
        <w:rPr>
          <w:rFonts w:ascii="Arial" w:hAnsi="Arial" w:cs="Arial"/>
          <w:sz w:val="22"/>
          <w:szCs w:val="22"/>
        </w:rPr>
        <w:fldChar w:fldCharType="separate"/>
      </w:r>
      <w:r w:rsidR="00F8308F">
        <w:rPr>
          <w:rFonts w:ascii="Arial" w:hAnsi="Arial" w:cs="Arial"/>
          <w:noProof/>
          <w:sz w:val="22"/>
          <w:szCs w:val="22"/>
        </w:rPr>
        <w:t>(4,40,41)</w:t>
      </w:r>
      <w:r w:rsidR="002F18F6">
        <w:rPr>
          <w:rFonts w:ascii="Arial" w:hAnsi="Arial" w:cs="Arial"/>
          <w:sz w:val="22"/>
          <w:szCs w:val="22"/>
        </w:rPr>
        <w:fldChar w:fldCharType="end"/>
      </w:r>
      <w:r w:rsidR="00DE7EB2">
        <w:rPr>
          <w:rFonts w:ascii="Arial" w:hAnsi="Arial" w:cs="Arial"/>
          <w:sz w:val="22"/>
          <w:szCs w:val="22"/>
        </w:rPr>
        <w:t>.</w:t>
      </w:r>
      <w:r w:rsidR="00A7199C" w:rsidRPr="00BC7831">
        <w:rPr>
          <w:rFonts w:ascii="Arial" w:hAnsi="Arial" w:cs="Arial"/>
          <w:sz w:val="22"/>
          <w:szCs w:val="22"/>
        </w:rPr>
        <w:t xml:space="preserve"> </w:t>
      </w:r>
      <w:r w:rsidR="00DE7EB2">
        <w:rPr>
          <w:rFonts w:ascii="Arial" w:hAnsi="Arial" w:cs="Arial"/>
          <w:sz w:val="22"/>
          <w:szCs w:val="22"/>
        </w:rPr>
        <w:t xml:space="preserve">While we did not directly assess co-exposure to extreme weather, </w:t>
      </w:r>
      <w:r w:rsidR="00F95BF9" w:rsidRPr="00BC7831">
        <w:rPr>
          <w:rFonts w:ascii="Arial" w:hAnsi="Arial" w:cs="Arial"/>
          <w:sz w:val="22"/>
          <w:szCs w:val="22"/>
        </w:rPr>
        <w:t>we controlled for temperature, wind, and precipitation</w:t>
      </w:r>
      <w:r w:rsidR="00DE7EB2">
        <w:rPr>
          <w:rFonts w:ascii="Arial" w:hAnsi="Arial" w:cs="Arial"/>
          <w:sz w:val="22"/>
          <w:szCs w:val="22"/>
        </w:rPr>
        <w:t xml:space="preserve"> as confounders. </w:t>
      </w:r>
      <w:r w:rsidR="009D7FAE">
        <w:rPr>
          <w:rFonts w:ascii="Arial" w:hAnsi="Arial" w:cs="Arial"/>
          <w:sz w:val="22"/>
          <w:szCs w:val="22"/>
        </w:rPr>
        <w:t>Enabled by</w:t>
      </w:r>
      <w:r w:rsidR="009D7FAE" w:rsidRPr="00BC7831">
        <w:rPr>
          <w:rFonts w:ascii="Arial" w:hAnsi="Arial" w:cs="Arial"/>
          <w:sz w:val="22"/>
          <w:szCs w:val="22"/>
        </w:rPr>
        <w:t xml:space="preserve"> </w:t>
      </w:r>
      <w:r w:rsidR="009D7FAE">
        <w:rPr>
          <w:rFonts w:ascii="Arial" w:hAnsi="Arial" w:cs="Arial"/>
          <w:sz w:val="22"/>
          <w:szCs w:val="22"/>
        </w:rPr>
        <w:t>n</w:t>
      </w:r>
      <w:r w:rsidR="009D7FAE" w:rsidRPr="00BC7831">
        <w:rPr>
          <w:rFonts w:ascii="Arial" w:hAnsi="Arial" w:cs="Arial"/>
          <w:sz w:val="22"/>
          <w:szCs w:val="22"/>
        </w:rPr>
        <w:t>ew national datasets of power outage exposure</w:t>
      </w:r>
      <w:r w:rsidR="009D7FAE">
        <w:rPr>
          <w:rFonts w:ascii="Arial" w:hAnsi="Arial" w:cs="Arial"/>
          <w:sz w:val="22"/>
          <w:szCs w:val="22"/>
        </w:rPr>
        <w:t xml:space="preserve"> </w:t>
      </w:r>
      <w:r w:rsidR="009D7FAE">
        <w:rPr>
          <w:rFonts w:ascii="Arial" w:hAnsi="Arial" w:cs="Arial"/>
          <w:sz w:val="22"/>
          <w:szCs w:val="22"/>
        </w:rPr>
        <w:fldChar w:fldCharType="begin"/>
      </w:r>
      <w:r w:rsidR="00F8308F">
        <w:rPr>
          <w:rFonts w:ascii="Arial" w:hAnsi="Arial" w:cs="Arial"/>
          <w:sz w:val="22"/>
          <w:szCs w:val="22"/>
        </w:rPr>
        <w:instrText xml:space="preserve"> ADDIN ZOTERO_ITEM CSL_CITATION {"citationID":"640JPRSX","properties":{"formattedCitation":"(25,29)","plainCitation":"(25,29)","noteIndex":0},"citationItems":[{"id":230,"uris":["http://zotero.org/users/local/hHKggCUl/items/4TZTQRK2"],"itemData":{"id":230,"type":"webpage","title":"Oak Ridge National Laboratory, EAGLE-I Outage Data 2014-2022","URL":"https://smc-datachallenge.ornl.gov/eagle/","author":[{"family":"","given":"Oak Ridge National Laboratory"}],"accessed":{"date-parts":[["2025",1,3]]}}},{"id":236,"uris":["http://zotero.org/users/local/hHKggCUl/items/U3RCDAY7"],"itemData":{"id":236,"type":"webpage","title":"PowerOutage.us","URL":"https://poweroutage.us/"}}],"schema":"https://github.com/citation-style-language/schema/raw/master/csl-citation.json"} </w:instrText>
      </w:r>
      <w:r w:rsidR="009D7FAE">
        <w:rPr>
          <w:rFonts w:ascii="Arial" w:hAnsi="Arial" w:cs="Arial"/>
          <w:sz w:val="22"/>
          <w:szCs w:val="22"/>
        </w:rPr>
        <w:fldChar w:fldCharType="separate"/>
      </w:r>
      <w:r w:rsidR="00F8308F">
        <w:rPr>
          <w:rFonts w:ascii="Arial" w:hAnsi="Arial" w:cs="Arial"/>
          <w:noProof/>
          <w:sz w:val="22"/>
          <w:szCs w:val="22"/>
        </w:rPr>
        <w:t>(25,29)</w:t>
      </w:r>
      <w:r w:rsidR="009D7FAE">
        <w:rPr>
          <w:rFonts w:ascii="Arial" w:hAnsi="Arial" w:cs="Arial"/>
          <w:sz w:val="22"/>
          <w:szCs w:val="22"/>
        </w:rPr>
        <w:fldChar w:fldCharType="end"/>
      </w:r>
      <w:r w:rsidR="009D7FAE">
        <w:rPr>
          <w:rFonts w:ascii="Arial" w:hAnsi="Arial" w:cs="Arial"/>
          <w:sz w:val="22"/>
          <w:szCs w:val="22"/>
        </w:rPr>
        <w:t>, f</w:t>
      </w:r>
      <w:r w:rsidR="004A32E7" w:rsidRPr="00BC7831">
        <w:rPr>
          <w:rFonts w:ascii="Arial" w:hAnsi="Arial" w:cs="Arial"/>
          <w:sz w:val="22"/>
          <w:szCs w:val="22"/>
        </w:rPr>
        <w:t xml:space="preserve">uture studies should examine the </w:t>
      </w:r>
      <w:r w:rsidR="00CC7ABF" w:rsidRPr="00BC7831">
        <w:rPr>
          <w:rFonts w:ascii="Arial" w:hAnsi="Arial" w:cs="Arial"/>
          <w:sz w:val="22"/>
          <w:szCs w:val="22"/>
        </w:rPr>
        <w:t xml:space="preserve">health </w:t>
      </w:r>
      <w:r w:rsidR="004A32E7" w:rsidRPr="00BC7831">
        <w:rPr>
          <w:rFonts w:ascii="Arial" w:hAnsi="Arial" w:cs="Arial"/>
          <w:sz w:val="22"/>
          <w:szCs w:val="22"/>
        </w:rPr>
        <w:t xml:space="preserve">effects of outages </w:t>
      </w:r>
      <w:r w:rsidR="00CC7ABF" w:rsidRPr="00BC7831">
        <w:rPr>
          <w:rFonts w:ascii="Arial" w:hAnsi="Arial" w:cs="Arial"/>
          <w:sz w:val="22"/>
          <w:szCs w:val="22"/>
        </w:rPr>
        <w:t>and severe weather together</w:t>
      </w:r>
      <w:r w:rsidR="009D7FAE">
        <w:rPr>
          <w:rFonts w:ascii="Arial" w:hAnsi="Arial" w:cs="Arial"/>
          <w:sz w:val="22"/>
          <w:szCs w:val="22"/>
        </w:rPr>
        <w:t>.</w:t>
      </w:r>
    </w:p>
    <w:p w14:paraId="2EBCB6D3" w14:textId="127087F8" w:rsidR="006E6407" w:rsidRPr="00BC7831" w:rsidRDefault="00B608CB" w:rsidP="001C6B07">
      <w:pPr>
        <w:spacing w:line="480" w:lineRule="auto"/>
        <w:ind w:firstLine="720"/>
        <w:rPr>
          <w:rFonts w:ascii="Arial" w:hAnsi="Arial" w:cs="Arial"/>
          <w:sz w:val="22"/>
          <w:szCs w:val="22"/>
        </w:rPr>
      </w:pPr>
      <w:r w:rsidRPr="00BC7831">
        <w:rPr>
          <w:rFonts w:ascii="Arial" w:hAnsi="Arial" w:cs="Arial"/>
          <w:sz w:val="22"/>
          <w:szCs w:val="22"/>
        </w:rPr>
        <w:t>In this study, l</w:t>
      </w:r>
      <w:r w:rsidR="00C55940" w:rsidRPr="00BC7831">
        <w:rPr>
          <w:rFonts w:ascii="Arial" w:hAnsi="Arial" w:cs="Arial"/>
          <w:sz w:val="22"/>
          <w:szCs w:val="22"/>
        </w:rPr>
        <w:t xml:space="preserve">arger outages affecting </w:t>
      </w:r>
      <w:r w:rsidR="00846FE0" w:rsidRPr="00BC7831">
        <w:rPr>
          <w:rFonts w:ascii="Arial" w:eastAsia="Garamond" w:hAnsi="Arial" w:cs="Arial"/>
        </w:rPr>
        <w:t>≥</w:t>
      </w:r>
      <w:r w:rsidR="00C55940" w:rsidRPr="00BC7831">
        <w:rPr>
          <w:rFonts w:ascii="Arial" w:hAnsi="Arial" w:cs="Arial"/>
          <w:sz w:val="22"/>
          <w:szCs w:val="22"/>
        </w:rPr>
        <w:t xml:space="preserve">3% or </w:t>
      </w:r>
      <w:r w:rsidR="00846FE0" w:rsidRPr="00BC7831">
        <w:rPr>
          <w:rFonts w:ascii="Arial" w:eastAsia="Garamond" w:hAnsi="Arial" w:cs="Arial"/>
        </w:rPr>
        <w:t>≥</w:t>
      </w:r>
      <w:r w:rsidR="00C55940" w:rsidRPr="00BC7831">
        <w:rPr>
          <w:rFonts w:ascii="Arial" w:hAnsi="Arial" w:cs="Arial"/>
          <w:sz w:val="22"/>
          <w:szCs w:val="22"/>
        </w:rPr>
        <w:t xml:space="preserve">5% </w:t>
      </w:r>
      <w:r w:rsidR="009D7FAE">
        <w:rPr>
          <w:rFonts w:ascii="Arial" w:hAnsi="Arial" w:cs="Arial"/>
          <w:sz w:val="22"/>
          <w:szCs w:val="22"/>
        </w:rPr>
        <w:t xml:space="preserve">versus </w:t>
      </w:r>
      <w:r w:rsidR="009D7FAE" w:rsidRPr="00BC7831">
        <w:rPr>
          <w:rFonts w:ascii="Arial" w:eastAsia="Garamond" w:hAnsi="Arial" w:cs="Arial"/>
        </w:rPr>
        <w:t>≥</w:t>
      </w:r>
      <w:r w:rsidR="009D7FAE" w:rsidRPr="00BC7831">
        <w:rPr>
          <w:rFonts w:ascii="Arial" w:hAnsi="Arial" w:cs="Arial"/>
          <w:sz w:val="22"/>
          <w:szCs w:val="22"/>
        </w:rPr>
        <w:t>1% of county customers</w:t>
      </w:r>
      <w:r w:rsidR="00C55940" w:rsidRPr="00BC7831">
        <w:rPr>
          <w:rFonts w:ascii="Arial" w:hAnsi="Arial" w:cs="Arial"/>
          <w:sz w:val="22"/>
          <w:szCs w:val="22"/>
        </w:rPr>
        <w:t xml:space="preserve"> </w:t>
      </w:r>
      <w:r w:rsidR="00397589" w:rsidRPr="00BC7831">
        <w:rPr>
          <w:rFonts w:ascii="Arial" w:hAnsi="Arial" w:cs="Arial"/>
          <w:sz w:val="22"/>
          <w:szCs w:val="22"/>
        </w:rPr>
        <w:t>were associated with higher hospita</w:t>
      </w:r>
      <w:r w:rsidR="000A1E6C" w:rsidRPr="00BC7831">
        <w:rPr>
          <w:rFonts w:ascii="Arial" w:hAnsi="Arial" w:cs="Arial"/>
          <w:sz w:val="22"/>
          <w:szCs w:val="22"/>
        </w:rPr>
        <w:t>li</w:t>
      </w:r>
      <w:r w:rsidR="00397589" w:rsidRPr="00BC7831">
        <w:rPr>
          <w:rFonts w:ascii="Arial" w:hAnsi="Arial" w:cs="Arial"/>
          <w:sz w:val="22"/>
          <w:szCs w:val="22"/>
        </w:rPr>
        <w:t>zation rates.</w:t>
      </w:r>
      <w:r w:rsidR="00EC12ED" w:rsidRPr="00BC7831">
        <w:rPr>
          <w:rFonts w:ascii="Arial" w:hAnsi="Arial" w:cs="Arial"/>
          <w:sz w:val="22"/>
          <w:szCs w:val="22"/>
        </w:rPr>
        <w:t xml:space="preserve"> </w:t>
      </w:r>
      <w:r w:rsidR="009D7FAE">
        <w:rPr>
          <w:rFonts w:ascii="Arial" w:hAnsi="Arial" w:cs="Arial"/>
          <w:sz w:val="22"/>
          <w:szCs w:val="22"/>
        </w:rPr>
        <w:t>The reason may be two-fold. First, t</w:t>
      </w:r>
      <w:r w:rsidR="00EC12ED" w:rsidRPr="00BC7831">
        <w:rPr>
          <w:rFonts w:ascii="Arial" w:hAnsi="Arial" w:cs="Arial"/>
          <w:sz w:val="22"/>
          <w:szCs w:val="22"/>
        </w:rPr>
        <w:t xml:space="preserve">he effects of </w:t>
      </w:r>
      <w:r w:rsidR="009D7FAE">
        <w:rPr>
          <w:rFonts w:ascii="Arial" w:hAnsi="Arial" w:cs="Arial"/>
          <w:sz w:val="22"/>
          <w:szCs w:val="22"/>
        </w:rPr>
        <w:t>larger</w:t>
      </w:r>
      <w:r w:rsidR="009D7FAE" w:rsidRPr="00BC7831">
        <w:rPr>
          <w:rFonts w:ascii="Arial" w:hAnsi="Arial" w:cs="Arial"/>
          <w:sz w:val="22"/>
          <w:szCs w:val="22"/>
        </w:rPr>
        <w:t xml:space="preserve"> </w:t>
      </w:r>
      <w:r w:rsidR="00EC12ED" w:rsidRPr="00BC7831">
        <w:rPr>
          <w:rFonts w:ascii="Arial" w:hAnsi="Arial" w:cs="Arial"/>
          <w:sz w:val="22"/>
          <w:szCs w:val="22"/>
        </w:rPr>
        <w:t xml:space="preserve">outages on hospitalization rates may appear </w:t>
      </w:r>
      <w:r w:rsidR="009D7FAE">
        <w:rPr>
          <w:rFonts w:ascii="Arial" w:hAnsi="Arial" w:cs="Arial"/>
          <w:sz w:val="22"/>
          <w:szCs w:val="22"/>
        </w:rPr>
        <w:t>stronger</w:t>
      </w:r>
      <w:r w:rsidR="009D7FAE" w:rsidRPr="00BC7831">
        <w:rPr>
          <w:rFonts w:ascii="Arial" w:hAnsi="Arial" w:cs="Arial"/>
          <w:sz w:val="22"/>
          <w:szCs w:val="22"/>
        </w:rPr>
        <w:t xml:space="preserve"> </w:t>
      </w:r>
      <w:r w:rsidR="00EC12ED" w:rsidRPr="00BC7831">
        <w:rPr>
          <w:rFonts w:ascii="Arial" w:hAnsi="Arial" w:cs="Arial"/>
          <w:sz w:val="22"/>
          <w:szCs w:val="22"/>
        </w:rPr>
        <w:t xml:space="preserve">because </w:t>
      </w:r>
      <w:r w:rsidR="009D7FAE">
        <w:rPr>
          <w:rFonts w:ascii="Arial" w:hAnsi="Arial" w:cs="Arial"/>
          <w:sz w:val="22"/>
          <w:szCs w:val="22"/>
        </w:rPr>
        <w:t>the exposure is</w:t>
      </w:r>
      <w:r w:rsidR="009D7FAE" w:rsidRPr="00BC7831">
        <w:rPr>
          <w:rFonts w:ascii="Arial" w:hAnsi="Arial" w:cs="Arial"/>
          <w:sz w:val="22"/>
          <w:szCs w:val="22"/>
        </w:rPr>
        <w:t xml:space="preserve"> </w:t>
      </w:r>
      <w:r w:rsidR="00E53C4F" w:rsidRPr="00BC7831">
        <w:rPr>
          <w:rFonts w:ascii="Arial" w:hAnsi="Arial" w:cs="Arial"/>
          <w:sz w:val="22"/>
          <w:szCs w:val="22"/>
        </w:rPr>
        <w:t xml:space="preserve">measured </w:t>
      </w:r>
      <w:r w:rsidR="004A42CC" w:rsidRPr="00BC7831">
        <w:rPr>
          <w:rFonts w:ascii="Arial" w:hAnsi="Arial" w:cs="Arial"/>
          <w:sz w:val="22"/>
          <w:szCs w:val="22"/>
        </w:rPr>
        <w:t>more accurately</w:t>
      </w:r>
      <w:r w:rsidR="00E53C4F" w:rsidRPr="00BC7831">
        <w:rPr>
          <w:rFonts w:ascii="Arial" w:hAnsi="Arial" w:cs="Arial"/>
          <w:sz w:val="22"/>
          <w:szCs w:val="22"/>
        </w:rPr>
        <w:t xml:space="preserve">. </w:t>
      </w:r>
      <w:r w:rsidR="009D7FAE">
        <w:rPr>
          <w:rFonts w:ascii="Arial" w:hAnsi="Arial" w:cs="Arial"/>
          <w:sz w:val="22"/>
          <w:szCs w:val="22"/>
        </w:rPr>
        <w:t>We expect</w:t>
      </w:r>
      <w:r w:rsidR="009D7FAE" w:rsidRPr="00BC7831">
        <w:rPr>
          <w:rFonts w:ascii="Arial" w:hAnsi="Arial" w:cs="Arial"/>
          <w:sz w:val="22"/>
          <w:szCs w:val="22"/>
        </w:rPr>
        <w:t xml:space="preserve"> </w:t>
      </w:r>
      <w:r w:rsidR="00E81A85" w:rsidRPr="00BC7831">
        <w:rPr>
          <w:rFonts w:ascii="Arial" w:hAnsi="Arial" w:cs="Arial"/>
          <w:sz w:val="22"/>
          <w:szCs w:val="22"/>
        </w:rPr>
        <w:t xml:space="preserve">less exposure misclassification when county-days are considered exposed to power outage when </w:t>
      </w:r>
      <w:r w:rsidR="00846FE0" w:rsidRPr="00BC7831">
        <w:rPr>
          <w:rFonts w:ascii="Arial" w:eastAsia="Garamond" w:hAnsi="Arial" w:cs="Arial"/>
        </w:rPr>
        <w:t>≥</w:t>
      </w:r>
      <w:r w:rsidR="00E81A85" w:rsidRPr="00BC7831">
        <w:rPr>
          <w:rFonts w:ascii="Arial" w:hAnsi="Arial" w:cs="Arial"/>
          <w:sz w:val="22"/>
          <w:szCs w:val="22"/>
        </w:rPr>
        <w:t xml:space="preserve">5% of county customers are without power, compared to </w:t>
      </w:r>
      <w:r w:rsidR="00846FE0" w:rsidRPr="00BC7831">
        <w:rPr>
          <w:rFonts w:ascii="Arial" w:eastAsia="Garamond" w:hAnsi="Arial" w:cs="Arial"/>
        </w:rPr>
        <w:t>≥</w:t>
      </w:r>
      <w:r w:rsidR="00E81A85" w:rsidRPr="00BC7831">
        <w:rPr>
          <w:rFonts w:ascii="Arial" w:hAnsi="Arial" w:cs="Arial"/>
          <w:sz w:val="22"/>
          <w:szCs w:val="22"/>
        </w:rPr>
        <w:t>1% of customers.</w:t>
      </w:r>
      <w:r w:rsidR="00E24903" w:rsidRPr="00BC7831">
        <w:rPr>
          <w:rFonts w:ascii="Arial" w:hAnsi="Arial" w:cs="Arial"/>
          <w:sz w:val="22"/>
          <w:szCs w:val="22"/>
        </w:rPr>
        <w:t xml:space="preserve"> Exposure misclassification may bias results, </w:t>
      </w:r>
      <w:r w:rsidR="00EB74D6" w:rsidRPr="00BC7831">
        <w:rPr>
          <w:rFonts w:ascii="Arial" w:hAnsi="Arial" w:cs="Arial"/>
          <w:sz w:val="22"/>
          <w:szCs w:val="22"/>
        </w:rPr>
        <w:t>likely</w:t>
      </w:r>
      <w:r w:rsidR="00E24903" w:rsidRPr="00BC7831">
        <w:rPr>
          <w:rFonts w:ascii="Arial" w:hAnsi="Arial" w:cs="Arial"/>
          <w:sz w:val="22"/>
          <w:szCs w:val="22"/>
        </w:rPr>
        <w:t xml:space="preserve"> toward the null, though the magnitude and direction of bias </w:t>
      </w:r>
      <w:r w:rsidR="009D7FAE">
        <w:rPr>
          <w:rFonts w:ascii="Arial" w:hAnsi="Arial" w:cs="Arial"/>
          <w:sz w:val="22"/>
          <w:szCs w:val="22"/>
        </w:rPr>
        <w:t>are</w:t>
      </w:r>
      <w:r w:rsidR="00E24903" w:rsidRPr="00BC7831">
        <w:rPr>
          <w:rFonts w:ascii="Arial" w:hAnsi="Arial" w:cs="Arial"/>
          <w:sz w:val="22"/>
          <w:szCs w:val="22"/>
        </w:rPr>
        <w:t xml:space="preserve"> </w:t>
      </w:r>
      <w:commentRangeStart w:id="31"/>
      <w:commentRangeStart w:id="32"/>
      <w:r w:rsidR="00C45F19" w:rsidRPr="00BC7831">
        <w:rPr>
          <w:rFonts w:ascii="Arial" w:hAnsi="Arial" w:cs="Arial"/>
          <w:sz w:val="22"/>
          <w:szCs w:val="22"/>
        </w:rPr>
        <w:t>unknown</w:t>
      </w:r>
      <w:commentRangeEnd w:id="31"/>
      <w:r w:rsidR="009D7FAE">
        <w:rPr>
          <w:rStyle w:val="CommentReference"/>
        </w:rPr>
        <w:commentReference w:id="31"/>
      </w:r>
      <w:commentRangeEnd w:id="32"/>
      <w:r w:rsidR="00CA09A4">
        <w:rPr>
          <w:rStyle w:val="CommentReference"/>
        </w:rPr>
        <w:commentReference w:id="32"/>
      </w:r>
      <w:r w:rsidR="00E24903" w:rsidRPr="00BC7831">
        <w:rPr>
          <w:rFonts w:ascii="Arial" w:hAnsi="Arial" w:cs="Arial"/>
          <w:sz w:val="22"/>
          <w:szCs w:val="22"/>
        </w:rPr>
        <w:t xml:space="preserve">. </w:t>
      </w:r>
      <w:r w:rsidR="009D7FAE">
        <w:rPr>
          <w:rFonts w:ascii="Arial" w:hAnsi="Arial" w:cs="Arial"/>
          <w:sz w:val="22"/>
          <w:szCs w:val="22"/>
        </w:rPr>
        <w:t xml:space="preserve">Second, </w:t>
      </w:r>
      <w:r w:rsidR="00EB74D6" w:rsidRPr="00BC7831">
        <w:rPr>
          <w:rFonts w:ascii="Arial" w:hAnsi="Arial" w:cs="Arial"/>
          <w:sz w:val="22"/>
          <w:szCs w:val="22"/>
        </w:rPr>
        <w:t xml:space="preserve">larger outages may also cause more hospitalizations because they </w:t>
      </w:r>
      <w:r w:rsidR="00B724D8" w:rsidRPr="00BC7831">
        <w:rPr>
          <w:rFonts w:ascii="Arial" w:hAnsi="Arial" w:cs="Arial"/>
          <w:sz w:val="22"/>
          <w:szCs w:val="22"/>
        </w:rPr>
        <w:t>are community-wide events</w:t>
      </w:r>
      <w:r w:rsidR="009D7FAE">
        <w:rPr>
          <w:rFonts w:ascii="Arial" w:hAnsi="Arial" w:cs="Arial"/>
          <w:sz w:val="22"/>
          <w:szCs w:val="22"/>
        </w:rPr>
        <w:t xml:space="preserve"> </w:t>
      </w:r>
      <w:r w:rsidR="00231BFE">
        <w:rPr>
          <w:rFonts w:ascii="Arial" w:hAnsi="Arial" w:cs="Arial"/>
          <w:sz w:val="22"/>
          <w:szCs w:val="22"/>
        </w:rPr>
        <w:fldChar w:fldCharType="begin"/>
      </w:r>
      <w:r w:rsidR="00F8308F">
        <w:rPr>
          <w:rFonts w:ascii="Arial" w:hAnsi="Arial" w:cs="Arial"/>
          <w:sz w:val="22"/>
          <w:szCs w:val="22"/>
        </w:rPr>
        <w:instrText xml:space="preserve"> ADDIN ZOTERO_ITEM CSL_CITATION {"citationID":"B86byoVJ","properties":{"formattedCitation":"(7,41)","plainCitation":"(7,41)","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00231BFE">
        <w:rPr>
          <w:rFonts w:ascii="Arial" w:hAnsi="Arial" w:cs="Arial"/>
          <w:sz w:val="22"/>
          <w:szCs w:val="22"/>
        </w:rPr>
        <w:fldChar w:fldCharType="separate"/>
      </w:r>
      <w:r w:rsidR="00F8308F">
        <w:rPr>
          <w:rFonts w:ascii="Arial" w:hAnsi="Arial" w:cs="Arial"/>
          <w:noProof/>
          <w:sz w:val="22"/>
          <w:szCs w:val="22"/>
        </w:rPr>
        <w:t>(7,41)</w:t>
      </w:r>
      <w:r w:rsidR="00231BFE">
        <w:rPr>
          <w:rFonts w:ascii="Arial" w:hAnsi="Arial" w:cs="Arial"/>
          <w:sz w:val="22"/>
          <w:szCs w:val="22"/>
        </w:rPr>
        <w:fldChar w:fldCharType="end"/>
      </w:r>
      <w:r w:rsidR="009D7FAE">
        <w:rPr>
          <w:rFonts w:ascii="Arial" w:hAnsi="Arial" w:cs="Arial"/>
          <w:sz w:val="22"/>
          <w:szCs w:val="22"/>
        </w:rPr>
        <w:t>.</w:t>
      </w:r>
      <w:r w:rsidR="00B71994" w:rsidRPr="00BC7831">
        <w:rPr>
          <w:rFonts w:ascii="Arial" w:hAnsi="Arial" w:cs="Arial"/>
          <w:sz w:val="22"/>
          <w:szCs w:val="22"/>
        </w:rPr>
        <w:t xml:space="preserve"> </w:t>
      </w:r>
      <w:r w:rsidR="00B365D3" w:rsidRPr="00BC7831">
        <w:rPr>
          <w:rFonts w:ascii="Arial" w:hAnsi="Arial" w:cs="Arial"/>
          <w:sz w:val="22"/>
          <w:szCs w:val="22"/>
        </w:rPr>
        <w:t xml:space="preserve">During a </w:t>
      </w:r>
      <w:r w:rsidR="009221E6" w:rsidRPr="00BC7831">
        <w:rPr>
          <w:rFonts w:ascii="Arial" w:hAnsi="Arial" w:cs="Arial"/>
          <w:sz w:val="22"/>
          <w:szCs w:val="22"/>
        </w:rPr>
        <w:t xml:space="preserve">small power outage, older adults may be able to rely on neighbors </w:t>
      </w:r>
      <w:r w:rsidR="00E51F44" w:rsidRPr="00BC7831">
        <w:rPr>
          <w:rFonts w:ascii="Arial" w:hAnsi="Arial" w:cs="Arial"/>
          <w:sz w:val="22"/>
          <w:szCs w:val="22"/>
        </w:rPr>
        <w:t xml:space="preserve">or other nearby </w:t>
      </w:r>
      <w:r w:rsidR="003A4478" w:rsidRPr="00BC7831">
        <w:rPr>
          <w:rFonts w:ascii="Arial" w:hAnsi="Arial" w:cs="Arial"/>
          <w:sz w:val="22"/>
          <w:szCs w:val="22"/>
        </w:rPr>
        <w:t>c</w:t>
      </w:r>
      <w:r w:rsidR="00E51F44" w:rsidRPr="00BC7831">
        <w:rPr>
          <w:rFonts w:ascii="Arial" w:hAnsi="Arial" w:cs="Arial"/>
          <w:sz w:val="22"/>
          <w:szCs w:val="22"/>
        </w:rPr>
        <w:t xml:space="preserve">ommunity </w:t>
      </w:r>
      <w:r w:rsidR="00AA78C2" w:rsidRPr="00BC7831">
        <w:rPr>
          <w:rFonts w:ascii="Arial" w:hAnsi="Arial" w:cs="Arial"/>
          <w:sz w:val="22"/>
          <w:szCs w:val="22"/>
        </w:rPr>
        <w:t>resources</w:t>
      </w:r>
      <w:r w:rsidR="00E51F44" w:rsidRPr="00BC7831">
        <w:rPr>
          <w:rFonts w:ascii="Arial" w:hAnsi="Arial" w:cs="Arial"/>
          <w:sz w:val="22"/>
          <w:szCs w:val="22"/>
        </w:rPr>
        <w:t xml:space="preserve"> </w:t>
      </w:r>
      <w:r w:rsidR="009221E6" w:rsidRPr="00BC7831">
        <w:rPr>
          <w:rFonts w:ascii="Arial" w:hAnsi="Arial" w:cs="Arial"/>
          <w:sz w:val="22"/>
          <w:szCs w:val="22"/>
        </w:rPr>
        <w:t xml:space="preserve">for </w:t>
      </w:r>
      <w:r w:rsidR="009D7FAE">
        <w:rPr>
          <w:rFonts w:ascii="Arial" w:hAnsi="Arial" w:cs="Arial"/>
          <w:sz w:val="22"/>
          <w:szCs w:val="22"/>
        </w:rPr>
        <w:t xml:space="preserve">social support, </w:t>
      </w:r>
      <w:r w:rsidR="009221E6" w:rsidRPr="00BC7831">
        <w:rPr>
          <w:rFonts w:ascii="Arial" w:hAnsi="Arial" w:cs="Arial"/>
          <w:sz w:val="22"/>
          <w:szCs w:val="22"/>
        </w:rPr>
        <w:t>electricity</w:t>
      </w:r>
      <w:r w:rsidR="006913A0" w:rsidRPr="00BC7831">
        <w:rPr>
          <w:rFonts w:ascii="Arial" w:hAnsi="Arial" w:cs="Arial"/>
          <w:sz w:val="22"/>
          <w:szCs w:val="22"/>
        </w:rPr>
        <w:t xml:space="preserve">, heat, or </w:t>
      </w:r>
      <w:r w:rsidR="00A917B3" w:rsidRPr="00BC7831">
        <w:rPr>
          <w:rFonts w:ascii="Arial" w:hAnsi="Arial" w:cs="Arial"/>
          <w:sz w:val="22"/>
          <w:szCs w:val="22"/>
        </w:rPr>
        <w:t>air conditioning</w:t>
      </w:r>
      <w:r w:rsidR="001F1C0A" w:rsidRPr="00BC7831">
        <w:rPr>
          <w:rFonts w:ascii="Arial" w:hAnsi="Arial" w:cs="Arial"/>
          <w:sz w:val="22"/>
          <w:szCs w:val="22"/>
        </w:rPr>
        <w:t>. During a</w:t>
      </w:r>
      <w:r w:rsidR="009221E6" w:rsidRPr="00BC7831">
        <w:rPr>
          <w:rFonts w:ascii="Arial" w:hAnsi="Arial" w:cs="Arial"/>
          <w:sz w:val="22"/>
          <w:szCs w:val="22"/>
        </w:rPr>
        <w:t xml:space="preserve"> </w:t>
      </w:r>
      <w:r w:rsidR="001F1C0A" w:rsidRPr="00BC7831">
        <w:rPr>
          <w:rFonts w:ascii="Arial" w:hAnsi="Arial" w:cs="Arial"/>
          <w:sz w:val="22"/>
          <w:szCs w:val="22"/>
        </w:rPr>
        <w:t>l</w:t>
      </w:r>
      <w:r w:rsidR="009221E6" w:rsidRPr="00BC7831">
        <w:rPr>
          <w:rFonts w:ascii="Arial" w:hAnsi="Arial" w:cs="Arial"/>
          <w:sz w:val="22"/>
          <w:szCs w:val="22"/>
        </w:rPr>
        <w:t>arger outage,</w:t>
      </w:r>
      <w:r w:rsidR="00390EDF" w:rsidRPr="00BC7831">
        <w:rPr>
          <w:rFonts w:ascii="Arial" w:hAnsi="Arial" w:cs="Arial"/>
          <w:sz w:val="22"/>
          <w:szCs w:val="22"/>
        </w:rPr>
        <w:t xml:space="preserve"> </w:t>
      </w:r>
      <w:r w:rsidR="00E45BB5" w:rsidRPr="00BC7831">
        <w:rPr>
          <w:rFonts w:ascii="Arial" w:hAnsi="Arial" w:cs="Arial"/>
          <w:sz w:val="22"/>
          <w:szCs w:val="22"/>
        </w:rPr>
        <w:t>f</w:t>
      </w:r>
      <w:r w:rsidR="00521805" w:rsidRPr="00BC7831">
        <w:rPr>
          <w:rFonts w:ascii="Arial" w:hAnsi="Arial" w:cs="Arial"/>
          <w:sz w:val="22"/>
          <w:szCs w:val="22"/>
        </w:rPr>
        <w:t xml:space="preserve">ewer </w:t>
      </w:r>
      <w:r w:rsidR="00AD6A59" w:rsidRPr="00BC7831">
        <w:rPr>
          <w:rFonts w:ascii="Arial" w:hAnsi="Arial" w:cs="Arial"/>
          <w:sz w:val="22"/>
          <w:szCs w:val="22"/>
        </w:rPr>
        <w:t>places have power</w:t>
      </w:r>
      <w:r w:rsidR="009D7FAE">
        <w:rPr>
          <w:rFonts w:ascii="Arial" w:hAnsi="Arial" w:cs="Arial"/>
          <w:sz w:val="22"/>
          <w:szCs w:val="22"/>
        </w:rPr>
        <w:t>, and fewer people can help</w:t>
      </w:r>
      <w:r w:rsidR="00AD6A59" w:rsidRPr="00BC7831">
        <w:rPr>
          <w:rFonts w:ascii="Arial" w:hAnsi="Arial" w:cs="Arial"/>
          <w:sz w:val="22"/>
          <w:szCs w:val="22"/>
        </w:rPr>
        <w:t xml:space="preserve">. </w:t>
      </w:r>
      <w:r w:rsidR="00D26F16" w:rsidRPr="00BC7831">
        <w:rPr>
          <w:rFonts w:ascii="Arial" w:hAnsi="Arial" w:cs="Arial"/>
          <w:sz w:val="22"/>
          <w:szCs w:val="22"/>
        </w:rPr>
        <w:t>M</w:t>
      </w:r>
      <w:r w:rsidR="001B7904" w:rsidRPr="00BC7831">
        <w:rPr>
          <w:rFonts w:ascii="Arial" w:hAnsi="Arial" w:cs="Arial"/>
          <w:sz w:val="22"/>
          <w:szCs w:val="22"/>
        </w:rPr>
        <w:t>ore individuals may</w:t>
      </w:r>
      <w:r w:rsidR="009D7FAE">
        <w:rPr>
          <w:rFonts w:ascii="Arial" w:hAnsi="Arial" w:cs="Arial"/>
          <w:sz w:val="22"/>
          <w:szCs w:val="22"/>
        </w:rPr>
        <w:t>,</w:t>
      </w:r>
      <w:r w:rsidR="001B7904" w:rsidRPr="00BC7831">
        <w:rPr>
          <w:rFonts w:ascii="Arial" w:hAnsi="Arial" w:cs="Arial"/>
          <w:sz w:val="22"/>
          <w:szCs w:val="22"/>
        </w:rPr>
        <w:t xml:space="preserve"> </w:t>
      </w:r>
      <w:r w:rsidR="00CF5540" w:rsidRPr="00BC7831">
        <w:rPr>
          <w:rFonts w:ascii="Arial" w:hAnsi="Arial" w:cs="Arial"/>
          <w:sz w:val="22"/>
          <w:szCs w:val="22"/>
        </w:rPr>
        <w:t>therefore</w:t>
      </w:r>
      <w:r w:rsidR="009D7FAE">
        <w:rPr>
          <w:rFonts w:ascii="Arial" w:hAnsi="Arial" w:cs="Arial"/>
          <w:sz w:val="22"/>
          <w:szCs w:val="22"/>
        </w:rPr>
        <w:t>,</w:t>
      </w:r>
      <w:r w:rsidR="00CF5540" w:rsidRPr="00BC7831">
        <w:rPr>
          <w:rFonts w:ascii="Arial" w:hAnsi="Arial" w:cs="Arial"/>
          <w:sz w:val="22"/>
          <w:szCs w:val="22"/>
        </w:rPr>
        <w:t xml:space="preserve"> </w:t>
      </w:r>
      <w:r w:rsidR="001B7904" w:rsidRPr="00BC7831">
        <w:rPr>
          <w:rFonts w:ascii="Arial" w:hAnsi="Arial" w:cs="Arial"/>
          <w:sz w:val="22"/>
          <w:szCs w:val="22"/>
        </w:rPr>
        <w:t xml:space="preserve">be exposed to the midstream effects of </w:t>
      </w:r>
      <w:r w:rsidR="000412DB" w:rsidRPr="00BC7831">
        <w:rPr>
          <w:rFonts w:ascii="Arial" w:hAnsi="Arial" w:cs="Arial"/>
          <w:sz w:val="22"/>
          <w:szCs w:val="22"/>
        </w:rPr>
        <w:t xml:space="preserve">power </w:t>
      </w:r>
      <w:r w:rsidR="001B7904" w:rsidRPr="00BC7831">
        <w:rPr>
          <w:rFonts w:ascii="Arial" w:hAnsi="Arial" w:cs="Arial"/>
          <w:sz w:val="22"/>
          <w:szCs w:val="22"/>
        </w:rPr>
        <w:t>outage</w:t>
      </w:r>
      <w:r w:rsidR="009D7FAE">
        <w:rPr>
          <w:rFonts w:ascii="Arial" w:hAnsi="Arial" w:cs="Arial"/>
          <w:sz w:val="22"/>
          <w:szCs w:val="22"/>
        </w:rPr>
        <w:t>,</w:t>
      </w:r>
      <w:r w:rsidR="00D406CA" w:rsidRPr="00BC7831">
        <w:rPr>
          <w:rFonts w:ascii="Arial" w:hAnsi="Arial" w:cs="Arial"/>
          <w:sz w:val="22"/>
          <w:szCs w:val="22"/>
        </w:rPr>
        <w:t xml:space="preserve"> </w:t>
      </w:r>
      <w:r w:rsidR="000412DB" w:rsidRPr="00BC7831">
        <w:rPr>
          <w:rFonts w:ascii="Arial" w:hAnsi="Arial" w:cs="Arial"/>
          <w:sz w:val="22"/>
          <w:szCs w:val="22"/>
        </w:rPr>
        <w:t>such as heat and cold</w:t>
      </w:r>
      <w:r w:rsidR="009D7FAE">
        <w:rPr>
          <w:rFonts w:ascii="Arial" w:hAnsi="Arial" w:cs="Arial"/>
          <w:sz w:val="22"/>
          <w:szCs w:val="22"/>
        </w:rPr>
        <w:t>,</w:t>
      </w:r>
      <w:r w:rsidR="000412DB" w:rsidRPr="00BC7831">
        <w:rPr>
          <w:rFonts w:ascii="Arial" w:hAnsi="Arial" w:cs="Arial"/>
          <w:sz w:val="22"/>
          <w:szCs w:val="22"/>
        </w:rPr>
        <w:t xml:space="preserve"> </w:t>
      </w:r>
      <w:r w:rsidR="00D406CA" w:rsidRPr="00BC7831">
        <w:rPr>
          <w:rFonts w:ascii="Arial" w:hAnsi="Arial" w:cs="Arial"/>
          <w:sz w:val="22"/>
          <w:szCs w:val="22"/>
        </w:rPr>
        <w:t xml:space="preserve">during </w:t>
      </w:r>
      <w:r w:rsidR="00D015E1" w:rsidRPr="00BC7831">
        <w:rPr>
          <w:rFonts w:ascii="Arial" w:hAnsi="Arial" w:cs="Arial"/>
          <w:sz w:val="22"/>
          <w:szCs w:val="22"/>
        </w:rPr>
        <w:t xml:space="preserve">these </w:t>
      </w:r>
      <w:r w:rsidR="00D406CA" w:rsidRPr="00BC7831">
        <w:rPr>
          <w:rFonts w:ascii="Arial" w:hAnsi="Arial" w:cs="Arial"/>
          <w:sz w:val="22"/>
          <w:szCs w:val="22"/>
        </w:rPr>
        <w:t>large</w:t>
      </w:r>
      <w:r w:rsidR="009D7FAE">
        <w:rPr>
          <w:rFonts w:ascii="Arial" w:hAnsi="Arial" w:cs="Arial"/>
          <w:sz w:val="22"/>
          <w:szCs w:val="22"/>
        </w:rPr>
        <w:t>r</w:t>
      </w:r>
      <w:r w:rsidR="00D406CA" w:rsidRPr="00BC7831">
        <w:rPr>
          <w:rFonts w:ascii="Arial" w:hAnsi="Arial" w:cs="Arial"/>
          <w:sz w:val="22"/>
          <w:szCs w:val="22"/>
        </w:rPr>
        <w:t xml:space="preserve"> outages,</w:t>
      </w:r>
      <w:r w:rsidR="001B7904" w:rsidRPr="00BC7831">
        <w:rPr>
          <w:rFonts w:ascii="Arial" w:hAnsi="Arial" w:cs="Arial"/>
          <w:sz w:val="22"/>
          <w:szCs w:val="22"/>
        </w:rPr>
        <w:t xml:space="preserve"> </w:t>
      </w:r>
      <w:r w:rsidR="009D7FAE">
        <w:rPr>
          <w:rFonts w:ascii="Arial" w:hAnsi="Arial" w:cs="Arial"/>
          <w:sz w:val="22"/>
          <w:szCs w:val="22"/>
        </w:rPr>
        <w:t xml:space="preserve">potentially </w:t>
      </w:r>
      <w:r w:rsidR="00FC6E7C" w:rsidRPr="00BC7831">
        <w:rPr>
          <w:rFonts w:ascii="Arial" w:hAnsi="Arial" w:cs="Arial"/>
          <w:sz w:val="22"/>
          <w:szCs w:val="22"/>
        </w:rPr>
        <w:t>increas</w:t>
      </w:r>
      <w:r w:rsidR="009D7FAE">
        <w:rPr>
          <w:rFonts w:ascii="Arial" w:hAnsi="Arial" w:cs="Arial"/>
          <w:sz w:val="22"/>
          <w:szCs w:val="22"/>
        </w:rPr>
        <w:t>ing</w:t>
      </w:r>
      <w:r w:rsidR="00FC6E7C" w:rsidRPr="00BC7831">
        <w:rPr>
          <w:rFonts w:ascii="Arial" w:hAnsi="Arial" w:cs="Arial"/>
          <w:sz w:val="22"/>
          <w:szCs w:val="22"/>
        </w:rPr>
        <w:t xml:space="preserve"> </w:t>
      </w:r>
      <w:r w:rsidR="001B7904" w:rsidRPr="00BC7831">
        <w:rPr>
          <w:rFonts w:ascii="Arial" w:hAnsi="Arial" w:cs="Arial"/>
          <w:sz w:val="22"/>
          <w:szCs w:val="22"/>
        </w:rPr>
        <w:t>hospitalization</w:t>
      </w:r>
      <w:r w:rsidR="002A1259" w:rsidRPr="00BC7831">
        <w:rPr>
          <w:rFonts w:ascii="Arial" w:hAnsi="Arial" w:cs="Arial"/>
          <w:sz w:val="22"/>
          <w:szCs w:val="22"/>
        </w:rPr>
        <w:t>s</w:t>
      </w:r>
      <w:r w:rsidR="001B7904" w:rsidRPr="00BC7831">
        <w:rPr>
          <w:rFonts w:ascii="Arial" w:hAnsi="Arial" w:cs="Arial"/>
          <w:sz w:val="22"/>
          <w:szCs w:val="22"/>
        </w:rPr>
        <w:t>.</w:t>
      </w:r>
      <w:r w:rsidR="00AC69A3" w:rsidRPr="00BC7831">
        <w:rPr>
          <w:rFonts w:ascii="Arial" w:hAnsi="Arial" w:cs="Arial"/>
          <w:sz w:val="22"/>
          <w:szCs w:val="22"/>
        </w:rPr>
        <w:t xml:space="preserve"> </w:t>
      </w:r>
    </w:p>
    <w:p w14:paraId="5A0B03BA" w14:textId="0DA368B7" w:rsidR="00861004" w:rsidRPr="00BC7831" w:rsidRDefault="00E405B1" w:rsidP="001C6B07">
      <w:pPr>
        <w:spacing w:line="480" w:lineRule="auto"/>
        <w:ind w:firstLine="720"/>
        <w:rPr>
          <w:rFonts w:ascii="Arial" w:hAnsi="Arial" w:cs="Arial"/>
          <w:sz w:val="22"/>
          <w:szCs w:val="22"/>
        </w:rPr>
      </w:pPr>
      <w:r w:rsidRPr="00BC7831">
        <w:rPr>
          <w:rFonts w:ascii="Arial" w:hAnsi="Arial" w:cs="Arial"/>
          <w:sz w:val="22"/>
          <w:szCs w:val="22"/>
        </w:rPr>
        <w:lastRenderedPageBreak/>
        <w:t>We tested for effect modification of the power outage</w:t>
      </w:r>
      <w:r w:rsidR="009D7FAE">
        <w:rPr>
          <w:rFonts w:ascii="Arial" w:hAnsi="Arial" w:cs="Arial"/>
          <w:sz w:val="22"/>
          <w:szCs w:val="22"/>
        </w:rPr>
        <w:t>-</w:t>
      </w:r>
      <w:r w:rsidRPr="00BC7831">
        <w:rPr>
          <w:rFonts w:ascii="Arial" w:hAnsi="Arial" w:cs="Arial"/>
          <w:sz w:val="22"/>
          <w:szCs w:val="22"/>
        </w:rPr>
        <w:t>hospitalization</w:t>
      </w:r>
      <w:r w:rsidR="009D7FAE">
        <w:rPr>
          <w:rFonts w:ascii="Arial" w:hAnsi="Arial" w:cs="Arial"/>
          <w:sz w:val="22"/>
          <w:szCs w:val="22"/>
        </w:rPr>
        <w:t xml:space="preserve"> association</w:t>
      </w:r>
      <w:r w:rsidRPr="00BC7831">
        <w:rPr>
          <w:rFonts w:ascii="Arial" w:hAnsi="Arial" w:cs="Arial"/>
          <w:sz w:val="22"/>
          <w:szCs w:val="22"/>
        </w:rPr>
        <w:t xml:space="preserve"> by sex, age</w:t>
      </w:r>
      <w:r w:rsidR="009D7FAE">
        <w:rPr>
          <w:rFonts w:ascii="Arial" w:hAnsi="Arial" w:cs="Arial"/>
          <w:sz w:val="22"/>
          <w:szCs w:val="22"/>
        </w:rPr>
        <w:t xml:space="preserve"> and</w:t>
      </w:r>
      <w:r w:rsidRPr="00BC7831">
        <w:rPr>
          <w:rFonts w:ascii="Arial" w:hAnsi="Arial" w:cs="Arial"/>
          <w:sz w:val="22"/>
          <w:szCs w:val="22"/>
        </w:rPr>
        <w:t xml:space="preserve"> </w:t>
      </w:r>
      <w:r w:rsidR="009D7FAE">
        <w:rPr>
          <w:rFonts w:ascii="Arial" w:hAnsi="Arial" w:cs="Arial"/>
          <w:sz w:val="22"/>
          <w:szCs w:val="22"/>
        </w:rPr>
        <w:t xml:space="preserve">area-level </w:t>
      </w:r>
      <w:r w:rsidRPr="00BC7831">
        <w:rPr>
          <w:rFonts w:ascii="Arial" w:hAnsi="Arial" w:cs="Arial"/>
          <w:sz w:val="22"/>
          <w:szCs w:val="22"/>
        </w:rPr>
        <w:t xml:space="preserve">poverty and DME use. </w:t>
      </w:r>
      <w:r w:rsidR="004A54BC" w:rsidRPr="00BC7831">
        <w:rPr>
          <w:rFonts w:ascii="Arial" w:hAnsi="Arial" w:cs="Arial"/>
          <w:sz w:val="22"/>
          <w:szCs w:val="22"/>
        </w:rPr>
        <w:t xml:space="preserve">Contrary to our hypotheses, </w:t>
      </w:r>
      <w:r w:rsidR="00B92CB0" w:rsidRPr="00BC7831">
        <w:rPr>
          <w:rFonts w:ascii="Arial" w:hAnsi="Arial" w:cs="Arial"/>
          <w:sz w:val="22"/>
          <w:szCs w:val="22"/>
        </w:rPr>
        <w:t>w</w:t>
      </w:r>
      <w:r w:rsidR="00AE5F52" w:rsidRPr="00BC7831">
        <w:rPr>
          <w:rFonts w:ascii="Arial" w:hAnsi="Arial" w:cs="Arial"/>
          <w:sz w:val="22"/>
          <w:szCs w:val="22"/>
        </w:rPr>
        <w:t xml:space="preserve">e did not observe effect </w:t>
      </w:r>
      <w:r w:rsidR="004A54BC" w:rsidRPr="00BC7831">
        <w:rPr>
          <w:rFonts w:ascii="Arial" w:hAnsi="Arial" w:cs="Arial"/>
          <w:sz w:val="22"/>
          <w:szCs w:val="22"/>
        </w:rPr>
        <w:t>modification</w:t>
      </w:r>
      <w:r w:rsidR="00AE5F52" w:rsidRPr="00BC7831">
        <w:rPr>
          <w:rFonts w:ascii="Arial" w:hAnsi="Arial" w:cs="Arial"/>
          <w:sz w:val="22"/>
          <w:szCs w:val="22"/>
        </w:rPr>
        <w:t xml:space="preserve"> by sex, age, or county poverty quartile. </w:t>
      </w:r>
      <w:r w:rsidR="00A667F5" w:rsidRPr="00BC7831">
        <w:rPr>
          <w:rFonts w:ascii="Arial" w:hAnsi="Arial" w:cs="Arial"/>
          <w:sz w:val="22"/>
          <w:szCs w:val="22"/>
        </w:rPr>
        <w:t xml:space="preserve">Because we measured poverty at the county level, </w:t>
      </w:r>
      <w:r w:rsidR="00BF30B0" w:rsidRPr="00BC7831">
        <w:rPr>
          <w:rFonts w:ascii="Arial" w:hAnsi="Arial" w:cs="Arial"/>
          <w:sz w:val="22"/>
          <w:szCs w:val="22"/>
        </w:rPr>
        <w:t xml:space="preserve">and wealth varies widely within counties, </w:t>
      </w:r>
      <w:r w:rsidR="009D7FAE">
        <w:rPr>
          <w:rFonts w:ascii="Arial" w:hAnsi="Arial" w:cs="Arial"/>
          <w:sz w:val="22"/>
          <w:szCs w:val="22"/>
        </w:rPr>
        <w:t xml:space="preserve">average poverty levels may not accurately reflect </w:t>
      </w:r>
      <w:r w:rsidR="00BF30B0" w:rsidRPr="00BC7831">
        <w:rPr>
          <w:rFonts w:ascii="Arial" w:hAnsi="Arial" w:cs="Arial"/>
          <w:sz w:val="22"/>
          <w:szCs w:val="22"/>
        </w:rPr>
        <w:t>adaptive capacity</w:t>
      </w:r>
      <w:r w:rsidR="009D7FAE">
        <w:rPr>
          <w:rFonts w:ascii="Arial" w:hAnsi="Arial" w:cs="Arial"/>
          <w:sz w:val="22"/>
          <w:szCs w:val="22"/>
        </w:rPr>
        <w:t xml:space="preserve"> of individuals within counties.</w:t>
      </w:r>
      <w:r w:rsidR="00BF30B0" w:rsidRPr="00BC7831">
        <w:rPr>
          <w:rFonts w:ascii="Arial" w:hAnsi="Arial" w:cs="Arial"/>
          <w:sz w:val="22"/>
          <w:szCs w:val="22"/>
        </w:rPr>
        <w:t xml:space="preserve"> </w:t>
      </w:r>
      <w:r w:rsidR="009D7FAE">
        <w:rPr>
          <w:rFonts w:ascii="Arial" w:hAnsi="Arial" w:cs="Arial"/>
          <w:sz w:val="22"/>
          <w:szCs w:val="22"/>
        </w:rPr>
        <w:t>Higher resolution</w:t>
      </w:r>
      <w:r w:rsidR="00166E0B" w:rsidRPr="00BC7831">
        <w:rPr>
          <w:rFonts w:ascii="Arial" w:hAnsi="Arial" w:cs="Arial"/>
          <w:sz w:val="22"/>
          <w:szCs w:val="22"/>
        </w:rPr>
        <w:t xml:space="preserve"> data may be necessary to test for effect modification</w:t>
      </w:r>
      <w:r w:rsidR="009D7FAE">
        <w:rPr>
          <w:rFonts w:ascii="Arial" w:hAnsi="Arial" w:cs="Arial"/>
          <w:sz w:val="22"/>
          <w:szCs w:val="22"/>
        </w:rPr>
        <w:t xml:space="preserve"> by community socioeconomic status</w:t>
      </w:r>
      <w:r w:rsidR="00166E0B" w:rsidRPr="00BC7831">
        <w:rPr>
          <w:rFonts w:ascii="Arial" w:hAnsi="Arial" w:cs="Arial"/>
          <w:sz w:val="22"/>
          <w:szCs w:val="22"/>
        </w:rPr>
        <w:t>.</w:t>
      </w:r>
      <w:r w:rsidR="00351184" w:rsidRPr="00BC7831">
        <w:rPr>
          <w:rFonts w:ascii="Arial" w:hAnsi="Arial" w:cs="Arial"/>
          <w:sz w:val="22"/>
          <w:szCs w:val="22"/>
        </w:rPr>
        <w:t xml:space="preserve"> </w:t>
      </w:r>
      <w:r w:rsidR="008363AD" w:rsidRPr="00BC7831">
        <w:rPr>
          <w:rFonts w:ascii="Arial" w:hAnsi="Arial" w:cs="Arial"/>
          <w:sz w:val="22"/>
          <w:szCs w:val="22"/>
        </w:rPr>
        <w:t xml:space="preserve">We did observe effect modification by DME use quartile. </w:t>
      </w:r>
      <w:r w:rsidR="0039588F" w:rsidRPr="00BC7831">
        <w:rPr>
          <w:rFonts w:ascii="Arial" w:hAnsi="Arial" w:cs="Arial"/>
          <w:sz w:val="22"/>
          <w:szCs w:val="22"/>
        </w:rPr>
        <w:t xml:space="preserve">Counties with higher prevalence of DME </w:t>
      </w:r>
      <w:r w:rsidR="00A133AA" w:rsidRPr="00BC7831">
        <w:rPr>
          <w:rFonts w:ascii="Arial" w:hAnsi="Arial" w:cs="Arial"/>
          <w:sz w:val="22"/>
          <w:szCs w:val="22"/>
        </w:rPr>
        <w:t xml:space="preserve">use </w:t>
      </w:r>
      <w:r w:rsidR="0039588F" w:rsidRPr="00BC7831">
        <w:rPr>
          <w:rFonts w:ascii="Arial" w:hAnsi="Arial" w:cs="Arial"/>
          <w:sz w:val="22"/>
          <w:szCs w:val="22"/>
        </w:rPr>
        <w:t>(4</w:t>
      </w:r>
      <w:r w:rsidR="0039588F" w:rsidRPr="00BC7831">
        <w:rPr>
          <w:rFonts w:ascii="Arial" w:hAnsi="Arial" w:cs="Arial"/>
          <w:sz w:val="22"/>
          <w:szCs w:val="22"/>
          <w:vertAlign w:val="superscript"/>
        </w:rPr>
        <w:t>th</w:t>
      </w:r>
      <w:r w:rsidR="0039588F" w:rsidRPr="00BC7831">
        <w:rPr>
          <w:rFonts w:ascii="Arial" w:hAnsi="Arial" w:cs="Arial"/>
          <w:sz w:val="22"/>
          <w:szCs w:val="22"/>
        </w:rPr>
        <w:t xml:space="preserve"> quartile DME use)</w:t>
      </w:r>
      <w:r w:rsidR="009D7FAE">
        <w:rPr>
          <w:rFonts w:ascii="Arial" w:hAnsi="Arial" w:cs="Arial"/>
          <w:sz w:val="22"/>
          <w:szCs w:val="22"/>
        </w:rPr>
        <w:t xml:space="preserve"> in the full Medicare population</w:t>
      </w:r>
      <w:r w:rsidR="0039588F" w:rsidRPr="00BC7831">
        <w:rPr>
          <w:rFonts w:ascii="Arial" w:hAnsi="Arial" w:cs="Arial"/>
          <w:sz w:val="22"/>
          <w:szCs w:val="22"/>
        </w:rPr>
        <w:t xml:space="preserve"> had lower hospitalization rates after power outage exposure </w:t>
      </w:r>
      <w:r w:rsidR="009D7FAE">
        <w:rPr>
          <w:rFonts w:ascii="Arial" w:hAnsi="Arial" w:cs="Arial"/>
          <w:sz w:val="22"/>
          <w:szCs w:val="22"/>
        </w:rPr>
        <w:t>than</w:t>
      </w:r>
      <w:r w:rsidR="0039588F" w:rsidRPr="00BC7831">
        <w:rPr>
          <w:rFonts w:ascii="Arial" w:hAnsi="Arial" w:cs="Arial"/>
          <w:sz w:val="22"/>
          <w:szCs w:val="22"/>
        </w:rPr>
        <w:t xml:space="preserve"> counties with </w:t>
      </w:r>
      <w:r w:rsidR="001C08E6" w:rsidRPr="00BC7831">
        <w:rPr>
          <w:rFonts w:ascii="Arial" w:hAnsi="Arial" w:cs="Arial"/>
          <w:sz w:val="22"/>
          <w:szCs w:val="22"/>
        </w:rPr>
        <w:t>lower DME use (1</w:t>
      </w:r>
      <w:r w:rsidR="001C08E6" w:rsidRPr="00BC7831">
        <w:rPr>
          <w:rFonts w:ascii="Arial" w:hAnsi="Arial" w:cs="Arial"/>
          <w:sz w:val="22"/>
          <w:szCs w:val="22"/>
          <w:vertAlign w:val="superscript"/>
        </w:rPr>
        <w:t>st</w:t>
      </w:r>
      <w:r w:rsidR="001C08E6" w:rsidRPr="00BC7831">
        <w:rPr>
          <w:rFonts w:ascii="Arial" w:hAnsi="Arial" w:cs="Arial"/>
          <w:sz w:val="22"/>
          <w:szCs w:val="22"/>
        </w:rPr>
        <w:t xml:space="preserve"> quartile). </w:t>
      </w:r>
      <w:r w:rsidR="00961807" w:rsidRPr="00BC7831">
        <w:rPr>
          <w:rFonts w:ascii="Arial" w:hAnsi="Arial" w:cs="Arial"/>
          <w:sz w:val="22"/>
          <w:szCs w:val="22"/>
        </w:rPr>
        <w:t xml:space="preserve">We hypothesized the opposite: that DME </w:t>
      </w:r>
      <w:r w:rsidR="009D7FAE">
        <w:rPr>
          <w:rFonts w:ascii="Arial" w:hAnsi="Arial" w:cs="Arial"/>
          <w:sz w:val="22"/>
          <w:szCs w:val="22"/>
        </w:rPr>
        <w:t xml:space="preserve">versus non-DME </w:t>
      </w:r>
      <w:r w:rsidR="00961807" w:rsidRPr="00BC7831">
        <w:rPr>
          <w:rFonts w:ascii="Arial" w:hAnsi="Arial" w:cs="Arial"/>
          <w:sz w:val="22"/>
          <w:szCs w:val="22"/>
        </w:rPr>
        <w:t xml:space="preserve">users would be more vulnerable to </w:t>
      </w:r>
      <w:r w:rsidR="001C4869" w:rsidRPr="00BC7831">
        <w:rPr>
          <w:rFonts w:ascii="Arial" w:hAnsi="Arial" w:cs="Arial"/>
          <w:sz w:val="22"/>
          <w:szCs w:val="22"/>
        </w:rPr>
        <w:t xml:space="preserve">health </w:t>
      </w:r>
      <w:r w:rsidR="00961807" w:rsidRPr="00BC7831">
        <w:rPr>
          <w:rFonts w:ascii="Arial" w:hAnsi="Arial" w:cs="Arial"/>
          <w:sz w:val="22"/>
          <w:szCs w:val="22"/>
        </w:rPr>
        <w:t xml:space="preserve">effects </w:t>
      </w:r>
      <w:r w:rsidR="001C4869" w:rsidRPr="00BC7831">
        <w:rPr>
          <w:rFonts w:ascii="Arial" w:hAnsi="Arial" w:cs="Arial"/>
          <w:sz w:val="22"/>
          <w:szCs w:val="22"/>
        </w:rPr>
        <w:t>from</w:t>
      </w:r>
      <w:r w:rsidR="00D73F07" w:rsidRPr="00BC7831">
        <w:rPr>
          <w:rFonts w:ascii="Arial" w:hAnsi="Arial" w:cs="Arial"/>
          <w:sz w:val="22"/>
          <w:szCs w:val="22"/>
        </w:rPr>
        <w:t xml:space="preserve"> power</w:t>
      </w:r>
      <w:r w:rsidR="00961807" w:rsidRPr="00BC7831">
        <w:rPr>
          <w:rFonts w:ascii="Arial" w:hAnsi="Arial" w:cs="Arial"/>
          <w:sz w:val="22"/>
          <w:szCs w:val="22"/>
        </w:rPr>
        <w:t xml:space="preserve"> outage. </w:t>
      </w:r>
      <w:r w:rsidR="009D7FAE">
        <w:rPr>
          <w:rFonts w:ascii="Arial" w:hAnsi="Arial" w:cs="Arial"/>
          <w:sz w:val="22"/>
          <w:szCs w:val="22"/>
        </w:rPr>
        <w:t>Several factors may explain the unexpected findings.</w:t>
      </w:r>
      <w:r w:rsidR="0073773C" w:rsidRPr="00BC7831">
        <w:rPr>
          <w:rFonts w:ascii="Arial" w:hAnsi="Arial" w:cs="Arial"/>
          <w:sz w:val="22"/>
          <w:szCs w:val="22"/>
        </w:rPr>
        <w:t xml:space="preserve"> </w:t>
      </w:r>
      <w:r w:rsidR="00705CCB" w:rsidRPr="00BC7831">
        <w:rPr>
          <w:rFonts w:ascii="Arial" w:hAnsi="Arial" w:cs="Arial"/>
          <w:sz w:val="22"/>
          <w:szCs w:val="22"/>
        </w:rPr>
        <w:t xml:space="preserve">First, </w:t>
      </w:r>
      <w:r w:rsidR="0053761C" w:rsidRPr="00BC7831">
        <w:rPr>
          <w:rFonts w:ascii="Arial" w:hAnsi="Arial" w:cs="Arial"/>
          <w:sz w:val="22"/>
          <w:szCs w:val="22"/>
        </w:rPr>
        <w:t>power outages could caus</w:t>
      </w:r>
      <w:r w:rsidR="009D7FAE">
        <w:rPr>
          <w:rFonts w:ascii="Arial" w:hAnsi="Arial" w:cs="Arial"/>
          <w:sz w:val="22"/>
          <w:szCs w:val="22"/>
        </w:rPr>
        <w:t>e more</w:t>
      </w:r>
      <w:r w:rsidR="0053761C" w:rsidRPr="00BC7831">
        <w:rPr>
          <w:rFonts w:ascii="Arial" w:hAnsi="Arial" w:cs="Arial"/>
          <w:sz w:val="22"/>
          <w:szCs w:val="22"/>
        </w:rPr>
        <w:t xml:space="preserve"> mortality</w:t>
      </w:r>
      <w:r w:rsidR="009D7FAE">
        <w:rPr>
          <w:rFonts w:ascii="Arial" w:hAnsi="Arial" w:cs="Arial"/>
          <w:sz w:val="22"/>
          <w:szCs w:val="22"/>
        </w:rPr>
        <w:t xml:space="preserve"> among DME versus non-DME users, so mortality would act differentially as a competing risk for hospitaliza</w:t>
      </w:r>
      <w:r w:rsidR="002F79B0">
        <w:rPr>
          <w:rFonts w:ascii="Arial" w:hAnsi="Arial" w:cs="Arial"/>
          <w:sz w:val="22"/>
          <w:szCs w:val="22"/>
        </w:rPr>
        <w:t>ti</w:t>
      </w:r>
      <w:r w:rsidR="009D7FAE">
        <w:rPr>
          <w:rFonts w:ascii="Arial" w:hAnsi="Arial" w:cs="Arial"/>
          <w:sz w:val="22"/>
          <w:szCs w:val="22"/>
        </w:rPr>
        <w:t>on in the DME user group.</w:t>
      </w:r>
      <w:r w:rsidR="0053761C" w:rsidRPr="00BC7831">
        <w:rPr>
          <w:rFonts w:ascii="Arial" w:hAnsi="Arial" w:cs="Arial"/>
          <w:sz w:val="22"/>
          <w:szCs w:val="22"/>
        </w:rPr>
        <w:t xml:space="preserve"> Second, </w:t>
      </w:r>
      <w:r w:rsidR="00CD15E6" w:rsidRPr="00BC7831">
        <w:rPr>
          <w:rFonts w:ascii="Arial" w:hAnsi="Arial" w:cs="Arial"/>
          <w:sz w:val="22"/>
          <w:szCs w:val="22"/>
        </w:rPr>
        <w:t>DME users may be more prepared for outages compared to non-DME users</w:t>
      </w:r>
      <w:r w:rsidR="002F79B0">
        <w:rPr>
          <w:rFonts w:ascii="Arial" w:hAnsi="Arial" w:cs="Arial"/>
          <w:sz w:val="22"/>
          <w:szCs w:val="22"/>
        </w:rPr>
        <w:t>, with greater</w:t>
      </w:r>
      <w:r w:rsidR="009D1644" w:rsidRPr="00BC7831">
        <w:rPr>
          <w:rFonts w:ascii="Arial" w:hAnsi="Arial" w:cs="Arial"/>
          <w:sz w:val="22"/>
          <w:szCs w:val="22"/>
        </w:rPr>
        <w:t xml:space="preserve"> access to generators</w:t>
      </w:r>
      <w:r w:rsidR="00395E7A" w:rsidRPr="00BC7831">
        <w:rPr>
          <w:rFonts w:ascii="Arial" w:hAnsi="Arial" w:cs="Arial"/>
          <w:sz w:val="22"/>
          <w:szCs w:val="22"/>
        </w:rPr>
        <w:t xml:space="preserve"> </w:t>
      </w:r>
      <w:r w:rsidR="00097649" w:rsidRPr="00BC7831">
        <w:rPr>
          <w:rFonts w:ascii="Arial" w:hAnsi="Arial" w:cs="Arial"/>
          <w:sz w:val="22"/>
          <w:szCs w:val="22"/>
        </w:rPr>
        <w:t>or</w:t>
      </w:r>
      <w:r w:rsidR="009D1644" w:rsidRPr="00BC7831">
        <w:rPr>
          <w:rFonts w:ascii="Arial" w:hAnsi="Arial" w:cs="Arial"/>
          <w:sz w:val="22"/>
          <w:szCs w:val="22"/>
        </w:rPr>
        <w:t xml:space="preserve"> back up bat</w:t>
      </w:r>
      <w:r w:rsidR="00C924CA" w:rsidRPr="00BC7831">
        <w:rPr>
          <w:rFonts w:ascii="Arial" w:hAnsi="Arial" w:cs="Arial"/>
          <w:sz w:val="22"/>
          <w:szCs w:val="22"/>
        </w:rPr>
        <w:t>teries</w:t>
      </w:r>
      <w:r w:rsidR="000E0AF5">
        <w:rPr>
          <w:rFonts w:ascii="Arial" w:hAnsi="Arial" w:cs="Arial"/>
          <w:sz w:val="22"/>
          <w:szCs w:val="22"/>
        </w:rPr>
        <w:t xml:space="preserve"> </w:t>
      </w:r>
      <w:r w:rsidR="00121278">
        <w:rPr>
          <w:rFonts w:ascii="Arial" w:hAnsi="Arial" w:cs="Arial"/>
          <w:sz w:val="22"/>
          <w:szCs w:val="22"/>
        </w:rPr>
        <w:fldChar w:fldCharType="begin"/>
      </w:r>
      <w:r w:rsidR="00F8308F">
        <w:rPr>
          <w:rFonts w:ascii="Arial" w:hAnsi="Arial" w:cs="Arial"/>
          <w:sz w:val="22"/>
          <w:szCs w:val="22"/>
        </w:rPr>
        <w:instrText xml:space="preserve"> ADDIN ZOTERO_ITEM CSL_CITATION {"citationID":"c9aLjRL1","properties":{"formattedCitation":"(42)","plainCitation":"(42)","noteIndex":0},"citationItems":[{"id":266,"uris":["http://zotero.org/users/local/hHKggCUl/items/YGDBPCNH"],"itemData":{"id":266,"type":"article-journal","container-title":"Journal of Urban Health","DOI":"10.1007/s11524-018-0296-9","ISSN":"1099-3460, 1468-2869","issue":"5","journalAbbreviation":"J Urban Health","language":"en","page":"716-726","source":"DOI.org (Crossref)","title":"Power Outage Preparedness and Concern among Vulnerable New York City Residents","volume":"95","author":[{"family":"Dominianni","given":"Christine"},{"family":"Ahmed","given":"Munerah"},{"family":"Johnson","given":"Sarah"},{"family":"Blum","given":"Micheline"},{"family":"Ito","given":"Kazuhiko"},{"family":"Lane","given":"Kathryn"}],"issued":{"date-parts":[["2018",10]]}}}],"schema":"https://github.com/citation-style-language/schema/raw/master/csl-citation.json"} </w:instrText>
      </w:r>
      <w:r w:rsidR="00121278">
        <w:rPr>
          <w:rFonts w:ascii="Arial" w:hAnsi="Arial" w:cs="Arial"/>
          <w:sz w:val="22"/>
          <w:szCs w:val="22"/>
        </w:rPr>
        <w:fldChar w:fldCharType="separate"/>
      </w:r>
      <w:r w:rsidR="00F8308F">
        <w:rPr>
          <w:rFonts w:ascii="Arial" w:hAnsi="Arial" w:cs="Arial"/>
          <w:noProof/>
          <w:sz w:val="22"/>
          <w:szCs w:val="22"/>
        </w:rPr>
        <w:t>(42)</w:t>
      </w:r>
      <w:r w:rsidR="00121278">
        <w:rPr>
          <w:rFonts w:ascii="Arial" w:hAnsi="Arial" w:cs="Arial"/>
          <w:sz w:val="22"/>
          <w:szCs w:val="22"/>
        </w:rPr>
        <w:fldChar w:fldCharType="end"/>
      </w:r>
      <w:r w:rsidR="00121278">
        <w:rPr>
          <w:rFonts w:ascii="Arial" w:hAnsi="Arial" w:cs="Arial"/>
          <w:sz w:val="22"/>
          <w:szCs w:val="22"/>
        </w:rPr>
        <w:t>, though results describing preparedness among vulnerable groups are mixed</w:t>
      </w:r>
      <w:r w:rsidR="000E0AF5">
        <w:rPr>
          <w:rFonts w:ascii="Arial" w:hAnsi="Arial" w:cs="Arial"/>
          <w:sz w:val="22"/>
          <w:szCs w:val="22"/>
        </w:rPr>
        <w:t xml:space="preserve"> </w:t>
      </w:r>
      <w:r w:rsidR="000E0AF5">
        <w:rPr>
          <w:rFonts w:ascii="Arial" w:hAnsi="Arial" w:cs="Arial"/>
          <w:sz w:val="22"/>
          <w:szCs w:val="22"/>
        </w:rPr>
        <w:fldChar w:fldCharType="begin"/>
      </w:r>
      <w:r w:rsidR="00F8308F">
        <w:rPr>
          <w:rFonts w:ascii="Arial" w:hAnsi="Arial" w:cs="Arial"/>
          <w:sz w:val="22"/>
          <w:szCs w:val="22"/>
        </w:rPr>
        <w:instrText xml:space="preserve"> ADDIN ZOTERO_ITEM CSL_CITATION {"citationID":"TmDdgmmZ","properties":{"formattedCitation":"(43)","plainCitation":"(43)","noteIndex":0},"citationItems":[{"id":262,"uris":["http://zotero.org/users/local/hHKggCUl/items/4A2EF26X"],"itemData":{"id":262,"type":"article-journal","abstract":"Objectives. We sought to determine natural disaster preparedness levels among older US adults and assess factors that may adversely affect health and safety during such incidents.\nMethods. We sampled adults aged 50 years or older (n = 1304) from the 2010 interview survey of the Health and Retirement Study. The survey gathered data on general demographic characteristics, disability status or functional limitations, and preparedness-related factors and behaviors. We calculated a general disaster preparedness score by using individual indicators to assess overall preparedness.\nResults. Participant (n = 1304) mean age was 70 years (SD = 9.3). Only 34.3% reported participating in an educational program or reading materials about disaster preparation. Nearly 15% reported using electrically powered medical devices that might be at risk in a power outage. The preparedness score indicated that increasing age, physical disability, and lower educational attainment and income were independently and signiﬁcantly associated with worse overall preparedness.\nConclusions. Despite both greater vulnerability to disasters and continuous growth in the number of older US adults, many of the substantial problems discovered are remediable and require attention in the clinical, public health, and emergency management sectors of society. (Am J Public Health. 2014;104: 506–511. doi:10.2105/AJPH.2013.301559)","container-title":"American Journal of Public Health","DOI":"10.2105/AJPH.2013.301559","ISSN":"0090-0036, 1541-0048","issue":"3","journalAbbreviation":"Am J Public Health","language":"en","page":"506-511","source":"DOI.org (Crossref)","title":"Preparedness for Natural Disasters Among Older US Adults: A Nationwide Survey","title-short":"Preparedness for Natural Disasters Among Older US Adults","volume":"104","author":[{"family":"Al-rousan","given":"Tala M."},{"family":"Rubenstein","given":"Linda M."},{"family":"Wallace","given":"Robert B."}],"issued":{"date-parts":[["2014",3]]}}}],"schema":"https://github.com/citation-style-language/schema/raw/master/csl-citation.json"} </w:instrText>
      </w:r>
      <w:r w:rsidR="000E0AF5">
        <w:rPr>
          <w:rFonts w:ascii="Arial" w:hAnsi="Arial" w:cs="Arial"/>
          <w:sz w:val="22"/>
          <w:szCs w:val="22"/>
        </w:rPr>
        <w:fldChar w:fldCharType="separate"/>
      </w:r>
      <w:r w:rsidR="00F8308F">
        <w:rPr>
          <w:rFonts w:ascii="Arial" w:hAnsi="Arial" w:cs="Arial"/>
          <w:noProof/>
          <w:sz w:val="22"/>
          <w:szCs w:val="22"/>
        </w:rPr>
        <w:t>(43)</w:t>
      </w:r>
      <w:r w:rsidR="000E0AF5">
        <w:rPr>
          <w:rFonts w:ascii="Arial" w:hAnsi="Arial" w:cs="Arial"/>
          <w:sz w:val="22"/>
          <w:szCs w:val="22"/>
        </w:rPr>
        <w:fldChar w:fldCharType="end"/>
      </w:r>
      <w:r w:rsidR="00CD15E6" w:rsidRPr="00BC7831">
        <w:rPr>
          <w:rFonts w:ascii="Arial" w:hAnsi="Arial" w:cs="Arial"/>
          <w:sz w:val="22"/>
          <w:szCs w:val="22"/>
        </w:rPr>
        <w:t>.</w:t>
      </w:r>
      <w:r w:rsidR="008F0E83" w:rsidRPr="00BC7831">
        <w:rPr>
          <w:rFonts w:ascii="Arial" w:hAnsi="Arial" w:cs="Arial"/>
          <w:sz w:val="22"/>
          <w:szCs w:val="22"/>
        </w:rPr>
        <w:t xml:space="preserve"> Third, </w:t>
      </w:r>
      <w:r w:rsidR="00727BED" w:rsidRPr="00BC7831">
        <w:rPr>
          <w:rFonts w:ascii="Arial" w:hAnsi="Arial" w:cs="Arial"/>
          <w:sz w:val="22"/>
          <w:szCs w:val="22"/>
        </w:rPr>
        <w:t xml:space="preserve">all DME users may not be equally vulnerable to health effects from power outage. </w:t>
      </w:r>
      <w:r w:rsidR="005671A6" w:rsidRPr="00BC7831">
        <w:rPr>
          <w:rFonts w:ascii="Arial" w:hAnsi="Arial" w:cs="Arial"/>
          <w:sz w:val="22"/>
          <w:szCs w:val="22"/>
        </w:rPr>
        <w:t xml:space="preserve">We measured county DME use based on how many </w:t>
      </w:r>
      <w:r w:rsidR="0055604F" w:rsidRPr="00BC7831">
        <w:rPr>
          <w:rFonts w:ascii="Arial" w:hAnsi="Arial" w:cs="Arial"/>
          <w:sz w:val="22"/>
          <w:szCs w:val="22"/>
        </w:rPr>
        <w:t>M</w:t>
      </w:r>
      <w:r w:rsidR="00CC4ED0" w:rsidRPr="00BC7831">
        <w:rPr>
          <w:rFonts w:ascii="Arial" w:hAnsi="Arial" w:cs="Arial"/>
          <w:sz w:val="22"/>
          <w:szCs w:val="22"/>
        </w:rPr>
        <w:t xml:space="preserve">edicare beneficiaries used any </w:t>
      </w:r>
      <w:r w:rsidR="002F79B0">
        <w:rPr>
          <w:rFonts w:ascii="Arial" w:hAnsi="Arial" w:cs="Arial"/>
          <w:sz w:val="22"/>
          <w:szCs w:val="22"/>
        </w:rPr>
        <w:t>type</w:t>
      </w:r>
      <w:r w:rsidR="002F79B0" w:rsidRPr="00BC7831">
        <w:rPr>
          <w:rFonts w:ascii="Arial" w:hAnsi="Arial" w:cs="Arial"/>
          <w:sz w:val="22"/>
          <w:szCs w:val="22"/>
        </w:rPr>
        <w:t xml:space="preserve"> </w:t>
      </w:r>
      <w:r w:rsidR="00CC4ED0" w:rsidRPr="00BC7831">
        <w:rPr>
          <w:rFonts w:ascii="Arial" w:hAnsi="Arial" w:cs="Arial"/>
          <w:sz w:val="22"/>
          <w:szCs w:val="22"/>
        </w:rPr>
        <w:t>of DME, including wheelchairs</w:t>
      </w:r>
      <w:r w:rsidR="00CF7B9F" w:rsidRPr="00BC7831">
        <w:rPr>
          <w:rFonts w:ascii="Arial" w:hAnsi="Arial" w:cs="Arial"/>
          <w:sz w:val="22"/>
          <w:szCs w:val="22"/>
        </w:rPr>
        <w:t>, beds, oxygen</w:t>
      </w:r>
      <w:r w:rsidR="00575BFA" w:rsidRPr="00BC7831">
        <w:rPr>
          <w:rFonts w:ascii="Arial" w:hAnsi="Arial" w:cs="Arial"/>
          <w:sz w:val="22"/>
          <w:szCs w:val="22"/>
        </w:rPr>
        <w:t xml:space="preserve"> equipment, ventilators, </w:t>
      </w:r>
      <w:r w:rsidR="008C7185">
        <w:rPr>
          <w:rFonts w:ascii="Arial" w:hAnsi="Arial" w:cs="Arial"/>
          <w:sz w:val="22"/>
          <w:szCs w:val="22"/>
        </w:rPr>
        <w:t xml:space="preserve">augmentative and </w:t>
      </w:r>
      <w:r w:rsidR="00575BFA" w:rsidRPr="00BC7831">
        <w:rPr>
          <w:rFonts w:ascii="Arial" w:hAnsi="Arial" w:cs="Arial"/>
          <w:sz w:val="22"/>
          <w:szCs w:val="22"/>
        </w:rPr>
        <w:t>alternative communication devices, and more.</w:t>
      </w:r>
      <w:r w:rsidR="0055604F" w:rsidRPr="00BC7831">
        <w:rPr>
          <w:rFonts w:ascii="Arial" w:hAnsi="Arial" w:cs="Arial"/>
          <w:sz w:val="22"/>
          <w:szCs w:val="22"/>
        </w:rPr>
        <w:t xml:space="preserve"> People using life-sustaining DME such as oxygen and ventilators may be more </w:t>
      </w:r>
      <w:r w:rsidR="0007229D" w:rsidRPr="00BC7831">
        <w:rPr>
          <w:rFonts w:ascii="Arial" w:hAnsi="Arial" w:cs="Arial"/>
          <w:sz w:val="22"/>
          <w:szCs w:val="22"/>
        </w:rPr>
        <w:t>vulnerable to health effects from</w:t>
      </w:r>
      <w:r w:rsidR="0055604F" w:rsidRPr="00BC7831">
        <w:rPr>
          <w:rFonts w:ascii="Arial" w:hAnsi="Arial" w:cs="Arial"/>
          <w:sz w:val="22"/>
          <w:szCs w:val="22"/>
        </w:rPr>
        <w:t xml:space="preserve"> power outage than other DME users</w:t>
      </w:r>
      <w:r w:rsidR="002F79B0">
        <w:rPr>
          <w:rFonts w:ascii="Arial" w:hAnsi="Arial" w:cs="Arial"/>
          <w:sz w:val="22"/>
          <w:szCs w:val="22"/>
        </w:rPr>
        <w:t>, but we were unable to separate this group out for analysis.</w:t>
      </w:r>
      <w:r w:rsidR="00BF14B8" w:rsidRPr="00BC7831">
        <w:rPr>
          <w:rFonts w:ascii="Arial" w:hAnsi="Arial" w:cs="Arial"/>
          <w:sz w:val="22"/>
          <w:szCs w:val="22"/>
        </w:rPr>
        <w:t xml:space="preserve"> At the same time, </w:t>
      </w:r>
      <w:r w:rsidR="00E411EA" w:rsidRPr="00BC7831">
        <w:rPr>
          <w:rFonts w:ascii="Arial" w:hAnsi="Arial" w:cs="Arial"/>
          <w:sz w:val="22"/>
          <w:szCs w:val="22"/>
        </w:rPr>
        <w:t>DME</w:t>
      </w:r>
      <w:r w:rsidR="002B5882" w:rsidRPr="00BC7831">
        <w:rPr>
          <w:rFonts w:ascii="Arial" w:hAnsi="Arial" w:cs="Arial"/>
          <w:sz w:val="22"/>
          <w:szCs w:val="22"/>
        </w:rPr>
        <w:t xml:space="preserve"> </w:t>
      </w:r>
      <w:r w:rsidR="002F79B0">
        <w:rPr>
          <w:rFonts w:ascii="Arial" w:hAnsi="Arial" w:cs="Arial"/>
          <w:sz w:val="22"/>
          <w:szCs w:val="22"/>
        </w:rPr>
        <w:t>use</w:t>
      </w:r>
      <w:r w:rsidR="002F79B0" w:rsidRPr="00BC7831">
        <w:rPr>
          <w:rFonts w:ascii="Arial" w:hAnsi="Arial" w:cs="Arial"/>
          <w:sz w:val="22"/>
          <w:szCs w:val="22"/>
        </w:rPr>
        <w:t xml:space="preserve"> </w:t>
      </w:r>
      <w:r w:rsidR="002B5882" w:rsidRPr="00BC7831">
        <w:rPr>
          <w:rFonts w:ascii="Arial" w:hAnsi="Arial" w:cs="Arial"/>
          <w:sz w:val="22"/>
          <w:szCs w:val="22"/>
        </w:rPr>
        <w:t xml:space="preserve">may </w:t>
      </w:r>
      <w:r w:rsidR="00CE44CD" w:rsidRPr="00BC7831">
        <w:rPr>
          <w:rFonts w:ascii="Arial" w:hAnsi="Arial" w:cs="Arial"/>
          <w:sz w:val="22"/>
          <w:szCs w:val="22"/>
        </w:rPr>
        <w:t>indicat</w:t>
      </w:r>
      <w:r w:rsidR="002F79B0">
        <w:rPr>
          <w:rFonts w:ascii="Arial" w:hAnsi="Arial" w:cs="Arial"/>
          <w:sz w:val="22"/>
          <w:szCs w:val="22"/>
        </w:rPr>
        <w:t>e</w:t>
      </w:r>
      <w:r w:rsidR="00F752C8" w:rsidRPr="00BC7831">
        <w:rPr>
          <w:rFonts w:ascii="Arial" w:hAnsi="Arial" w:cs="Arial"/>
          <w:sz w:val="22"/>
          <w:szCs w:val="22"/>
        </w:rPr>
        <w:t xml:space="preserve"> </w:t>
      </w:r>
      <w:r w:rsidR="00D6591A" w:rsidRPr="00BC7831">
        <w:rPr>
          <w:rFonts w:ascii="Arial" w:hAnsi="Arial" w:cs="Arial"/>
          <w:sz w:val="22"/>
          <w:szCs w:val="22"/>
        </w:rPr>
        <w:t xml:space="preserve">better access to health care, and </w:t>
      </w:r>
      <w:r w:rsidR="00FE0BB9" w:rsidRPr="00BC7831">
        <w:rPr>
          <w:rFonts w:ascii="Arial" w:hAnsi="Arial" w:cs="Arial"/>
          <w:sz w:val="22"/>
          <w:szCs w:val="22"/>
        </w:rPr>
        <w:t>higher</w:t>
      </w:r>
      <w:r w:rsidR="00D6591A" w:rsidRPr="00BC7831">
        <w:rPr>
          <w:rFonts w:ascii="Arial" w:hAnsi="Arial" w:cs="Arial"/>
          <w:sz w:val="22"/>
          <w:szCs w:val="22"/>
        </w:rPr>
        <w:t xml:space="preserve"> adaptive capacity</w:t>
      </w:r>
      <w:r w:rsidR="003D2E2E">
        <w:rPr>
          <w:rFonts w:ascii="Arial" w:hAnsi="Arial" w:cs="Arial"/>
          <w:sz w:val="22"/>
          <w:szCs w:val="22"/>
        </w:rPr>
        <w:t xml:space="preserve">, </w:t>
      </w:r>
      <w:r w:rsidR="00BC112B">
        <w:rPr>
          <w:rFonts w:ascii="Arial" w:hAnsi="Arial" w:cs="Arial"/>
          <w:sz w:val="22"/>
          <w:szCs w:val="22"/>
        </w:rPr>
        <w:t>though</w:t>
      </w:r>
      <w:r w:rsidR="003D2E2E">
        <w:rPr>
          <w:rFonts w:ascii="Arial" w:hAnsi="Arial" w:cs="Arial"/>
          <w:sz w:val="22"/>
          <w:szCs w:val="22"/>
        </w:rPr>
        <w:t xml:space="preserve"> no data exist to support or refute this claim</w:t>
      </w:r>
      <w:r w:rsidR="00FE0BB9" w:rsidRPr="00BC7831">
        <w:rPr>
          <w:rFonts w:ascii="Arial" w:hAnsi="Arial" w:cs="Arial"/>
          <w:sz w:val="22"/>
          <w:szCs w:val="22"/>
        </w:rPr>
        <w:t>.</w:t>
      </w:r>
      <w:r w:rsidR="002F79B0">
        <w:rPr>
          <w:rFonts w:ascii="Arial" w:hAnsi="Arial" w:cs="Arial"/>
          <w:sz w:val="22"/>
          <w:szCs w:val="22"/>
        </w:rPr>
        <w:t xml:space="preserve"> Finally, the counts used to generate our DME use quartiles are based on the full Medicare population, while only Fee-For-Service Medicare beneficiaries comprise our study population. Using the same population to generate DME use quartiles would have been more informative, but we lacked the data to do so. </w:t>
      </w:r>
    </w:p>
    <w:p w14:paraId="2B085DDA" w14:textId="24DD54CD" w:rsidR="00196949" w:rsidRPr="00BC7831" w:rsidRDefault="00987D7A" w:rsidP="001C6B07">
      <w:pPr>
        <w:spacing w:line="480" w:lineRule="auto"/>
        <w:ind w:firstLine="720"/>
        <w:rPr>
          <w:rFonts w:ascii="Arial" w:hAnsi="Arial" w:cs="Arial"/>
          <w:sz w:val="22"/>
          <w:szCs w:val="22"/>
        </w:rPr>
      </w:pPr>
      <w:r w:rsidRPr="00BC7831">
        <w:rPr>
          <w:rFonts w:ascii="Arial" w:hAnsi="Arial" w:cs="Arial"/>
          <w:sz w:val="22"/>
          <w:szCs w:val="22"/>
        </w:rPr>
        <w:lastRenderedPageBreak/>
        <w:t xml:space="preserve"> </w:t>
      </w:r>
    </w:p>
    <w:p w14:paraId="68D67A71" w14:textId="2D4D28CF" w:rsidR="005B5FB4" w:rsidRPr="00BC7831" w:rsidRDefault="00AB5E0D" w:rsidP="001C6B07">
      <w:pPr>
        <w:spacing w:line="480" w:lineRule="auto"/>
        <w:rPr>
          <w:rFonts w:ascii="Arial" w:hAnsi="Arial" w:cs="Arial"/>
          <w:sz w:val="22"/>
          <w:szCs w:val="22"/>
        </w:rPr>
      </w:pPr>
      <w:r>
        <w:rPr>
          <w:rFonts w:ascii="Arial" w:hAnsi="Arial" w:cs="Arial"/>
          <w:sz w:val="22"/>
          <w:szCs w:val="22"/>
        </w:rPr>
        <w:t>Study l</w:t>
      </w:r>
      <w:r w:rsidR="00826EF9" w:rsidRPr="00BC7831">
        <w:rPr>
          <w:rFonts w:ascii="Arial" w:hAnsi="Arial" w:cs="Arial"/>
          <w:sz w:val="22"/>
          <w:szCs w:val="22"/>
        </w:rPr>
        <w:t>imitations</w:t>
      </w:r>
    </w:p>
    <w:p w14:paraId="6F5964A6" w14:textId="77777777" w:rsidR="00FF58C0" w:rsidRPr="00BC7831" w:rsidRDefault="00FF58C0" w:rsidP="001C6B07">
      <w:pPr>
        <w:spacing w:line="480" w:lineRule="auto"/>
        <w:rPr>
          <w:rFonts w:ascii="Arial" w:hAnsi="Arial" w:cs="Arial"/>
          <w:sz w:val="22"/>
          <w:szCs w:val="22"/>
        </w:rPr>
      </w:pPr>
    </w:p>
    <w:p w14:paraId="4DABA56E" w14:textId="390BF460" w:rsidR="00BA3D8E" w:rsidRPr="00BC7831" w:rsidRDefault="00E567B5" w:rsidP="001C6B07">
      <w:pPr>
        <w:spacing w:line="480" w:lineRule="auto"/>
        <w:ind w:firstLine="720"/>
        <w:rPr>
          <w:rFonts w:ascii="Arial" w:hAnsi="Arial" w:cs="Arial"/>
          <w:sz w:val="22"/>
          <w:szCs w:val="22"/>
        </w:rPr>
      </w:pPr>
      <w:r w:rsidRPr="00BC7831">
        <w:rPr>
          <w:rFonts w:ascii="Arial" w:hAnsi="Arial" w:cs="Arial"/>
          <w:sz w:val="22"/>
          <w:szCs w:val="22"/>
        </w:rPr>
        <w:t>In this study w</w:t>
      </w:r>
      <w:r w:rsidR="00F8194C" w:rsidRPr="00BC7831">
        <w:rPr>
          <w:rFonts w:ascii="Arial" w:hAnsi="Arial" w:cs="Arial"/>
          <w:sz w:val="22"/>
          <w:szCs w:val="22"/>
        </w:rPr>
        <w:t>e measured</w:t>
      </w:r>
      <w:r w:rsidRPr="00BC7831">
        <w:rPr>
          <w:rFonts w:ascii="Arial" w:hAnsi="Arial" w:cs="Arial"/>
          <w:sz w:val="22"/>
          <w:szCs w:val="22"/>
        </w:rPr>
        <w:t xml:space="preserve"> county-level</w:t>
      </w:r>
      <w:r w:rsidR="00F8194C" w:rsidRPr="00BC7831">
        <w:rPr>
          <w:rFonts w:ascii="Arial" w:hAnsi="Arial" w:cs="Arial"/>
          <w:sz w:val="22"/>
          <w:szCs w:val="22"/>
        </w:rPr>
        <w:t xml:space="preserve"> power outage, </w:t>
      </w:r>
      <w:r w:rsidR="0087708D" w:rsidRPr="00BC7831">
        <w:rPr>
          <w:rFonts w:ascii="Arial" w:hAnsi="Arial" w:cs="Arial"/>
          <w:sz w:val="22"/>
          <w:szCs w:val="22"/>
        </w:rPr>
        <w:t xml:space="preserve">since no national finer-resolution </w:t>
      </w:r>
      <w:r w:rsidR="00653B20" w:rsidRPr="00BC7831">
        <w:rPr>
          <w:rFonts w:ascii="Arial" w:hAnsi="Arial" w:cs="Arial"/>
          <w:sz w:val="22"/>
          <w:szCs w:val="22"/>
        </w:rPr>
        <w:t xml:space="preserve">power outage </w:t>
      </w:r>
      <w:r w:rsidR="00DB6DB1" w:rsidRPr="00BC7831">
        <w:rPr>
          <w:rFonts w:ascii="Arial" w:hAnsi="Arial" w:cs="Arial"/>
          <w:sz w:val="22"/>
          <w:szCs w:val="22"/>
        </w:rPr>
        <w:t xml:space="preserve">exposure </w:t>
      </w:r>
      <w:r w:rsidR="0087708D" w:rsidRPr="00BC7831">
        <w:rPr>
          <w:rFonts w:ascii="Arial" w:hAnsi="Arial" w:cs="Arial"/>
          <w:sz w:val="22"/>
          <w:szCs w:val="22"/>
        </w:rPr>
        <w:t>data are available</w:t>
      </w:r>
      <w:r w:rsidR="00230E9B" w:rsidRPr="00BC7831">
        <w:rPr>
          <w:rFonts w:ascii="Arial" w:hAnsi="Arial" w:cs="Arial"/>
          <w:sz w:val="22"/>
          <w:szCs w:val="22"/>
        </w:rPr>
        <w:t>.</w:t>
      </w:r>
      <w:r w:rsidR="0087708D" w:rsidRPr="00BC7831">
        <w:rPr>
          <w:rFonts w:ascii="Arial" w:hAnsi="Arial" w:cs="Arial"/>
          <w:sz w:val="22"/>
          <w:szCs w:val="22"/>
        </w:rPr>
        <w:t xml:space="preserve"> </w:t>
      </w:r>
      <w:r w:rsidR="00586E4D" w:rsidRPr="00BC7831">
        <w:rPr>
          <w:rFonts w:ascii="Arial" w:hAnsi="Arial" w:cs="Arial"/>
          <w:sz w:val="22"/>
          <w:szCs w:val="22"/>
        </w:rPr>
        <w:t xml:space="preserve">We considered a county-day exposed to power outage if </w:t>
      </w:r>
      <w:r w:rsidR="00846FE0" w:rsidRPr="00BC7831">
        <w:rPr>
          <w:rFonts w:ascii="Arial" w:eastAsia="Garamond" w:hAnsi="Arial" w:cs="Arial"/>
        </w:rPr>
        <w:t>≥</w:t>
      </w:r>
      <w:r w:rsidR="00586E4D" w:rsidRPr="00BC7831">
        <w:rPr>
          <w:rFonts w:ascii="Arial" w:hAnsi="Arial" w:cs="Arial"/>
          <w:sz w:val="22"/>
          <w:szCs w:val="22"/>
        </w:rPr>
        <w:t xml:space="preserve">1% of county customers were without power for 8+ </w:t>
      </w:r>
      <w:r w:rsidR="00FD3CBE" w:rsidRPr="00BC7831">
        <w:rPr>
          <w:rFonts w:ascii="Arial" w:hAnsi="Arial" w:cs="Arial"/>
          <w:sz w:val="22"/>
          <w:szCs w:val="22"/>
        </w:rPr>
        <w:t xml:space="preserve">consecutive </w:t>
      </w:r>
      <w:r w:rsidR="00586E4D" w:rsidRPr="00BC7831">
        <w:rPr>
          <w:rFonts w:ascii="Arial" w:hAnsi="Arial" w:cs="Arial"/>
          <w:sz w:val="22"/>
          <w:szCs w:val="22"/>
        </w:rPr>
        <w:t>hours</w:t>
      </w:r>
      <w:r w:rsidR="000C69F7">
        <w:rPr>
          <w:rFonts w:ascii="Arial" w:hAnsi="Arial" w:cs="Arial"/>
          <w:sz w:val="22"/>
          <w:szCs w:val="22"/>
        </w:rPr>
        <w:t>, a definition that may have significant exposure misclassification (</w:t>
      </w:r>
      <w:r w:rsidR="00514AD2" w:rsidRPr="00BC7831">
        <w:rPr>
          <w:rFonts w:ascii="Arial" w:hAnsi="Arial" w:cs="Arial"/>
          <w:sz w:val="22"/>
          <w:szCs w:val="22"/>
        </w:rPr>
        <w:t xml:space="preserve">up to 99% of customers </w:t>
      </w:r>
      <w:r w:rsidR="000C69F7">
        <w:rPr>
          <w:rFonts w:ascii="Arial" w:hAnsi="Arial" w:cs="Arial"/>
          <w:sz w:val="22"/>
          <w:szCs w:val="22"/>
        </w:rPr>
        <w:t>may be un</w:t>
      </w:r>
      <w:r w:rsidR="00514AD2" w:rsidRPr="00BC7831">
        <w:rPr>
          <w:rFonts w:ascii="Arial" w:hAnsi="Arial" w:cs="Arial"/>
          <w:sz w:val="22"/>
          <w:szCs w:val="22"/>
        </w:rPr>
        <w:t xml:space="preserve">exposed </w:t>
      </w:r>
      <w:r w:rsidR="000C69F7">
        <w:rPr>
          <w:rFonts w:ascii="Arial" w:hAnsi="Arial" w:cs="Arial"/>
          <w:sz w:val="22"/>
          <w:szCs w:val="22"/>
        </w:rPr>
        <w:t>on a</w:t>
      </w:r>
      <w:r w:rsidR="00514AD2" w:rsidRPr="00BC7831">
        <w:rPr>
          <w:rFonts w:ascii="Arial" w:hAnsi="Arial" w:cs="Arial"/>
          <w:sz w:val="22"/>
          <w:szCs w:val="22"/>
        </w:rPr>
        <w:t xml:space="preserve"> power outage</w:t>
      </w:r>
      <w:r w:rsidR="000C69F7">
        <w:rPr>
          <w:rFonts w:ascii="Arial" w:hAnsi="Arial" w:cs="Arial"/>
          <w:sz w:val="22"/>
          <w:szCs w:val="22"/>
        </w:rPr>
        <w:t xml:space="preserve"> day)</w:t>
      </w:r>
      <w:r w:rsidR="00514AD2" w:rsidRPr="00BC7831">
        <w:rPr>
          <w:rFonts w:ascii="Arial" w:hAnsi="Arial" w:cs="Arial"/>
          <w:sz w:val="22"/>
          <w:szCs w:val="22"/>
        </w:rPr>
        <w:t>.</w:t>
      </w:r>
      <w:r w:rsidR="000F2E86" w:rsidRPr="00BC7831">
        <w:rPr>
          <w:rFonts w:ascii="Arial" w:hAnsi="Arial" w:cs="Arial"/>
          <w:sz w:val="22"/>
          <w:szCs w:val="22"/>
        </w:rPr>
        <w:t xml:space="preserve"> </w:t>
      </w:r>
      <w:r w:rsidR="009059CE">
        <w:rPr>
          <w:rFonts w:ascii="Arial" w:hAnsi="Arial" w:cs="Arial"/>
          <w:sz w:val="22"/>
          <w:szCs w:val="22"/>
        </w:rPr>
        <w:t xml:space="preserve">This misclassification </w:t>
      </w:r>
      <w:r w:rsidR="009257D8" w:rsidRPr="00BC7831">
        <w:rPr>
          <w:rFonts w:ascii="Arial" w:hAnsi="Arial" w:cs="Arial"/>
          <w:sz w:val="22"/>
          <w:szCs w:val="22"/>
        </w:rPr>
        <w:t>c</w:t>
      </w:r>
      <w:r w:rsidR="007A7B56" w:rsidRPr="00BC7831">
        <w:rPr>
          <w:rFonts w:ascii="Arial" w:hAnsi="Arial" w:cs="Arial"/>
          <w:sz w:val="22"/>
          <w:szCs w:val="22"/>
        </w:rPr>
        <w:t>ould</w:t>
      </w:r>
      <w:r w:rsidR="009257D8" w:rsidRPr="00BC7831">
        <w:rPr>
          <w:rFonts w:ascii="Arial" w:hAnsi="Arial" w:cs="Arial"/>
          <w:sz w:val="22"/>
          <w:szCs w:val="22"/>
        </w:rPr>
        <w:t xml:space="preserve"> bias </w:t>
      </w:r>
      <w:r w:rsidR="009059CE">
        <w:rPr>
          <w:rFonts w:ascii="Arial" w:hAnsi="Arial" w:cs="Arial"/>
          <w:sz w:val="22"/>
          <w:szCs w:val="22"/>
        </w:rPr>
        <w:t>study</w:t>
      </w:r>
      <w:r w:rsidR="009059CE" w:rsidRPr="00BC7831">
        <w:rPr>
          <w:rFonts w:ascii="Arial" w:hAnsi="Arial" w:cs="Arial"/>
          <w:sz w:val="22"/>
          <w:szCs w:val="22"/>
        </w:rPr>
        <w:t xml:space="preserve"> </w:t>
      </w:r>
      <w:r w:rsidR="009257D8" w:rsidRPr="00BC7831">
        <w:rPr>
          <w:rFonts w:ascii="Arial" w:hAnsi="Arial" w:cs="Arial"/>
          <w:sz w:val="22"/>
          <w:szCs w:val="22"/>
        </w:rPr>
        <w:t>results</w:t>
      </w:r>
      <w:r w:rsidR="009059CE">
        <w:rPr>
          <w:rFonts w:ascii="Arial" w:hAnsi="Arial" w:cs="Arial"/>
          <w:sz w:val="22"/>
          <w:szCs w:val="22"/>
        </w:rPr>
        <w:t xml:space="preserve">, the magnitude of bias remains unknown. </w:t>
      </w:r>
      <w:r w:rsidR="00D9163C" w:rsidRPr="00BC7831">
        <w:rPr>
          <w:rFonts w:ascii="Arial" w:hAnsi="Arial" w:cs="Arial"/>
          <w:sz w:val="22"/>
          <w:szCs w:val="22"/>
        </w:rPr>
        <w:t>This question could be addressed in a simulation study</w:t>
      </w:r>
      <w:r w:rsidR="00B75FF3" w:rsidRPr="00BC7831">
        <w:rPr>
          <w:rFonts w:ascii="Arial" w:hAnsi="Arial" w:cs="Arial"/>
          <w:sz w:val="22"/>
          <w:szCs w:val="22"/>
        </w:rPr>
        <w:t xml:space="preserve"> or with individual-level power outage data. </w:t>
      </w:r>
      <w:r w:rsidR="009059CE">
        <w:rPr>
          <w:rFonts w:ascii="Arial" w:hAnsi="Arial" w:cs="Arial"/>
          <w:sz w:val="22"/>
          <w:szCs w:val="22"/>
        </w:rPr>
        <w:t>Future studies could collaborate with utilities to obtain finer-resolution power outage data or use satellite imagery to identify exact outage boundaries during long duration outages</w:t>
      </w:r>
      <w:r w:rsidR="00907F08">
        <w:rPr>
          <w:rFonts w:ascii="Arial" w:hAnsi="Arial" w:cs="Arial"/>
          <w:sz w:val="22"/>
          <w:szCs w:val="22"/>
        </w:rPr>
        <w:t xml:space="preserve"> </w:t>
      </w:r>
      <w:r w:rsidR="00907F08">
        <w:rPr>
          <w:rFonts w:ascii="Arial" w:hAnsi="Arial" w:cs="Arial"/>
          <w:sz w:val="22"/>
          <w:szCs w:val="22"/>
        </w:rPr>
        <w:fldChar w:fldCharType="begin"/>
      </w:r>
      <w:r w:rsidR="00F8308F">
        <w:rPr>
          <w:rFonts w:ascii="Arial" w:hAnsi="Arial" w:cs="Arial"/>
          <w:sz w:val="22"/>
          <w:szCs w:val="22"/>
        </w:rPr>
        <w:instrText xml:space="preserve"> ADDIN ZOTERO_ITEM CSL_CITATION {"citationID":"nVeNQGKE","properties":{"formattedCitation":"(44,45)","plainCitation":"(44,45)","noteIndex":0},"citationItems":[{"id":270,"uris":["http://zotero.org/users/local/hHKggCUl/items/49K4KLNV"],"itemData":{"id":270,"type":"article-journal","abstract":"The intensity of extreme weather events has been increasing, posing a unique threat to society and highlighting the importance of our electrical power system, a key component in our infrastructure. In severe weather events, quickly identifying power outage impact zones and a</w:instrText>
      </w:r>
      <w:r w:rsidR="00F8308F">
        <w:rPr>
          <w:rFonts w:ascii="Cambria Math" w:hAnsi="Cambria Math" w:cs="Cambria Math"/>
          <w:sz w:val="22"/>
          <w:szCs w:val="22"/>
        </w:rPr>
        <w:instrText>ﬀ</w:instrText>
      </w:r>
      <w:r w:rsidR="00F8308F">
        <w:rPr>
          <w:rFonts w:ascii="Arial" w:hAnsi="Arial" w:cs="Arial"/>
          <w:sz w:val="22"/>
          <w:szCs w:val="22"/>
        </w:rPr>
        <w:instrText>ected communities is crucial for informed disaster response. However, a lack of household-level power outage data impedes timely and precise assessments. To address these challenges, we introduced an analytical workﬂow using NASA’s Black Marble daily nighttime light (NTL) images to detect power outages from the 2021 Winter Storm Uri. This workﬂow includes adjustments to mitigate viewing angle and snow reﬂection e</w:instrText>
      </w:r>
      <w:r w:rsidR="00F8308F">
        <w:rPr>
          <w:rFonts w:ascii="Cambria Math" w:hAnsi="Cambria Math" w:cs="Cambria Math"/>
          <w:sz w:val="22"/>
          <w:szCs w:val="22"/>
        </w:rPr>
        <w:instrText>ﬀ</w:instrText>
      </w:r>
      <w:r w:rsidR="00F8308F">
        <w:rPr>
          <w:rFonts w:ascii="Arial" w:hAnsi="Arial" w:cs="Arial"/>
          <w:sz w:val="22"/>
          <w:szCs w:val="22"/>
        </w:rPr>
        <w:instrText>ects. Power outage is detected by comparing storm-time and baseline (normal condition) NTL images using an empirical adjusted equation. The outcomes of the workﬂow are 500-meter resolution power outage maps, which have the optimal correlation with real outage tracking data when NTL intensity is reduced by 26%. With the resultant power outage maps, we analyzed the relations between power outages and disadvantaged populations in 126 Texas counties and 4182 census tracts to evaluate environmental justice in the storm. The results show that Latino/Hispanic communities tend to su</w:instrText>
      </w:r>
      <w:r w:rsidR="00F8308F">
        <w:rPr>
          <w:rFonts w:ascii="Cambria Math" w:hAnsi="Cambria Math" w:cs="Cambria Math"/>
          <w:sz w:val="22"/>
          <w:szCs w:val="22"/>
        </w:rPr>
        <w:instrText>ﬀ</w:instrText>
      </w:r>
      <w:r w:rsidR="00F8308F">
        <w:rPr>
          <w:rFonts w:ascii="Arial" w:hAnsi="Arial" w:cs="Arial"/>
          <w:sz w:val="22"/>
          <w:szCs w:val="22"/>
        </w:rPr>
        <w:instrText xml:space="preserve">er more from power outages at both the county and census tract levels.","container-title":"International Journal of Digital Earth","DOI":"10.1080/17538947.2023.2224087","ISSN":"1753-8947, 1753-8955","issue":"1","journalAbbreviation":"International Journal of Digital Earth","language":"en","page":"2259-2278","source":"DOI.org (Crossref)","title":"Power outage and environmental justice in Winter Storm Uri: an analytical workflow based on nighttime light remote sensing","title-short":"Power outage and environmental justice in Winter Storm Uri","volume":"16","author":[{"family":"Xu","given":"Jinwen"},{"family":"Qiang","given":"Yi"},{"family":"Cai","given":"Heng"},{"family":"Zou","given":"Lei"}],"issued":{"date-parts":[["2023",10,2]]}}},{"id":269,"uris":["http://zotero.org/users/local/hHKggCUl/items/SEVX6CBW"],"itemData":{"id":269,"type":"article-journal","abstract":"Complicated systems are complicated to monitor. The electric grid is one of the most complicated systems, and subsequently goes under-monitored in many regions around the world that cannot easily afford expensive meters. However, the electric grid is also critical for sustaining a high quality of life, and requires better monitoring than is often available to ensure consistent service is provided. Past work has shown that images taken by satellites during the night, capturing nighttime illumination (‘‘nightlights’’), could provide a proxy measurement of grid performance for minimal cost. We build upon earlier work by identifying the pixel z-score – a statistical measurement of a pixel’s illumination relative to its history – as a key method for detecting electricity outages from the often-noisy nightlights dataset. We then train and validate our approach against observations from a network of on-the-ground power outage sensors in our observation area of Accra, Ghana, a dataset representing the largest collection of utility-independent electricity reliability measurements on the African continent. Using multiple machine learning techniques for estimating potential outages from nightlight images, we obtain high performance for predicting outages in Accra at scales as small as a single pixel (0.2 km2) and with training datasets as small as three months of illumination/sensor data. We further validate our methodology beyond the spatio-temporal coverage of the on-the-ground sensor deployment against a human-labeled dataset of outages by neighborhood throughout Accra. Delving deeper into the applications and limitations of available datasets and our work, we conclude by highlighting questions about the generality of our method vital to understanding its potential for low-cost worldwide measurements of grid reliability.","container-title":"Applied Energy","DOI":"10.1016/j.apenergy.2022.119237","ISSN":"03062619","journalAbbreviation":"Applied Energy","language":"en","page":"119237","source":"DOI.org (Crossref)","title":"The electricity scene from above: Exploring power grid inconsistencies using satellite data in Accra, Ghana","title-short":"The electricity scene from above","volume":"319","author":[{"family":"Shah","given":"Zeal"},{"family":"Klugman","given":"Noah"},{"family":"Cadamuro","given":"Gabriel"},{"family":"Hsu","given":"Feng-Chi"},{"family":"Elvidge","given":"Christopher D."},{"family":"Taneja","given":"Jay"}],"issued":{"date-parts":[["2022",8]]}}}],"schema":"https://github.com/citation-style-language/schema/raw/master/csl-citation.json"} </w:instrText>
      </w:r>
      <w:r w:rsidR="00907F08">
        <w:rPr>
          <w:rFonts w:ascii="Arial" w:hAnsi="Arial" w:cs="Arial"/>
          <w:sz w:val="22"/>
          <w:szCs w:val="22"/>
        </w:rPr>
        <w:fldChar w:fldCharType="separate"/>
      </w:r>
      <w:r w:rsidR="00F8308F">
        <w:rPr>
          <w:rFonts w:ascii="Arial" w:hAnsi="Arial" w:cs="Arial"/>
          <w:noProof/>
          <w:sz w:val="22"/>
          <w:szCs w:val="22"/>
        </w:rPr>
        <w:t>(44,45)</w:t>
      </w:r>
      <w:r w:rsidR="00907F08">
        <w:rPr>
          <w:rFonts w:ascii="Arial" w:hAnsi="Arial" w:cs="Arial"/>
          <w:sz w:val="22"/>
          <w:szCs w:val="22"/>
        </w:rPr>
        <w:fldChar w:fldCharType="end"/>
      </w:r>
      <w:r w:rsidR="009059CE">
        <w:rPr>
          <w:rFonts w:ascii="Arial" w:hAnsi="Arial" w:cs="Arial"/>
          <w:sz w:val="22"/>
          <w:szCs w:val="22"/>
        </w:rPr>
        <w:t>.</w:t>
      </w:r>
    </w:p>
    <w:p w14:paraId="5FCBF620" w14:textId="7C4747E3" w:rsidR="00605AFF" w:rsidRPr="00BC7831" w:rsidRDefault="00605AFF" w:rsidP="001C6B07">
      <w:pPr>
        <w:spacing w:line="480" w:lineRule="auto"/>
        <w:ind w:firstLine="720"/>
        <w:rPr>
          <w:rFonts w:ascii="Arial" w:hAnsi="Arial" w:cs="Arial"/>
          <w:sz w:val="22"/>
          <w:szCs w:val="22"/>
        </w:rPr>
      </w:pPr>
      <w:r w:rsidRPr="00BC7831">
        <w:rPr>
          <w:rFonts w:ascii="Arial" w:hAnsi="Arial" w:cs="Arial"/>
          <w:sz w:val="22"/>
          <w:szCs w:val="22"/>
        </w:rPr>
        <w:t xml:space="preserve">We also measured poverty and DME use, potential effect modifiers, at the county level. </w:t>
      </w:r>
      <w:r w:rsidR="00FC3221" w:rsidRPr="00BC7831">
        <w:rPr>
          <w:rFonts w:ascii="Arial" w:hAnsi="Arial" w:cs="Arial"/>
          <w:sz w:val="22"/>
          <w:szCs w:val="22"/>
        </w:rPr>
        <w:t>Because counties are large and diverse, this</w:t>
      </w:r>
      <w:r w:rsidR="002D6E02" w:rsidRPr="00BC7831">
        <w:rPr>
          <w:rFonts w:ascii="Arial" w:hAnsi="Arial" w:cs="Arial"/>
          <w:sz w:val="22"/>
          <w:szCs w:val="22"/>
        </w:rPr>
        <w:t xml:space="preserve"> </w:t>
      </w:r>
      <w:r w:rsidR="00793E2B" w:rsidRPr="00BC7831">
        <w:rPr>
          <w:rFonts w:ascii="Arial" w:hAnsi="Arial" w:cs="Arial"/>
          <w:sz w:val="22"/>
          <w:szCs w:val="22"/>
        </w:rPr>
        <w:t>likely</w:t>
      </w:r>
      <w:r w:rsidR="00FC3221" w:rsidRPr="00BC7831">
        <w:rPr>
          <w:rFonts w:ascii="Arial" w:hAnsi="Arial" w:cs="Arial"/>
          <w:sz w:val="22"/>
          <w:szCs w:val="22"/>
        </w:rPr>
        <w:t xml:space="preserve"> impacted our </w:t>
      </w:r>
      <w:r w:rsidR="009059CE">
        <w:rPr>
          <w:rFonts w:ascii="Arial" w:hAnsi="Arial" w:cs="Arial"/>
          <w:sz w:val="22"/>
          <w:szCs w:val="22"/>
        </w:rPr>
        <w:t>ability to detect effect modification by these factors</w:t>
      </w:r>
      <w:r w:rsidR="00FC3221" w:rsidRPr="00BC7831">
        <w:rPr>
          <w:rFonts w:ascii="Arial" w:hAnsi="Arial" w:cs="Arial"/>
          <w:sz w:val="22"/>
          <w:szCs w:val="22"/>
        </w:rPr>
        <w:t>.</w:t>
      </w:r>
    </w:p>
    <w:p w14:paraId="6E02D75C" w14:textId="02C4EF28" w:rsidR="00586E4D" w:rsidRPr="00BC7831" w:rsidRDefault="00586E4D" w:rsidP="001C6B07">
      <w:pPr>
        <w:spacing w:line="480" w:lineRule="auto"/>
        <w:ind w:firstLine="720"/>
        <w:rPr>
          <w:rFonts w:ascii="Arial" w:hAnsi="Arial" w:cs="Arial"/>
          <w:sz w:val="22"/>
          <w:szCs w:val="22"/>
        </w:rPr>
      </w:pPr>
      <w:r w:rsidRPr="00BC7831">
        <w:rPr>
          <w:rFonts w:ascii="Arial" w:hAnsi="Arial" w:cs="Arial"/>
          <w:sz w:val="22"/>
          <w:szCs w:val="22"/>
        </w:rPr>
        <w:t xml:space="preserve">Finally, the POUS dataset </w:t>
      </w:r>
      <w:r w:rsidR="00911C04" w:rsidRPr="00BC7831">
        <w:rPr>
          <w:rFonts w:ascii="Arial" w:hAnsi="Arial" w:cs="Arial"/>
          <w:sz w:val="22"/>
          <w:szCs w:val="22"/>
        </w:rPr>
        <w:t>we used</w:t>
      </w:r>
      <w:r w:rsidR="00533B93" w:rsidRPr="00BC7831">
        <w:rPr>
          <w:rFonts w:ascii="Arial" w:hAnsi="Arial" w:cs="Arial"/>
          <w:sz w:val="22"/>
          <w:szCs w:val="22"/>
        </w:rPr>
        <w:t xml:space="preserve"> to </w:t>
      </w:r>
      <w:r w:rsidR="00911C04" w:rsidRPr="00BC7831">
        <w:rPr>
          <w:rFonts w:ascii="Arial" w:hAnsi="Arial" w:cs="Arial"/>
          <w:sz w:val="22"/>
          <w:szCs w:val="22"/>
        </w:rPr>
        <w:t xml:space="preserve">measure exposure is missing substantial data. </w:t>
      </w:r>
      <w:r w:rsidR="00BF29A7" w:rsidRPr="00BC7831">
        <w:rPr>
          <w:rFonts w:ascii="Arial" w:hAnsi="Arial" w:cs="Arial"/>
          <w:sz w:val="22"/>
          <w:szCs w:val="22"/>
        </w:rPr>
        <w:t xml:space="preserve">We </w:t>
      </w:r>
      <w:r w:rsidR="00AB5E0D">
        <w:rPr>
          <w:rFonts w:ascii="Arial" w:hAnsi="Arial" w:cs="Arial"/>
          <w:sz w:val="22"/>
          <w:szCs w:val="22"/>
        </w:rPr>
        <w:t>excluded</w:t>
      </w:r>
      <w:r w:rsidR="00BF29A7" w:rsidRPr="00BC7831">
        <w:rPr>
          <w:rFonts w:ascii="Arial" w:hAnsi="Arial" w:cs="Arial"/>
          <w:sz w:val="22"/>
          <w:szCs w:val="22"/>
        </w:rPr>
        <w:t xml:space="preserve"> counties missing more than 50% of customer-hours in 2018 </w:t>
      </w:r>
      <w:r w:rsidR="00F64122" w:rsidRPr="00BC7831">
        <w:rPr>
          <w:rFonts w:ascii="Arial" w:hAnsi="Arial" w:cs="Arial"/>
          <w:sz w:val="22"/>
          <w:szCs w:val="22"/>
        </w:rPr>
        <w:t>to balance generalizability and bias from missing data</w:t>
      </w:r>
      <w:r w:rsidR="004609D7" w:rsidRPr="00BC7831">
        <w:rPr>
          <w:rFonts w:ascii="Arial" w:hAnsi="Arial" w:cs="Arial"/>
          <w:sz w:val="22"/>
          <w:szCs w:val="22"/>
        </w:rPr>
        <w:t xml:space="preserve"> </w:t>
      </w:r>
      <w:r w:rsidR="00AB5E0D">
        <w:rPr>
          <w:rFonts w:ascii="Arial" w:hAnsi="Arial" w:cs="Arial"/>
          <w:sz w:val="22"/>
          <w:szCs w:val="22"/>
        </w:rPr>
        <w:t>based on our prior</w:t>
      </w:r>
      <w:r w:rsidR="004609D7" w:rsidRPr="00BC7831">
        <w:rPr>
          <w:rFonts w:ascii="Arial" w:hAnsi="Arial" w:cs="Arial"/>
          <w:sz w:val="22"/>
          <w:szCs w:val="22"/>
        </w:rPr>
        <w:t xml:space="preserve"> simulation </w:t>
      </w:r>
      <w:r w:rsidR="00AB5E0D">
        <w:rPr>
          <w:rFonts w:ascii="Arial" w:hAnsi="Arial" w:cs="Arial"/>
          <w:sz w:val="22"/>
          <w:szCs w:val="22"/>
        </w:rPr>
        <w:t>stud</w:t>
      </w:r>
      <w:r w:rsidR="00854F59">
        <w:rPr>
          <w:rFonts w:ascii="Arial" w:hAnsi="Arial" w:cs="Arial"/>
          <w:sz w:val="22"/>
          <w:szCs w:val="22"/>
        </w:rPr>
        <w:t>y</w:t>
      </w:r>
      <w:r w:rsidR="00AB5E0D">
        <w:rPr>
          <w:rFonts w:ascii="Arial" w:hAnsi="Arial" w:cs="Arial"/>
          <w:sz w:val="22"/>
          <w:szCs w:val="22"/>
        </w:rPr>
        <w:t xml:space="preserve"> </w:t>
      </w:r>
      <w:r w:rsidR="00872EB3">
        <w:rPr>
          <w:rFonts w:ascii="Arial" w:hAnsi="Arial" w:cs="Arial"/>
          <w:sz w:val="22"/>
          <w:szCs w:val="22"/>
        </w:rPr>
        <w:fldChar w:fldCharType="begin"/>
      </w:r>
      <w:r w:rsidR="00872EB3">
        <w:rPr>
          <w:rFonts w:ascii="Arial" w:hAnsi="Arial" w:cs="Arial"/>
          <w:sz w:val="22"/>
          <w:szCs w:val="22"/>
        </w:rPr>
        <w:instrText xml:space="preserve"> ADDIN ZOTERO_ITEM CSL_CITATION {"citationID":"qX55s3Vm","properties":{"formattedCitation":"(8)","plainCitation":"(8)","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00872EB3">
        <w:rPr>
          <w:rFonts w:ascii="Arial" w:hAnsi="Arial" w:cs="Arial"/>
          <w:sz w:val="22"/>
          <w:szCs w:val="22"/>
        </w:rPr>
        <w:fldChar w:fldCharType="separate"/>
      </w:r>
      <w:r w:rsidR="00872EB3">
        <w:rPr>
          <w:rFonts w:ascii="Arial" w:hAnsi="Arial" w:cs="Arial"/>
          <w:noProof/>
          <w:sz w:val="22"/>
          <w:szCs w:val="22"/>
        </w:rPr>
        <w:t>(8)</w:t>
      </w:r>
      <w:r w:rsidR="00872EB3">
        <w:rPr>
          <w:rFonts w:ascii="Arial" w:hAnsi="Arial" w:cs="Arial"/>
          <w:sz w:val="22"/>
          <w:szCs w:val="22"/>
        </w:rPr>
        <w:fldChar w:fldCharType="end"/>
      </w:r>
      <w:r w:rsidR="00AB5E0D">
        <w:rPr>
          <w:rFonts w:ascii="Arial" w:hAnsi="Arial" w:cs="Arial"/>
          <w:sz w:val="22"/>
          <w:szCs w:val="22"/>
        </w:rPr>
        <w:t>.</w:t>
      </w:r>
      <w:r w:rsidR="00F64122" w:rsidRPr="00BC7831">
        <w:rPr>
          <w:rFonts w:ascii="Arial" w:hAnsi="Arial" w:cs="Arial"/>
          <w:sz w:val="22"/>
          <w:szCs w:val="22"/>
        </w:rPr>
        <w:t xml:space="preserve"> </w:t>
      </w:r>
      <w:r w:rsidR="00603CBE" w:rsidRPr="00BC7831">
        <w:rPr>
          <w:rFonts w:ascii="Arial" w:hAnsi="Arial" w:cs="Arial"/>
          <w:sz w:val="22"/>
          <w:szCs w:val="22"/>
        </w:rPr>
        <w:t xml:space="preserve">Many counties missing &gt;50% of exposure data </w:t>
      </w:r>
      <w:r w:rsidR="00F35DDE" w:rsidRPr="00BC7831">
        <w:rPr>
          <w:rFonts w:ascii="Arial" w:hAnsi="Arial" w:cs="Arial"/>
          <w:sz w:val="22"/>
          <w:szCs w:val="22"/>
        </w:rPr>
        <w:t>were rural with low customer counts.</w:t>
      </w:r>
      <w:r w:rsidR="00B4597C" w:rsidRPr="00BC7831">
        <w:rPr>
          <w:rFonts w:ascii="Arial" w:hAnsi="Arial" w:cs="Arial"/>
          <w:sz w:val="22"/>
          <w:szCs w:val="22"/>
        </w:rPr>
        <w:t xml:space="preserve"> Other studies of power outage and health have </w:t>
      </w:r>
      <w:commentRangeStart w:id="33"/>
      <w:commentRangeStart w:id="34"/>
      <w:r w:rsidR="00B4597C" w:rsidRPr="00BC7831">
        <w:rPr>
          <w:rFonts w:ascii="Arial" w:hAnsi="Arial" w:cs="Arial"/>
          <w:sz w:val="22"/>
          <w:szCs w:val="22"/>
        </w:rPr>
        <w:t xml:space="preserve">found differential effects </w:t>
      </w:r>
      <w:commentRangeEnd w:id="33"/>
      <w:r w:rsidR="00AB5E0D">
        <w:rPr>
          <w:rStyle w:val="CommentReference"/>
        </w:rPr>
        <w:commentReference w:id="33"/>
      </w:r>
      <w:commentRangeEnd w:id="34"/>
      <w:r w:rsidR="00AA4366">
        <w:rPr>
          <w:rStyle w:val="CommentReference"/>
        </w:rPr>
        <w:commentReference w:id="34"/>
      </w:r>
      <w:r w:rsidR="00B4597C" w:rsidRPr="00BC7831">
        <w:rPr>
          <w:rFonts w:ascii="Arial" w:hAnsi="Arial" w:cs="Arial"/>
          <w:sz w:val="22"/>
          <w:szCs w:val="22"/>
        </w:rPr>
        <w:t>of power outage on health by urban or rural statu</w:t>
      </w:r>
      <w:r w:rsidR="00AB5E0D">
        <w:rPr>
          <w:rFonts w:ascii="Arial" w:hAnsi="Arial" w:cs="Arial"/>
          <w:sz w:val="22"/>
          <w:szCs w:val="22"/>
        </w:rPr>
        <w:t>s</w:t>
      </w:r>
      <w:r w:rsidR="0040378D">
        <w:rPr>
          <w:rFonts w:ascii="Arial" w:hAnsi="Arial" w:cs="Arial"/>
          <w:sz w:val="22"/>
          <w:szCs w:val="22"/>
        </w:rPr>
        <w:t xml:space="preserve">, with </w:t>
      </w:r>
      <w:r w:rsidR="00E07F43">
        <w:rPr>
          <w:rFonts w:ascii="Arial" w:hAnsi="Arial" w:cs="Arial"/>
          <w:sz w:val="22"/>
          <w:szCs w:val="22"/>
        </w:rPr>
        <w:t xml:space="preserve">stronger effects of outages on </w:t>
      </w:r>
      <w:r w:rsidR="00420C4F">
        <w:rPr>
          <w:rFonts w:ascii="Arial" w:hAnsi="Arial" w:cs="Arial"/>
          <w:sz w:val="22"/>
          <w:szCs w:val="22"/>
        </w:rPr>
        <w:t>health</w:t>
      </w:r>
      <w:r w:rsidR="00E07F43">
        <w:rPr>
          <w:rFonts w:ascii="Arial" w:hAnsi="Arial" w:cs="Arial"/>
          <w:sz w:val="22"/>
          <w:szCs w:val="22"/>
        </w:rPr>
        <w:t xml:space="preserve"> in urban areas</w:t>
      </w:r>
      <w:r w:rsidR="00AB5E0D">
        <w:rPr>
          <w:rFonts w:ascii="Arial" w:hAnsi="Arial" w:cs="Arial"/>
          <w:sz w:val="22"/>
          <w:szCs w:val="22"/>
        </w:rPr>
        <w:t xml:space="preserve"> </w:t>
      </w:r>
      <w:r w:rsidR="00872EB3">
        <w:rPr>
          <w:rFonts w:ascii="Arial" w:hAnsi="Arial" w:cs="Arial"/>
          <w:sz w:val="22"/>
          <w:szCs w:val="22"/>
        </w:rPr>
        <w:fldChar w:fldCharType="begin"/>
      </w:r>
      <w:r w:rsidR="00F8308F">
        <w:rPr>
          <w:rFonts w:ascii="Arial" w:hAnsi="Arial" w:cs="Arial"/>
          <w:sz w:val="22"/>
          <w:szCs w:val="22"/>
        </w:rPr>
        <w:instrText xml:space="preserve"> ADDIN ZOTERO_ITEM CSL_CITATION {"citationID":"8SAq5Tlk","properties":{"formattedCitation":"(31,32)","plainCitation":"(31,32)","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00872EB3">
        <w:rPr>
          <w:rFonts w:ascii="Arial" w:hAnsi="Arial" w:cs="Arial"/>
          <w:sz w:val="22"/>
          <w:szCs w:val="22"/>
        </w:rPr>
        <w:fldChar w:fldCharType="separate"/>
      </w:r>
      <w:r w:rsidR="00F8308F">
        <w:rPr>
          <w:rFonts w:ascii="Arial" w:hAnsi="Arial" w:cs="Arial"/>
          <w:noProof/>
          <w:sz w:val="22"/>
          <w:szCs w:val="22"/>
        </w:rPr>
        <w:t>(31,32)</w:t>
      </w:r>
      <w:r w:rsidR="00872EB3">
        <w:rPr>
          <w:rFonts w:ascii="Arial" w:hAnsi="Arial" w:cs="Arial"/>
          <w:sz w:val="22"/>
          <w:szCs w:val="22"/>
        </w:rPr>
        <w:fldChar w:fldCharType="end"/>
      </w:r>
      <w:r w:rsidR="00AB5E0D">
        <w:rPr>
          <w:rFonts w:ascii="Arial" w:hAnsi="Arial" w:cs="Arial"/>
          <w:sz w:val="22"/>
          <w:szCs w:val="22"/>
        </w:rPr>
        <w:t>.</w:t>
      </w:r>
      <w:r w:rsidR="00B4597C" w:rsidRPr="00BC7831">
        <w:rPr>
          <w:rFonts w:ascii="Arial" w:hAnsi="Arial" w:cs="Arial"/>
          <w:sz w:val="22"/>
          <w:szCs w:val="22"/>
        </w:rPr>
        <w:t xml:space="preserve"> </w:t>
      </w:r>
      <w:r w:rsidR="00FC6E50" w:rsidRPr="00BC7831">
        <w:rPr>
          <w:rFonts w:ascii="Arial" w:hAnsi="Arial" w:cs="Arial"/>
          <w:sz w:val="22"/>
          <w:szCs w:val="22"/>
        </w:rPr>
        <w:t xml:space="preserve">Because we excluded many rural counties, our results may not </w:t>
      </w:r>
      <w:r w:rsidR="00AB5E0D">
        <w:rPr>
          <w:rFonts w:ascii="Arial" w:hAnsi="Arial" w:cs="Arial"/>
          <w:sz w:val="22"/>
          <w:szCs w:val="22"/>
        </w:rPr>
        <w:t>generalize to</w:t>
      </w:r>
      <w:r w:rsidR="005D45C9" w:rsidRPr="00BC7831">
        <w:rPr>
          <w:rFonts w:ascii="Arial" w:hAnsi="Arial" w:cs="Arial"/>
          <w:sz w:val="22"/>
          <w:szCs w:val="22"/>
        </w:rPr>
        <w:t xml:space="preserve"> </w:t>
      </w:r>
      <w:r w:rsidR="00AB5E0D">
        <w:rPr>
          <w:rFonts w:ascii="Arial" w:hAnsi="Arial" w:cs="Arial"/>
          <w:sz w:val="22"/>
          <w:szCs w:val="22"/>
        </w:rPr>
        <w:t>these areas.</w:t>
      </w:r>
      <w:r w:rsidR="005D45C9" w:rsidRPr="00BC7831">
        <w:rPr>
          <w:rFonts w:ascii="Arial" w:hAnsi="Arial" w:cs="Arial"/>
          <w:sz w:val="22"/>
          <w:szCs w:val="22"/>
        </w:rPr>
        <w:t xml:space="preserve"> </w:t>
      </w:r>
    </w:p>
    <w:p w14:paraId="41906DF6" w14:textId="1CF8939A" w:rsidR="00B5662C" w:rsidRPr="00BC7831" w:rsidRDefault="00B5662C" w:rsidP="001C6B07">
      <w:pPr>
        <w:spacing w:line="480" w:lineRule="auto"/>
        <w:ind w:firstLine="720"/>
        <w:rPr>
          <w:rFonts w:ascii="Arial" w:hAnsi="Arial" w:cs="Arial"/>
        </w:rPr>
      </w:pPr>
    </w:p>
    <w:p w14:paraId="6AD0EDB6" w14:textId="1AF27E51" w:rsidR="00AC3010" w:rsidRPr="00BC7831" w:rsidRDefault="0009394B" w:rsidP="001C6B07">
      <w:pPr>
        <w:spacing w:line="480" w:lineRule="auto"/>
        <w:rPr>
          <w:rFonts w:ascii="Arial" w:hAnsi="Arial" w:cs="Arial"/>
          <w:b/>
          <w:bCs/>
          <w:sz w:val="22"/>
          <w:szCs w:val="22"/>
        </w:rPr>
      </w:pPr>
      <w:r w:rsidRPr="00BC7831">
        <w:rPr>
          <w:rFonts w:ascii="Arial" w:hAnsi="Arial" w:cs="Arial"/>
          <w:b/>
          <w:bCs/>
          <w:sz w:val="22"/>
          <w:szCs w:val="22"/>
        </w:rPr>
        <w:t>Conclusion</w:t>
      </w:r>
    </w:p>
    <w:p w14:paraId="0CEFF047" w14:textId="77777777" w:rsidR="00635126" w:rsidRPr="00BC7831" w:rsidRDefault="00635126" w:rsidP="001C6B07">
      <w:pPr>
        <w:spacing w:line="480" w:lineRule="auto"/>
        <w:rPr>
          <w:rFonts w:ascii="Arial" w:hAnsi="Arial" w:cs="Arial"/>
          <w:b/>
          <w:bCs/>
          <w:sz w:val="22"/>
          <w:szCs w:val="22"/>
        </w:rPr>
      </w:pPr>
    </w:p>
    <w:p w14:paraId="3436D00D" w14:textId="3210A30F" w:rsidR="007D185F" w:rsidRPr="00BC7831" w:rsidRDefault="00D758F2" w:rsidP="007F5696">
      <w:pPr>
        <w:spacing w:line="480" w:lineRule="auto"/>
        <w:ind w:firstLine="720"/>
        <w:rPr>
          <w:rFonts w:ascii="Arial" w:hAnsi="Arial" w:cs="Arial"/>
          <w:sz w:val="22"/>
          <w:szCs w:val="22"/>
        </w:rPr>
      </w:pPr>
      <w:r w:rsidRPr="00BC7831">
        <w:rPr>
          <w:rFonts w:ascii="Arial" w:hAnsi="Arial" w:cs="Arial"/>
          <w:sz w:val="22"/>
          <w:szCs w:val="22"/>
        </w:rPr>
        <w:lastRenderedPageBreak/>
        <w:t xml:space="preserve">In this </w:t>
      </w:r>
      <w:r w:rsidR="00A34712">
        <w:rPr>
          <w:rFonts w:ascii="Arial" w:hAnsi="Arial" w:cs="Arial"/>
          <w:sz w:val="22"/>
          <w:szCs w:val="22"/>
        </w:rPr>
        <w:t xml:space="preserve">first </w:t>
      </w:r>
      <w:r w:rsidRPr="00BC7831">
        <w:rPr>
          <w:rFonts w:ascii="Arial" w:hAnsi="Arial" w:cs="Arial"/>
          <w:sz w:val="22"/>
          <w:szCs w:val="22"/>
        </w:rPr>
        <w:t>national study of power outage exposure</w:t>
      </w:r>
      <w:r w:rsidR="00A34712">
        <w:rPr>
          <w:rFonts w:ascii="Arial" w:hAnsi="Arial" w:cs="Arial"/>
          <w:sz w:val="22"/>
          <w:szCs w:val="22"/>
        </w:rPr>
        <w:t xml:space="preserve">, </w:t>
      </w:r>
      <w:r w:rsidRPr="00BC7831">
        <w:rPr>
          <w:rFonts w:ascii="Arial" w:hAnsi="Arial" w:cs="Arial"/>
          <w:sz w:val="22"/>
          <w:szCs w:val="22"/>
        </w:rPr>
        <w:t xml:space="preserve">we found that power outages were associated with increased CVD and respiratory </w:t>
      </w:r>
      <w:r w:rsidR="00055DDB" w:rsidRPr="00BC7831">
        <w:rPr>
          <w:rFonts w:ascii="Arial" w:hAnsi="Arial" w:cs="Arial"/>
          <w:sz w:val="22"/>
          <w:szCs w:val="22"/>
        </w:rPr>
        <w:t>hospitalization</w:t>
      </w:r>
      <w:r w:rsidRPr="00BC7831">
        <w:rPr>
          <w:rFonts w:ascii="Arial" w:hAnsi="Arial" w:cs="Arial"/>
          <w:sz w:val="22"/>
          <w:szCs w:val="22"/>
        </w:rPr>
        <w:t xml:space="preserve"> rates</w:t>
      </w:r>
      <w:r w:rsidR="00A34712">
        <w:rPr>
          <w:rFonts w:ascii="Arial" w:hAnsi="Arial" w:cs="Arial"/>
          <w:sz w:val="22"/>
          <w:szCs w:val="22"/>
        </w:rPr>
        <w:t xml:space="preserve"> </w:t>
      </w:r>
      <w:r w:rsidR="00A34712" w:rsidRPr="00BC7831">
        <w:rPr>
          <w:rFonts w:ascii="Arial" w:hAnsi="Arial" w:cs="Arial"/>
          <w:sz w:val="22"/>
          <w:szCs w:val="22"/>
        </w:rPr>
        <w:t xml:space="preserve">among </w:t>
      </w:r>
      <w:r w:rsidR="00A34712">
        <w:rPr>
          <w:rFonts w:ascii="Arial" w:hAnsi="Arial" w:cs="Arial"/>
          <w:sz w:val="22"/>
          <w:szCs w:val="22"/>
        </w:rPr>
        <w:t xml:space="preserve">23 million </w:t>
      </w:r>
      <w:r w:rsidR="00A34712" w:rsidRPr="00BC7831">
        <w:rPr>
          <w:rFonts w:ascii="Arial" w:hAnsi="Arial" w:cs="Arial"/>
          <w:sz w:val="22"/>
          <w:szCs w:val="22"/>
        </w:rPr>
        <w:t>older adult Medicare beneficiaries</w:t>
      </w:r>
      <w:r w:rsidRPr="00BC7831">
        <w:rPr>
          <w:rFonts w:ascii="Arial" w:hAnsi="Arial" w:cs="Arial"/>
          <w:sz w:val="22"/>
          <w:szCs w:val="22"/>
        </w:rPr>
        <w:t>.</w:t>
      </w:r>
      <w:r w:rsidR="007D185F" w:rsidRPr="00BC7831">
        <w:rPr>
          <w:rFonts w:ascii="Arial" w:hAnsi="Arial" w:cs="Arial"/>
          <w:sz w:val="22"/>
          <w:szCs w:val="22"/>
        </w:rPr>
        <w:t xml:space="preserve"> We had adequate power to detect effects of power outage on health, making our results more precise and generalizable than studies limited to New York State. </w:t>
      </w:r>
      <w:r w:rsidR="00A34712">
        <w:rPr>
          <w:rFonts w:ascii="Arial" w:hAnsi="Arial" w:cs="Arial"/>
          <w:sz w:val="22"/>
          <w:szCs w:val="22"/>
        </w:rPr>
        <w:t>We observed broad exposure and p</w:t>
      </w:r>
      <w:r w:rsidR="00055DDB" w:rsidRPr="00BC7831">
        <w:rPr>
          <w:rFonts w:ascii="Arial" w:hAnsi="Arial" w:cs="Arial"/>
          <w:sz w:val="22"/>
          <w:szCs w:val="22"/>
        </w:rPr>
        <w:t xml:space="preserve">ower outage </w:t>
      </w:r>
      <w:r w:rsidR="00A34712">
        <w:rPr>
          <w:rFonts w:ascii="Arial" w:hAnsi="Arial" w:cs="Arial"/>
          <w:sz w:val="22"/>
          <w:szCs w:val="22"/>
        </w:rPr>
        <w:t>frequency</w:t>
      </w:r>
      <w:r w:rsidR="00055DDB" w:rsidRPr="00BC7831">
        <w:rPr>
          <w:rFonts w:ascii="Arial" w:hAnsi="Arial" w:cs="Arial"/>
          <w:sz w:val="22"/>
          <w:szCs w:val="22"/>
        </w:rPr>
        <w:t xml:space="preserve"> and duration </w:t>
      </w:r>
      <w:r w:rsidR="00A34712">
        <w:rPr>
          <w:rFonts w:ascii="Arial" w:hAnsi="Arial" w:cs="Arial"/>
          <w:sz w:val="22"/>
          <w:szCs w:val="22"/>
        </w:rPr>
        <w:t xml:space="preserve">will </w:t>
      </w:r>
      <w:r w:rsidR="00055DDB" w:rsidRPr="00BC7831">
        <w:rPr>
          <w:rFonts w:ascii="Arial" w:hAnsi="Arial" w:cs="Arial"/>
          <w:sz w:val="22"/>
          <w:szCs w:val="22"/>
        </w:rPr>
        <w:t>increas</w:t>
      </w:r>
      <w:r w:rsidR="00A34712">
        <w:rPr>
          <w:rFonts w:ascii="Arial" w:hAnsi="Arial" w:cs="Arial"/>
          <w:sz w:val="22"/>
          <w:szCs w:val="22"/>
        </w:rPr>
        <w:t>e further</w:t>
      </w:r>
      <w:r w:rsidR="00055DDB" w:rsidRPr="00BC7831">
        <w:rPr>
          <w:rFonts w:ascii="Arial" w:hAnsi="Arial" w:cs="Arial"/>
          <w:sz w:val="22"/>
          <w:szCs w:val="22"/>
        </w:rPr>
        <w:t xml:space="preserve"> with climate change. </w:t>
      </w:r>
      <w:r w:rsidR="00A34712">
        <w:rPr>
          <w:rFonts w:ascii="Arial" w:hAnsi="Arial" w:cs="Arial"/>
          <w:sz w:val="22"/>
          <w:szCs w:val="22"/>
        </w:rPr>
        <w:t>H</w:t>
      </w:r>
      <w:r w:rsidR="00A34712" w:rsidRPr="00BC7831">
        <w:rPr>
          <w:rFonts w:ascii="Arial" w:hAnsi="Arial" w:cs="Arial"/>
          <w:sz w:val="22"/>
          <w:szCs w:val="22"/>
        </w:rPr>
        <w:t>eat, winter storms, or other climate-related weather events co-occurring power outages</w:t>
      </w:r>
      <w:r w:rsidR="00A34712">
        <w:rPr>
          <w:rFonts w:ascii="Arial" w:hAnsi="Arial" w:cs="Arial"/>
          <w:sz w:val="22"/>
          <w:szCs w:val="22"/>
        </w:rPr>
        <w:t xml:space="preserve"> likely amplify</w:t>
      </w:r>
      <w:r w:rsidR="00A34712" w:rsidRPr="00BC7831">
        <w:rPr>
          <w:rFonts w:ascii="Arial" w:hAnsi="Arial" w:cs="Arial"/>
          <w:sz w:val="22"/>
          <w:szCs w:val="22"/>
        </w:rPr>
        <w:t xml:space="preserve"> cardiorespiratory health </w:t>
      </w:r>
      <w:r w:rsidR="00A34712">
        <w:rPr>
          <w:rFonts w:ascii="Arial" w:hAnsi="Arial" w:cs="Arial"/>
          <w:sz w:val="22"/>
          <w:szCs w:val="22"/>
        </w:rPr>
        <w:t xml:space="preserve">impacts and must be evaluated in future research. </w:t>
      </w:r>
      <w:r w:rsidR="005827DA" w:rsidRPr="00BC7831">
        <w:rPr>
          <w:rFonts w:ascii="Arial" w:hAnsi="Arial" w:cs="Arial"/>
          <w:sz w:val="22"/>
          <w:szCs w:val="22"/>
        </w:rPr>
        <w:t xml:space="preserve">Improving electricity reliability </w:t>
      </w:r>
      <w:r w:rsidR="00A34712">
        <w:rPr>
          <w:rFonts w:ascii="Arial" w:hAnsi="Arial" w:cs="Arial"/>
          <w:sz w:val="22"/>
          <w:szCs w:val="22"/>
        </w:rPr>
        <w:t>represents a key opportunity to support</w:t>
      </w:r>
      <w:r w:rsidR="00A34712" w:rsidRPr="00BC7831">
        <w:rPr>
          <w:rFonts w:ascii="Arial" w:hAnsi="Arial" w:cs="Arial"/>
          <w:sz w:val="22"/>
          <w:szCs w:val="22"/>
        </w:rPr>
        <w:t xml:space="preserve"> </w:t>
      </w:r>
      <w:r w:rsidR="005827DA" w:rsidRPr="00BC7831">
        <w:rPr>
          <w:rFonts w:ascii="Arial" w:hAnsi="Arial" w:cs="Arial"/>
          <w:sz w:val="22"/>
          <w:szCs w:val="22"/>
        </w:rPr>
        <w:t>community health and protect older adults from CVD and respiratory disease exacerbations</w:t>
      </w:r>
      <w:r w:rsidR="009904F8" w:rsidRPr="00BC7831">
        <w:rPr>
          <w:rFonts w:ascii="Arial" w:hAnsi="Arial" w:cs="Arial"/>
          <w:sz w:val="22"/>
          <w:szCs w:val="22"/>
        </w:rPr>
        <w:t xml:space="preserve">. </w:t>
      </w:r>
    </w:p>
    <w:p w14:paraId="51637477" w14:textId="77777777" w:rsidR="00343BD6" w:rsidRDefault="00343BD6" w:rsidP="001C6B07">
      <w:pPr>
        <w:spacing w:line="480" w:lineRule="auto"/>
      </w:pPr>
    </w:p>
    <w:p w14:paraId="1B8843D9" w14:textId="77777777" w:rsidR="005334F7" w:rsidRDefault="005334F7" w:rsidP="00271271"/>
    <w:p w14:paraId="66D089C8" w14:textId="77777777" w:rsidR="005334F7" w:rsidRDefault="005334F7" w:rsidP="00271271"/>
    <w:p w14:paraId="3CE85BB8" w14:textId="77777777" w:rsidR="005334F7" w:rsidRDefault="005334F7" w:rsidP="00271271"/>
    <w:p w14:paraId="518CD72B" w14:textId="77777777" w:rsidR="00DC6398" w:rsidRDefault="00DC6398" w:rsidP="00271271"/>
    <w:p w14:paraId="3A44C686" w14:textId="77777777" w:rsidR="00DC6398" w:rsidRDefault="00DC6398" w:rsidP="00271271"/>
    <w:p w14:paraId="5CAF6D9D" w14:textId="77777777" w:rsidR="006454BA" w:rsidRDefault="006454BA" w:rsidP="00271271"/>
    <w:p w14:paraId="22C907D2" w14:textId="77777777" w:rsidR="006454BA" w:rsidRDefault="006454BA" w:rsidP="00271271"/>
    <w:p w14:paraId="00001C2F" w14:textId="77777777" w:rsidR="006454BA" w:rsidRDefault="006454BA" w:rsidP="00271271"/>
    <w:p w14:paraId="6C078BE0" w14:textId="77777777" w:rsidR="006454BA" w:rsidRDefault="006454BA" w:rsidP="00271271"/>
    <w:p w14:paraId="7D276F32" w14:textId="77777777" w:rsidR="006454BA" w:rsidRDefault="006454BA" w:rsidP="00271271"/>
    <w:p w14:paraId="2E57D2D4" w14:textId="77777777" w:rsidR="006454BA" w:rsidRDefault="006454BA" w:rsidP="00271271"/>
    <w:p w14:paraId="7DB00F70" w14:textId="77777777" w:rsidR="006454BA" w:rsidRDefault="006454BA" w:rsidP="00271271"/>
    <w:p w14:paraId="3C66E6EB" w14:textId="77777777" w:rsidR="006454BA" w:rsidRDefault="006454BA" w:rsidP="00271271"/>
    <w:p w14:paraId="3658E477" w14:textId="77777777" w:rsidR="006454BA" w:rsidRDefault="006454BA" w:rsidP="00271271"/>
    <w:p w14:paraId="3F82E671" w14:textId="77777777" w:rsidR="00A776B1" w:rsidRDefault="00A776B1" w:rsidP="00271271"/>
    <w:p w14:paraId="7CD7D3E7" w14:textId="77777777" w:rsidR="00A776B1" w:rsidRDefault="00A776B1" w:rsidP="00271271"/>
    <w:p w14:paraId="533C0865" w14:textId="77777777" w:rsidR="00A776B1" w:rsidRDefault="00A776B1" w:rsidP="00271271"/>
    <w:p w14:paraId="3F790A2F" w14:textId="77777777" w:rsidR="00A776B1" w:rsidRDefault="00A776B1" w:rsidP="00271271"/>
    <w:p w14:paraId="0B2E6D65" w14:textId="77777777" w:rsidR="00A776B1" w:rsidRDefault="00A776B1" w:rsidP="00271271"/>
    <w:p w14:paraId="75EF2127" w14:textId="77777777" w:rsidR="00A776B1" w:rsidRDefault="00A776B1" w:rsidP="00271271"/>
    <w:p w14:paraId="68967A81" w14:textId="77777777" w:rsidR="006454BA" w:rsidRDefault="006454BA" w:rsidP="00271271"/>
    <w:p w14:paraId="761D9772" w14:textId="77777777" w:rsidR="005C19C1" w:rsidRDefault="005C19C1" w:rsidP="00271271"/>
    <w:p w14:paraId="2796B539" w14:textId="77777777" w:rsidR="005C19C1" w:rsidRDefault="005C19C1" w:rsidP="00271271"/>
    <w:p w14:paraId="00D9F2E0" w14:textId="77777777" w:rsidR="005C19C1" w:rsidRDefault="005C19C1" w:rsidP="00271271"/>
    <w:p w14:paraId="15BBD87B" w14:textId="77777777" w:rsidR="00DC6398" w:rsidRDefault="00DC6398" w:rsidP="00271271"/>
    <w:p w14:paraId="518305CC" w14:textId="77777777" w:rsidR="00700B92" w:rsidRDefault="00700B92" w:rsidP="00271271"/>
    <w:p w14:paraId="4FCF2178" w14:textId="09E28132" w:rsidR="005334F7" w:rsidRDefault="005334F7" w:rsidP="00271271">
      <w:pPr>
        <w:rPr>
          <w:rFonts w:ascii="Arial" w:hAnsi="Arial" w:cs="Arial"/>
          <w:b/>
          <w:bCs/>
        </w:rPr>
      </w:pPr>
      <w:r w:rsidRPr="00152553">
        <w:rPr>
          <w:rFonts w:ascii="Arial" w:hAnsi="Arial" w:cs="Arial"/>
          <w:b/>
          <w:bCs/>
        </w:rPr>
        <w:lastRenderedPageBreak/>
        <w:t xml:space="preserve">Tables and Figures </w:t>
      </w:r>
    </w:p>
    <w:p w14:paraId="01A85335" w14:textId="77777777" w:rsidR="0039074D" w:rsidRDefault="0039074D" w:rsidP="00271271">
      <w:pPr>
        <w:rPr>
          <w:rFonts w:ascii="Arial" w:hAnsi="Arial" w:cs="Arial"/>
          <w:b/>
          <w:bCs/>
        </w:rPr>
      </w:pPr>
    </w:p>
    <w:p w14:paraId="48C4172C" w14:textId="7DE96A5C" w:rsidR="002836A9" w:rsidRPr="00A776B1" w:rsidRDefault="002836A9" w:rsidP="00271271">
      <w:pPr>
        <w:rPr>
          <w:rFonts w:ascii="Arial" w:hAnsi="Arial" w:cs="Arial"/>
        </w:rPr>
      </w:pPr>
      <w:r>
        <w:rPr>
          <w:rFonts w:ascii="Arial" w:hAnsi="Arial" w:cs="Arial"/>
          <w:b/>
          <w:bCs/>
        </w:rPr>
        <w:t>Table 1:</w:t>
      </w:r>
      <w:r w:rsidR="006454BA">
        <w:rPr>
          <w:rFonts w:ascii="Arial" w:hAnsi="Arial" w:cs="Arial"/>
          <w:b/>
          <w:bCs/>
        </w:rPr>
        <w:t xml:space="preserve"> </w:t>
      </w:r>
      <w:r w:rsidR="006454BA">
        <w:rPr>
          <w:rFonts w:ascii="Arial" w:hAnsi="Arial" w:cs="Arial"/>
        </w:rPr>
        <w:t xml:space="preserve">Distribution of power outage by 2018 Medicare Fee-For-Service study population </w:t>
      </w:r>
      <w:r w:rsidR="00505584">
        <w:rPr>
          <w:rFonts w:ascii="Arial" w:hAnsi="Arial" w:cs="Arial"/>
        </w:rPr>
        <w:t>sociodemographics</w:t>
      </w:r>
    </w:p>
    <w:p w14:paraId="5C1A01E2" w14:textId="77777777" w:rsidR="00AA0E1E" w:rsidRDefault="00AA0E1E" w:rsidP="00271271">
      <w:pPr>
        <w:rPr>
          <w:rFonts w:ascii="Arial" w:hAnsi="Arial" w:cs="Arial"/>
          <w:b/>
          <w:bCs/>
        </w:rPr>
      </w:pPr>
    </w:p>
    <w:tbl>
      <w:tblPr>
        <w:tblStyle w:val="TableGrid"/>
        <w:tblW w:w="963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846"/>
        <w:gridCol w:w="1417"/>
        <w:gridCol w:w="1843"/>
        <w:gridCol w:w="5533"/>
      </w:tblGrid>
      <w:tr w:rsidR="00835236" w:rsidRPr="00835236" w14:paraId="1D2C07A5" w14:textId="77777777" w:rsidTr="00785993">
        <w:tc>
          <w:tcPr>
            <w:tcW w:w="4106" w:type="dxa"/>
            <w:gridSpan w:val="3"/>
            <w:tcBorders>
              <w:bottom w:val="single" w:sz="4" w:space="0" w:color="auto"/>
            </w:tcBorders>
            <w:shd w:val="clear" w:color="auto" w:fill="auto"/>
          </w:tcPr>
          <w:p w14:paraId="1C0909C4" w14:textId="77777777" w:rsidR="00835236" w:rsidRPr="00835236" w:rsidRDefault="00835236" w:rsidP="00AD7C9A">
            <w:pPr>
              <w:rPr>
                <w:rFonts w:ascii="Arial" w:hAnsi="Arial" w:cs="Arial"/>
                <w:b/>
                <w:bCs/>
                <w:sz w:val="22"/>
                <w:szCs w:val="22"/>
              </w:rPr>
            </w:pPr>
            <w:r w:rsidRPr="00835236">
              <w:rPr>
                <w:rFonts w:ascii="Arial" w:hAnsi="Arial" w:cs="Arial"/>
                <w:b/>
                <w:bCs/>
                <w:sz w:val="22"/>
                <w:szCs w:val="22"/>
              </w:rPr>
              <w:t>Number of county beneficiaries by category</w:t>
            </w:r>
          </w:p>
        </w:tc>
        <w:tc>
          <w:tcPr>
            <w:tcW w:w="5533" w:type="dxa"/>
            <w:tcBorders>
              <w:bottom w:val="single" w:sz="4" w:space="0" w:color="auto"/>
            </w:tcBorders>
            <w:shd w:val="clear" w:color="auto" w:fill="auto"/>
          </w:tcPr>
          <w:p w14:paraId="21C8532F" w14:textId="77777777" w:rsidR="00835236" w:rsidRPr="00835236" w:rsidRDefault="00835236" w:rsidP="00AD7C9A">
            <w:pPr>
              <w:rPr>
                <w:rFonts w:ascii="Arial" w:hAnsi="Arial" w:cs="Arial"/>
                <w:b/>
                <w:bCs/>
                <w:sz w:val="22"/>
                <w:szCs w:val="22"/>
              </w:rPr>
            </w:pPr>
            <w:r w:rsidRPr="00835236">
              <w:rPr>
                <w:rFonts w:ascii="Arial" w:hAnsi="Arial" w:cs="Arial"/>
                <w:b/>
                <w:bCs/>
                <w:sz w:val="22"/>
                <w:szCs w:val="22"/>
              </w:rPr>
              <w:t xml:space="preserve">Proportion of county-person-days with 8+ hour outage affecting </w:t>
            </w:r>
            <w:r w:rsidRPr="00835236">
              <w:rPr>
                <w:rFonts w:ascii="Arial" w:eastAsia="Garamond" w:hAnsi="Arial" w:cs="Arial"/>
                <w:b/>
                <w:bCs/>
              </w:rPr>
              <w:t>≥</w:t>
            </w:r>
            <w:r w:rsidRPr="00835236">
              <w:rPr>
                <w:rFonts w:ascii="Arial" w:hAnsi="Arial" w:cs="Arial"/>
                <w:b/>
                <w:bCs/>
                <w:sz w:val="22"/>
                <w:szCs w:val="22"/>
              </w:rPr>
              <w:t>1% of county customers</w:t>
            </w:r>
          </w:p>
        </w:tc>
      </w:tr>
      <w:tr w:rsidR="00ED46DA" w:rsidRPr="00857560" w14:paraId="3F385CB7" w14:textId="77777777" w:rsidTr="00F92ACD">
        <w:tc>
          <w:tcPr>
            <w:tcW w:w="2263" w:type="dxa"/>
            <w:gridSpan w:val="2"/>
            <w:tcBorders>
              <w:top w:val="single" w:sz="4" w:space="0" w:color="auto"/>
            </w:tcBorders>
            <w:shd w:val="clear" w:color="auto" w:fill="auto"/>
          </w:tcPr>
          <w:p w14:paraId="30ED0D20" w14:textId="4986C225" w:rsidR="00A75C11" w:rsidRPr="002350FD" w:rsidRDefault="00ED46DA" w:rsidP="0029359E">
            <w:pPr>
              <w:rPr>
                <w:rFonts w:ascii="Arial" w:hAnsi="Arial" w:cs="Arial"/>
                <w:b/>
                <w:bCs/>
                <w:sz w:val="22"/>
                <w:szCs w:val="22"/>
              </w:rPr>
            </w:pPr>
            <w:r w:rsidRPr="002350FD">
              <w:rPr>
                <w:rFonts w:ascii="Arial" w:hAnsi="Arial" w:cs="Arial"/>
                <w:b/>
                <w:bCs/>
                <w:sz w:val="22"/>
                <w:szCs w:val="22"/>
              </w:rPr>
              <w:t xml:space="preserve">All </w:t>
            </w:r>
          </w:p>
        </w:tc>
        <w:tc>
          <w:tcPr>
            <w:tcW w:w="1843" w:type="dxa"/>
            <w:tcBorders>
              <w:top w:val="single" w:sz="4" w:space="0" w:color="auto"/>
            </w:tcBorders>
            <w:shd w:val="clear" w:color="auto" w:fill="auto"/>
          </w:tcPr>
          <w:p w14:paraId="111D40B8" w14:textId="04C65348" w:rsidR="00ED46DA" w:rsidRPr="00857560" w:rsidRDefault="00ED46DA" w:rsidP="0029359E">
            <w:pPr>
              <w:rPr>
                <w:rFonts w:ascii="Arial" w:hAnsi="Arial" w:cs="Arial"/>
                <w:sz w:val="22"/>
                <w:szCs w:val="22"/>
              </w:rPr>
            </w:pPr>
          </w:p>
        </w:tc>
        <w:tc>
          <w:tcPr>
            <w:tcW w:w="5533" w:type="dxa"/>
            <w:tcBorders>
              <w:top w:val="single" w:sz="4" w:space="0" w:color="auto"/>
            </w:tcBorders>
            <w:shd w:val="clear" w:color="auto" w:fill="auto"/>
          </w:tcPr>
          <w:p w14:paraId="2A48A03F" w14:textId="7F2DBDEE" w:rsidR="00ED46DA" w:rsidRPr="00857560" w:rsidRDefault="00ED46DA" w:rsidP="0029359E">
            <w:pPr>
              <w:rPr>
                <w:rFonts w:ascii="Arial" w:hAnsi="Arial" w:cs="Arial"/>
                <w:sz w:val="22"/>
                <w:szCs w:val="22"/>
              </w:rPr>
            </w:pPr>
          </w:p>
        </w:tc>
      </w:tr>
      <w:tr w:rsidR="00785993" w:rsidRPr="00857560" w14:paraId="129167BF" w14:textId="77777777" w:rsidTr="00785993">
        <w:tc>
          <w:tcPr>
            <w:tcW w:w="2263" w:type="dxa"/>
            <w:gridSpan w:val="2"/>
            <w:shd w:val="clear" w:color="auto" w:fill="D9E2F3" w:themeFill="accent1" w:themeFillTint="33"/>
          </w:tcPr>
          <w:p w14:paraId="20F3C210" w14:textId="77777777" w:rsidR="00785993" w:rsidRPr="00857560" w:rsidRDefault="00785993" w:rsidP="00785993">
            <w:pPr>
              <w:rPr>
                <w:rFonts w:ascii="Arial" w:hAnsi="Arial" w:cs="Arial"/>
                <w:sz w:val="22"/>
                <w:szCs w:val="22"/>
              </w:rPr>
            </w:pPr>
          </w:p>
        </w:tc>
        <w:tc>
          <w:tcPr>
            <w:tcW w:w="1843" w:type="dxa"/>
            <w:shd w:val="clear" w:color="auto" w:fill="D9E2F3" w:themeFill="accent1" w:themeFillTint="33"/>
          </w:tcPr>
          <w:p w14:paraId="4268978F" w14:textId="64C41776" w:rsidR="00785993" w:rsidRPr="00857560" w:rsidRDefault="00785993" w:rsidP="00785993">
            <w:pPr>
              <w:rPr>
                <w:rFonts w:ascii="Arial" w:hAnsi="Arial" w:cs="Arial"/>
                <w:sz w:val="22"/>
                <w:szCs w:val="22"/>
              </w:rPr>
            </w:pPr>
            <w:r w:rsidRPr="00857560">
              <w:rPr>
                <w:rFonts w:ascii="Arial" w:hAnsi="Arial" w:cs="Arial"/>
                <w:sz w:val="22"/>
                <w:szCs w:val="22"/>
              </w:rPr>
              <w:t>23,622,770</w:t>
            </w:r>
          </w:p>
        </w:tc>
        <w:tc>
          <w:tcPr>
            <w:tcW w:w="5533" w:type="dxa"/>
            <w:shd w:val="clear" w:color="auto" w:fill="D9E2F3" w:themeFill="accent1" w:themeFillTint="33"/>
          </w:tcPr>
          <w:p w14:paraId="418B282F" w14:textId="06C0D5E9" w:rsidR="00785993" w:rsidRPr="00857560" w:rsidRDefault="00785993" w:rsidP="00785993">
            <w:pPr>
              <w:rPr>
                <w:rFonts w:ascii="Arial" w:hAnsi="Arial" w:cs="Arial"/>
                <w:sz w:val="22"/>
                <w:szCs w:val="22"/>
              </w:rPr>
            </w:pPr>
            <w:r w:rsidRPr="00857560">
              <w:rPr>
                <w:rFonts w:ascii="Arial" w:hAnsi="Arial" w:cs="Arial"/>
                <w:sz w:val="22"/>
                <w:szCs w:val="22"/>
              </w:rPr>
              <w:t>0.013</w:t>
            </w:r>
          </w:p>
        </w:tc>
      </w:tr>
      <w:tr w:rsidR="00785993" w:rsidRPr="00857560" w14:paraId="2A1E15D6" w14:textId="77777777" w:rsidTr="00610DF2">
        <w:tc>
          <w:tcPr>
            <w:tcW w:w="9639" w:type="dxa"/>
            <w:gridSpan w:val="4"/>
            <w:shd w:val="clear" w:color="auto" w:fill="auto"/>
          </w:tcPr>
          <w:p w14:paraId="67447D46" w14:textId="77777777" w:rsidR="00785993" w:rsidRDefault="00785993" w:rsidP="00785993">
            <w:pPr>
              <w:rPr>
                <w:rFonts w:ascii="Arial" w:hAnsi="Arial" w:cs="Arial"/>
                <w:sz w:val="22"/>
                <w:szCs w:val="22"/>
              </w:rPr>
            </w:pPr>
          </w:p>
          <w:p w14:paraId="3D2E090D" w14:textId="02D95953" w:rsidR="00785993" w:rsidRPr="002350FD" w:rsidRDefault="00785993" w:rsidP="00785993">
            <w:pPr>
              <w:rPr>
                <w:rFonts w:ascii="Arial" w:hAnsi="Arial" w:cs="Arial"/>
                <w:b/>
                <w:bCs/>
                <w:sz w:val="22"/>
                <w:szCs w:val="22"/>
              </w:rPr>
            </w:pPr>
            <w:r w:rsidRPr="002350FD">
              <w:rPr>
                <w:rFonts w:ascii="Arial" w:hAnsi="Arial" w:cs="Arial"/>
                <w:b/>
                <w:bCs/>
                <w:sz w:val="22"/>
                <w:szCs w:val="22"/>
              </w:rPr>
              <w:t>Sex</w:t>
            </w:r>
          </w:p>
        </w:tc>
      </w:tr>
      <w:tr w:rsidR="00785993" w:rsidRPr="00857560" w14:paraId="0EBCDCFD" w14:textId="77777777" w:rsidTr="00610DF2">
        <w:tc>
          <w:tcPr>
            <w:tcW w:w="846" w:type="dxa"/>
            <w:shd w:val="clear" w:color="auto" w:fill="D9E2F3" w:themeFill="accent1" w:themeFillTint="33"/>
          </w:tcPr>
          <w:p w14:paraId="5F386B9C" w14:textId="77777777" w:rsidR="00785993" w:rsidRPr="00857560" w:rsidRDefault="00785993" w:rsidP="00785993">
            <w:pPr>
              <w:rPr>
                <w:rFonts w:ascii="Arial" w:hAnsi="Arial" w:cs="Arial"/>
                <w:sz w:val="22"/>
                <w:szCs w:val="22"/>
              </w:rPr>
            </w:pPr>
          </w:p>
        </w:tc>
        <w:tc>
          <w:tcPr>
            <w:tcW w:w="1417" w:type="dxa"/>
            <w:shd w:val="clear" w:color="auto" w:fill="D9E2F3" w:themeFill="accent1" w:themeFillTint="33"/>
          </w:tcPr>
          <w:p w14:paraId="12853AB5" w14:textId="77777777" w:rsidR="00785993" w:rsidRPr="00857560" w:rsidRDefault="00785993" w:rsidP="00785993">
            <w:pPr>
              <w:rPr>
                <w:rFonts w:ascii="Arial" w:hAnsi="Arial" w:cs="Arial"/>
                <w:sz w:val="22"/>
                <w:szCs w:val="22"/>
              </w:rPr>
            </w:pPr>
            <w:r w:rsidRPr="00857560">
              <w:rPr>
                <w:rFonts w:ascii="Arial" w:hAnsi="Arial" w:cs="Arial"/>
                <w:sz w:val="22"/>
                <w:szCs w:val="22"/>
              </w:rPr>
              <w:t>Male</w:t>
            </w:r>
          </w:p>
        </w:tc>
        <w:tc>
          <w:tcPr>
            <w:tcW w:w="1843" w:type="dxa"/>
            <w:shd w:val="clear" w:color="auto" w:fill="D9E2F3" w:themeFill="accent1" w:themeFillTint="33"/>
          </w:tcPr>
          <w:p w14:paraId="1C29EEF9" w14:textId="77777777" w:rsidR="00785993" w:rsidRPr="00857560" w:rsidRDefault="00785993" w:rsidP="00785993">
            <w:pPr>
              <w:rPr>
                <w:rFonts w:ascii="Arial" w:hAnsi="Arial" w:cs="Arial"/>
                <w:sz w:val="22"/>
                <w:szCs w:val="22"/>
              </w:rPr>
            </w:pPr>
            <w:r w:rsidRPr="00857560">
              <w:rPr>
                <w:rFonts w:ascii="Arial" w:hAnsi="Arial" w:cs="Arial"/>
                <w:sz w:val="22"/>
                <w:szCs w:val="22"/>
              </w:rPr>
              <w:t>10,813,568</w:t>
            </w:r>
          </w:p>
        </w:tc>
        <w:tc>
          <w:tcPr>
            <w:tcW w:w="5533" w:type="dxa"/>
            <w:shd w:val="clear" w:color="auto" w:fill="D9E2F3" w:themeFill="accent1" w:themeFillTint="33"/>
          </w:tcPr>
          <w:p w14:paraId="0FC1894C" w14:textId="77777777" w:rsidR="00785993" w:rsidRPr="00857560" w:rsidRDefault="00785993" w:rsidP="00785993">
            <w:pPr>
              <w:rPr>
                <w:rFonts w:ascii="Arial" w:hAnsi="Arial" w:cs="Arial"/>
                <w:sz w:val="22"/>
                <w:szCs w:val="22"/>
              </w:rPr>
            </w:pPr>
            <w:r w:rsidRPr="00857560">
              <w:rPr>
                <w:rFonts w:ascii="Arial" w:hAnsi="Arial" w:cs="Arial"/>
                <w:sz w:val="22"/>
                <w:szCs w:val="22"/>
              </w:rPr>
              <w:t>0.013</w:t>
            </w:r>
          </w:p>
        </w:tc>
      </w:tr>
      <w:tr w:rsidR="00785993" w:rsidRPr="00857560" w14:paraId="33D96A24" w14:textId="77777777" w:rsidTr="00835236">
        <w:tc>
          <w:tcPr>
            <w:tcW w:w="846" w:type="dxa"/>
            <w:shd w:val="clear" w:color="auto" w:fill="auto"/>
          </w:tcPr>
          <w:p w14:paraId="7E76881C" w14:textId="77777777" w:rsidR="00785993" w:rsidRPr="00857560" w:rsidRDefault="00785993" w:rsidP="00785993">
            <w:pPr>
              <w:rPr>
                <w:rFonts w:ascii="Arial" w:hAnsi="Arial" w:cs="Arial"/>
                <w:sz w:val="22"/>
                <w:szCs w:val="22"/>
              </w:rPr>
            </w:pPr>
          </w:p>
        </w:tc>
        <w:tc>
          <w:tcPr>
            <w:tcW w:w="1417" w:type="dxa"/>
            <w:shd w:val="clear" w:color="auto" w:fill="auto"/>
          </w:tcPr>
          <w:p w14:paraId="24508ED6" w14:textId="77777777" w:rsidR="00785993" w:rsidRPr="00857560" w:rsidRDefault="00785993" w:rsidP="00785993">
            <w:pPr>
              <w:rPr>
                <w:rFonts w:ascii="Arial" w:hAnsi="Arial" w:cs="Arial"/>
                <w:sz w:val="22"/>
                <w:szCs w:val="22"/>
              </w:rPr>
            </w:pPr>
            <w:r w:rsidRPr="00857560">
              <w:rPr>
                <w:rFonts w:ascii="Arial" w:hAnsi="Arial" w:cs="Arial"/>
                <w:sz w:val="22"/>
                <w:szCs w:val="22"/>
              </w:rPr>
              <w:t>Female</w:t>
            </w:r>
          </w:p>
        </w:tc>
        <w:tc>
          <w:tcPr>
            <w:tcW w:w="1843" w:type="dxa"/>
            <w:shd w:val="clear" w:color="auto" w:fill="auto"/>
          </w:tcPr>
          <w:p w14:paraId="41847A8A" w14:textId="77777777" w:rsidR="00785993" w:rsidRPr="00857560" w:rsidRDefault="00785993" w:rsidP="00785993">
            <w:pPr>
              <w:rPr>
                <w:rFonts w:ascii="Arial" w:hAnsi="Arial" w:cs="Arial"/>
                <w:sz w:val="22"/>
                <w:szCs w:val="22"/>
              </w:rPr>
            </w:pPr>
            <w:r w:rsidRPr="00857560">
              <w:rPr>
                <w:rFonts w:ascii="Arial" w:hAnsi="Arial" w:cs="Arial"/>
                <w:sz w:val="22"/>
                <w:szCs w:val="22"/>
              </w:rPr>
              <w:t>12,809,202</w:t>
            </w:r>
          </w:p>
        </w:tc>
        <w:tc>
          <w:tcPr>
            <w:tcW w:w="5533" w:type="dxa"/>
            <w:shd w:val="clear" w:color="auto" w:fill="auto"/>
          </w:tcPr>
          <w:p w14:paraId="125DCEF6" w14:textId="77777777" w:rsidR="00785993" w:rsidRPr="00857560" w:rsidRDefault="00785993" w:rsidP="00785993">
            <w:pPr>
              <w:rPr>
                <w:rFonts w:ascii="Arial" w:hAnsi="Arial" w:cs="Arial"/>
                <w:sz w:val="22"/>
                <w:szCs w:val="22"/>
              </w:rPr>
            </w:pPr>
            <w:r w:rsidRPr="00857560">
              <w:rPr>
                <w:rFonts w:ascii="Arial" w:hAnsi="Arial" w:cs="Arial"/>
                <w:sz w:val="22"/>
                <w:szCs w:val="22"/>
              </w:rPr>
              <w:t>0.012</w:t>
            </w:r>
          </w:p>
        </w:tc>
      </w:tr>
      <w:tr w:rsidR="00785993" w:rsidRPr="00857560" w14:paraId="73B5F7A7" w14:textId="77777777" w:rsidTr="00A75C11">
        <w:tc>
          <w:tcPr>
            <w:tcW w:w="9639" w:type="dxa"/>
            <w:gridSpan w:val="4"/>
            <w:shd w:val="clear" w:color="auto" w:fill="auto"/>
          </w:tcPr>
          <w:p w14:paraId="45604268" w14:textId="77777777" w:rsidR="00785993" w:rsidRDefault="00785993" w:rsidP="00785993">
            <w:pPr>
              <w:rPr>
                <w:rFonts w:ascii="Arial" w:hAnsi="Arial" w:cs="Arial"/>
                <w:sz w:val="22"/>
                <w:szCs w:val="22"/>
              </w:rPr>
            </w:pPr>
          </w:p>
          <w:p w14:paraId="36C9B873" w14:textId="010F5C9A" w:rsidR="00785993" w:rsidRPr="002350FD" w:rsidRDefault="00785993" w:rsidP="00785993">
            <w:pPr>
              <w:rPr>
                <w:rFonts w:ascii="Arial" w:hAnsi="Arial" w:cs="Arial"/>
                <w:b/>
                <w:bCs/>
                <w:sz w:val="22"/>
                <w:szCs w:val="22"/>
              </w:rPr>
            </w:pPr>
            <w:r w:rsidRPr="002350FD">
              <w:rPr>
                <w:rFonts w:ascii="Arial" w:hAnsi="Arial" w:cs="Arial"/>
                <w:b/>
                <w:bCs/>
                <w:sz w:val="22"/>
                <w:szCs w:val="22"/>
              </w:rPr>
              <w:t xml:space="preserve">Age, </w:t>
            </w:r>
            <w:commentRangeStart w:id="35"/>
            <w:r w:rsidRPr="002350FD">
              <w:rPr>
                <w:rFonts w:ascii="Arial" w:hAnsi="Arial" w:cs="Arial"/>
                <w:b/>
                <w:bCs/>
                <w:sz w:val="22"/>
                <w:szCs w:val="22"/>
              </w:rPr>
              <w:t>years</w:t>
            </w:r>
            <w:commentRangeEnd w:id="35"/>
            <w:r w:rsidR="00BB4257">
              <w:rPr>
                <w:rStyle w:val="CommentReference"/>
              </w:rPr>
              <w:commentReference w:id="35"/>
            </w:r>
          </w:p>
        </w:tc>
      </w:tr>
      <w:tr w:rsidR="00785993" w:rsidRPr="00857560" w14:paraId="1C33FDBE" w14:textId="77777777" w:rsidTr="00A75C11">
        <w:tc>
          <w:tcPr>
            <w:tcW w:w="846" w:type="dxa"/>
            <w:shd w:val="clear" w:color="auto" w:fill="D9E2F3" w:themeFill="accent1" w:themeFillTint="33"/>
          </w:tcPr>
          <w:p w14:paraId="26EAC6BE" w14:textId="77777777" w:rsidR="00785993" w:rsidRPr="00857560" w:rsidRDefault="00785993" w:rsidP="00785993">
            <w:pPr>
              <w:rPr>
                <w:rFonts w:ascii="Arial" w:hAnsi="Arial" w:cs="Arial"/>
                <w:sz w:val="22"/>
                <w:szCs w:val="22"/>
              </w:rPr>
            </w:pPr>
          </w:p>
        </w:tc>
        <w:tc>
          <w:tcPr>
            <w:tcW w:w="1417" w:type="dxa"/>
            <w:shd w:val="clear" w:color="auto" w:fill="D9E2F3" w:themeFill="accent1" w:themeFillTint="33"/>
          </w:tcPr>
          <w:p w14:paraId="17D73148" w14:textId="77777777" w:rsidR="00785993" w:rsidRPr="00857560" w:rsidRDefault="00785993" w:rsidP="00785993">
            <w:pPr>
              <w:rPr>
                <w:rFonts w:ascii="Arial" w:hAnsi="Arial" w:cs="Arial"/>
                <w:sz w:val="22"/>
                <w:szCs w:val="22"/>
              </w:rPr>
            </w:pPr>
            <w:r w:rsidRPr="00857560">
              <w:rPr>
                <w:rFonts w:ascii="Arial" w:hAnsi="Arial" w:cs="Arial"/>
                <w:sz w:val="22"/>
                <w:szCs w:val="22"/>
              </w:rPr>
              <w:t xml:space="preserve">75 or older </w:t>
            </w:r>
          </w:p>
        </w:tc>
        <w:tc>
          <w:tcPr>
            <w:tcW w:w="1843" w:type="dxa"/>
            <w:shd w:val="clear" w:color="auto" w:fill="D9E2F3" w:themeFill="accent1" w:themeFillTint="33"/>
          </w:tcPr>
          <w:p w14:paraId="358A4ADC" w14:textId="77777777" w:rsidR="00785993" w:rsidRPr="00857560" w:rsidRDefault="00785993" w:rsidP="00785993">
            <w:pPr>
              <w:rPr>
                <w:rFonts w:ascii="Arial" w:hAnsi="Arial" w:cs="Arial"/>
                <w:sz w:val="22"/>
                <w:szCs w:val="22"/>
              </w:rPr>
            </w:pPr>
            <w:r w:rsidRPr="00857560">
              <w:rPr>
                <w:rFonts w:ascii="Arial" w:hAnsi="Arial" w:cs="Arial"/>
                <w:sz w:val="22"/>
                <w:szCs w:val="22"/>
              </w:rPr>
              <w:t>9,784,741</w:t>
            </w:r>
          </w:p>
        </w:tc>
        <w:tc>
          <w:tcPr>
            <w:tcW w:w="5533" w:type="dxa"/>
            <w:shd w:val="clear" w:color="auto" w:fill="D9E2F3" w:themeFill="accent1" w:themeFillTint="33"/>
          </w:tcPr>
          <w:p w14:paraId="15669A23" w14:textId="77777777" w:rsidR="00785993" w:rsidRPr="00857560" w:rsidRDefault="00785993" w:rsidP="00785993">
            <w:pPr>
              <w:rPr>
                <w:rFonts w:ascii="Arial" w:hAnsi="Arial" w:cs="Arial"/>
                <w:sz w:val="22"/>
                <w:szCs w:val="22"/>
              </w:rPr>
            </w:pPr>
            <w:r w:rsidRPr="00857560">
              <w:rPr>
                <w:rFonts w:ascii="Arial" w:hAnsi="Arial" w:cs="Arial"/>
                <w:sz w:val="22"/>
                <w:szCs w:val="22"/>
              </w:rPr>
              <w:t>0.013</w:t>
            </w:r>
          </w:p>
        </w:tc>
      </w:tr>
      <w:tr w:rsidR="00785993" w:rsidRPr="00857560" w14:paraId="0F7F5178" w14:textId="77777777" w:rsidTr="00A75C11">
        <w:tc>
          <w:tcPr>
            <w:tcW w:w="846" w:type="dxa"/>
            <w:shd w:val="clear" w:color="auto" w:fill="auto"/>
          </w:tcPr>
          <w:p w14:paraId="119A3160" w14:textId="77777777" w:rsidR="00785993" w:rsidRPr="00857560" w:rsidRDefault="00785993" w:rsidP="00785993">
            <w:pPr>
              <w:rPr>
                <w:rFonts w:ascii="Arial" w:hAnsi="Arial" w:cs="Arial"/>
                <w:sz w:val="22"/>
                <w:szCs w:val="22"/>
              </w:rPr>
            </w:pPr>
          </w:p>
        </w:tc>
        <w:tc>
          <w:tcPr>
            <w:tcW w:w="1417" w:type="dxa"/>
            <w:shd w:val="clear" w:color="auto" w:fill="auto"/>
          </w:tcPr>
          <w:p w14:paraId="6364F110" w14:textId="77777777" w:rsidR="00785993" w:rsidRPr="00857560" w:rsidRDefault="00785993" w:rsidP="00785993">
            <w:pPr>
              <w:rPr>
                <w:rFonts w:ascii="Arial" w:hAnsi="Arial" w:cs="Arial"/>
                <w:sz w:val="22"/>
                <w:szCs w:val="22"/>
              </w:rPr>
            </w:pPr>
            <w:r w:rsidRPr="00857560">
              <w:rPr>
                <w:rFonts w:ascii="Arial" w:hAnsi="Arial" w:cs="Arial"/>
                <w:sz w:val="22"/>
                <w:szCs w:val="22"/>
              </w:rPr>
              <w:t>65 - 75</w:t>
            </w:r>
          </w:p>
        </w:tc>
        <w:tc>
          <w:tcPr>
            <w:tcW w:w="1843" w:type="dxa"/>
            <w:shd w:val="clear" w:color="auto" w:fill="auto"/>
          </w:tcPr>
          <w:p w14:paraId="3280CDB4" w14:textId="77777777" w:rsidR="00785993" w:rsidRPr="00857560" w:rsidRDefault="00785993" w:rsidP="00785993">
            <w:pPr>
              <w:rPr>
                <w:rFonts w:ascii="Arial" w:hAnsi="Arial" w:cs="Arial"/>
                <w:sz w:val="22"/>
                <w:szCs w:val="22"/>
              </w:rPr>
            </w:pPr>
            <w:r w:rsidRPr="00857560">
              <w:rPr>
                <w:rFonts w:ascii="Arial" w:hAnsi="Arial" w:cs="Arial"/>
                <w:sz w:val="22"/>
                <w:szCs w:val="22"/>
              </w:rPr>
              <w:t>13,838,029</w:t>
            </w:r>
          </w:p>
        </w:tc>
        <w:tc>
          <w:tcPr>
            <w:tcW w:w="5533" w:type="dxa"/>
            <w:shd w:val="clear" w:color="auto" w:fill="auto"/>
          </w:tcPr>
          <w:p w14:paraId="12603288" w14:textId="77777777" w:rsidR="00785993" w:rsidRPr="00857560" w:rsidRDefault="00785993" w:rsidP="00785993">
            <w:pPr>
              <w:rPr>
                <w:rFonts w:ascii="Arial" w:hAnsi="Arial" w:cs="Arial"/>
                <w:sz w:val="22"/>
                <w:szCs w:val="22"/>
              </w:rPr>
            </w:pPr>
            <w:r w:rsidRPr="00857560">
              <w:rPr>
                <w:rFonts w:ascii="Arial" w:hAnsi="Arial" w:cs="Arial"/>
                <w:sz w:val="22"/>
                <w:szCs w:val="22"/>
              </w:rPr>
              <w:t>0.012</w:t>
            </w:r>
          </w:p>
        </w:tc>
      </w:tr>
      <w:tr w:rsidR="00785993" w:rsidRPr="00857560" w14:paraId="1AFE5B35" w14:textId="77777777" w:rsidTr="00610DF2">
        <w:tc>
          <w:tcPr>
            <w:tcW w:w="9639" w:type="dxa"/>
            <w:gridSpan w:val="4"/>
            <w:shd w:val="clear" w:color="auto" w:fill="auto"/>
          </w:tcPr>
          <w:p w14:paraId="74EA6E44" w14:textId="77777777" w:rsidR="00785993" w:rsidRPr="002350FD" w:rsidRDefault="00785993" w:rsidP="00785993">
            <w:pPr>
              <w:rPr>
                <w:rFonts w:ascii="Arial" w:hAnsi="Arial" w:cs="Arial"/>
                <w:b/>
                <w:bCs/>
                <w:sz w:val="22"/>
                <w:szCs w:val="22"/>
              </w:rPr>
            </w:pPr>
          </w:p>
          <w:p w14:paraId="226515B4" w14:textId="18E06E0B" w:rsidR="00785993" w:rsidRPr="002350FD" w:rsidRDefault="00785993" w:rsidP="00785993">
            <w:pPr>
              <w:rPr>
                <w:rFonts w:ascii="Arial" w:hAnsi="Arial" w:cs="Arial"/>
                <w:b/>
                <w:bCs/>
                <w:sz w:val="22"/>
                <w:szCs w:val="22"/>
              </w:rPr>
            </w:pPr>
            <w:r w:rsidRPr="002350FD">
              <w:rPr>
                <w:rFonts w:ascii="Arial" w:hAnsi="Arial" w:cs="Arial"/>
                <w:b/>
                <w:bCs/>
                <w:sz w:val="22"/>
                <w:szCs w:val="22"/>
              </w:rPr>
              <w:t xml:space="preserve">County population with income &lt; 2020 census federal poverty level </w:t>
            </w:r>
          </w:p>
        </w:tc>
      </w:tr>
      <w:tr w:rsidR="00785993" w:rsidRPr="00857560" w14:paraId="3DF798F3" w14:textId="77777777" w:rsidTr="00610DF2">
        <w:tc>
          <w:tcPr>
            <w:tcW w:w="846" w:type="dxa"/>
            <w:shd w:val="clear" w:color="auto" w:fill="D9E2F3" w:themeFill="accent1" w:themeFillTint="33"/>
          </w:tcPr>
          <w:p w14:paraId="2AFDB84D" w14:textId="77777777" w:rsidR="00785993" w:rsidRPr="00857560" w:rsidRDefault="00785993" w:rsidP="00785993">
            <w:pPr>
              <w:rPr>
                <w:rFonts w:ascii="Arial" w:hAnsi="Arial" w:cs="Arial"/>
                <w:sz w:val="22"/>
                <w:szCs w:val="22"/>
              </w:rPr>
            </w:pPr>
          </w:p>
        </w:tc>
        <w:tc>
          <w:tcPr>
            <w:tcW w:w="1417" w:type="dxa"/>
            <w:shd w:val="clear" w:color="auto" w:fill="D9E2F3" w:themeFill="accent1" w:themeFillTint="33"/>
          </w:tcPr>
          <w:p w14:paraId="629436B7" w14:textId="77777777" w:rsidR="00785993" w:rsidRPr="00857560" w:rsidRDefault="00785993" w:rsidP="00785993">
            <w:pPr>
              <w:rPr>
                <w:rFonts w:ascii="Arial" w:hAnsi="Arial" w:cs="Arial"/>
                <w:sz w:val="22"/>
                <w:szCs w:val="22"/>
              </w:rPr>
            </w:pPr>
            <w:r w:rsidRPr="00857560">
              <w:rPr>
                <w:rFonts w:ascii="Arial" w:hAnsi="Arial" w:cs="Arial"/>
                <w:sz w:val="22"/>
                <w:szCs w:val="22"/>
              </w:rPr>
              <w:t>Quartile 1</w:t>
            </w:r>
          </w:p>
        </w:tc>
        <w:tc>
          <w:tcPr>
            <w:tcW w:w="1843" w:type="dxa"/>
            <w:shd w:val="clear" w:color="auto" w:fill="D9E2F3" w:themeFill="accent1" w:themeFillTint="33"/>
          </w:tcPr>
          <w:p w14:paraId="6B03F507" w14:textId="77777777" w:rsidR="00785993" w:rsidRPr="00857560" w:rsidRDefault="00785993" w:rsidP="00785993">
            <w:pPr>
              <w:rPr>
                <w:rFonts w:ascii="Arial" w:hAnsi="Arial" w:cs="Arial"/>
                <w:sz w:val="22"/>
                <w:szCs w:val="22"/>
              </w:rPr>
            </w:pPr>
            <w:r w:rsidRPr="00857560">
              <w:rPr>
                <w:rFonts w:ascii="Arial" w:hAnsi="Arial" w:cs="Arial"/>
                <w:sz w:val="22"/>
                <w:szCs w:val="22"/>
              </w:rPr>
              <w:t>8,214,604</w:t>
            </w:r>
          </w:p>
        </w:tc>
        <w:tc>
          <w:tcPr>
            <w:tcW w:w="5533" w:type="dxa"/>
            <w:shd w:val="clear" w:color="auto" w:fill="D9E2F3" w:themeFill="accent1" w:themeFillTint="33"/>
          </w:tcPr>
          <w:p w14:paraId="11DBF2A0" w14:textId="77777777" w:rsidR="00785993" w:rsidRPr="00857560" w:rsidRDefault="00785993" w:rsidP="00785993">
            <w:pPr>
              <w:rPr>
                <w:rFonts w:ascii="Arial" w:hAnsi="Arial" w:cs="Arial"/>
                <w:sz w:val="22"/>
                <w:szCs w:val="22"/>
              </w:rPr>
            </w:pPr>
            <w:r w:rsidRPr="00857560">
              <w:rPr>
                <w:rFonts w:ascii="Arial" w:hAnsi="Arial" w:cs="Arial"/>
                <w:sz w:val="22"/>
                <w:szCs w:val="22"/>
              </w:rPr>
              <w:t>0.012</w:t>
            </w:r>
          </w:p>
        </w:tc>
      </w:tr>
      <w:tr w:rsidR="00785993" w:rsidRPr="00857560" w14:paraId="4AC51AE4" w14:textId="77777777" w:rsidTr="00835236">
        <w:tc>
          <w:tcPr>
            <w:tcW w:w="846" w:type="dxa"/>
            <w:shd w:val="clear" w:color="auto" w:fill="auto"/>
          </w:tcPr>
          <w:p w14:paraId="5EB37E4A" w14:textId="77777777" w:rsidR="00785993" w:rsidRPr="00857560" w:rsidRDefault="00785993" w:rsidP="00785993">
            <w:pPr>
              <w:rPr>
                <w:rFonts w:ascii="Arial" w:hAnsi="Arial" w:cs="Arial"/>
                <w:sz w:val="22"/>
                <w:szCs w:val="22"/>
              </w:rPr>
            </w:pPr>
          </w:p>
        </w:tc>
        <w:tc>
          <w:tcPr>
            <w:tcW w:w="1417" w:type="dxa"/>
            <w:shd w:val="clear" w:color="auto" w:fill="auto"/>
          </w:tcPr>
          <w:p w14:paraId="2700B8D2" w14:textId="77777777" w:rsidR="00785993" w:rsidRPr="00857560" w:rsidRDefault="00785993" w:rsidP="00785993">
            <w:pPr>
              <w:rPr>
                <w:rFonts w:ascii="Arial" w:hAnsi="Arial" w:cs="Arial"/>
                <w:sz w:val="22"/>
                <w:szCs w:val="22"/>
              </w:rPr>
            </w:pPr>
            <w:r w:rsidRPr="00857560">
              <w:rPr>
                <w:rFonts w:ascii="Arial" w:hAnsi="Arial" w:cs="Arial"/>
                <w:sz w:val="22"/>
                <w:szCs w:val="22"/>
              </w:rPr>
              <w:t>Quartile 2</w:t>
            </w:r>
          </w:p>
        </w:tc>
        <w:tc>
          <w:tcPr>
            <w:tcW w:w="1843" w:type="dxa"/>
            <w:shd w:val="clear" w:color="auto" w:fill="auto"/>
          </w:tcPr>
          <w:p w14:paraId="61BF2542" w14:textId="77777777" w:rsidR="00785993" w:rsidRPr="00857560" w:rsidRDefault="00785993" w:rsidP="00785993">
            <w:pPr>
              <w:rPr>
                <w:rFonts w:ascii="Arial" w:hAnsi="Arial" w:cs="Arial"/>
                <w:sz w:val="22"/>
                <w:szCs w:val="22"/>
              </w:rPr>
            </w:pPr>
            <w:r w:rsidRPr="00857560">
              <w:rPr>
                <w:rFonts w:ascii="Arial" w:hAnsi="Arial" w:cs="Arial"/>
                <w:sz w:val="22"/>
                <w:szCs w:val="22"/>
              </w:rPr>
              <w:t>6,542,974</w:t>
            </w:r>
          </w:p>
        </w:tc>
        <w:tc>
          <w:tcPr>
            <w:tcW w:w="5533" w:type="dxa"/>
            <w:shd w:val="clear" w:color="auto" w:fill="auto"/>
          </w:tcPr>
          <w:p w14:paraId="7D052E10" w14:textId="77777777" w:rsidR="00785993" w:rsidRPr="00857560" w:rsidRDefault="00785993" w:rsidP="00785993">
            <w:pPr>
              <w:rPr>
                <w:rFonts w:ascii="Arial" w:hAnsi="Arial" w:cs="Arial"/>
                <w:sz w:val="22"/>
                <w:szCs w:val="22"/>
              </w:rPr>
            </w:pPr>
            <w:r w:rsidRPr="00857560">
              <w:rPr>
                <w:rFonts w:ascii="Arial" w:hAnsi="Arial" w:cs="Arial"/>
                <w:sz w:val="22"/>
                <w:szCs w:val="22"/>
              </w:rPr>
              <w:t>0.011</w:t>
            </w:r>
          </w:p>
        </w:tc>
      </w:tr>
      <w:tr w:rsidR="00785993" w:rsidRPr="00857560" w14:paraId="2723E91D" w14:textId="77777777" w:rsidTr="00610DF2">
        <w:tc>
          <w:tcPr>
            <w:tcW w:w="846" w:type="dxa"/>
            <w:shd w:val="clear" w:color="auto" w:fill="D9E2F3" w:themeFill="accent1" w:themeFillTint="33"/>
          </w:tcPr>
          <w:p w14:paraId="06A57912" w14:textId="77777777" w:rsidR="00785993" w:rsidRPr="00857560" w:rsidRDefault="00785993" w:rsidP="00785993">
            <w:pPr>
              <w:rPr>
                <w:rFonts w:ascii="Arial" w:hAnsi="Arial" w:cs="Arial"/>
                <w:sz w:val="22"/>
                <w:szCs w:val="22"/>
              </w:rPr>
            </w:pPr>
          </w:p>
        </w:tc>
        <w:tc>
          <w:tcPr>
            <w:tcW w:w="1417" w:type="dxa"/>
            <w:shd w:val="clear" w:color="auto" w:fill="D9E2F3" w:themeFill="accent1" w:themeFillTint="33"/>
          </w:tcPr>
          <w:p w14:paraId="15224BA8" w14:textId="77777777" w:rsidR="00785993" w:rsidRPr="00857560" w:rsidRDefault="00785993" w:rsidP="00785993">
            <w:pPr>
              <w:rPr>
                <w:rFonts w:ascii="Arial" w:hAnsi="Arial" w:cs="Arial"/>
                <w:sz w:val="22"/>
                <w:szCs w:val="22"/>
              </w:rPr>
            </w:pPr>
            <w:r w:rsidRPr="00857560">
              <w:rPr>
                <w:rFonts w:ascii="Arial" w:hAnsi="Arial" w:cs="Arial"/>
                <w:sz w:val="22"/>
                <w:szCs w:val="22"/>
              </w:rPr>
              <w:t>Quartile 3</w:t>
            </w:r>
          </w:p>
        </w:tc>
        <w:tc>
          <w:tcPr>
            <w:tcW w:w="1843" w:type="dxa"/>
            <w:shd w:val="clear" w:color="auto" w:fill="D9E2F3" w:themeFill="accent1" w:themeFillTint="33"/>
          </w:tcPr>
          <w:p w14:paraId="5FBD34A3" w14:textId="77777777" w:rsidR="00785993" w:rsidRPr="00857560" w:rsidRDefault="00785993" w:rsidP="00785993">
            <w:pPr>
              <w:rPr>
                <w:rFonts w:ascii="Arial" w:hAnsi="Arial" w:cs="Arial"/>
                <w:sz w:val="22"/>
                <w:szCs w:val="22"/>
              </w:rPr>
            </w:pPr>
            <w:r w:rsidRPr="00857560">
              <w:rPr>
                <w:rFonts w:ascii="Arial" w:hAnsi="Arial" w:cs="Arial"/>
                <w:sz w:val="22"/>
                <w:szCs w:val="22"/>
              </w:rPr>
              <w:t>6,000,194</w:t>
            </w:r>
          </w:p>
        </w:tc>
        <w:tc>
          <w:tcPr>
            <w:tcW w:w="5533" w:type="dxa"/>
            <w:shd w:val="clear" w:color="auto" w:fill="D9E2F3" w:themeFill="accent1" w:themeFillTint="33"/>
          </w:tcPr>
          <w:p w14:paraId="78992B6D" w14:textId="77777777" w:rsidR="00785993" w:rsidRPr="00857560" w:rsidRDefault="00785993" w:rsidP="00785993">
            <w:pPr>
              <w:rPr>
                <w:rFonts w:ascii="Arial" w:hAnsi="Arial" w:cs="Arial"/>
                <w:sz w:val="22"/>
                <w:szCs w:val="22"/>
              </w:rPr>
            </w:pPr>
            <w:r w:rsidRPr="00857560">
              <w:rPr>
                <w:rFonts w:ascii="Arial" w:hAnsi="Arial" w:cs="Arial"/>
                <w:sz w:val="22"/>
                <w:szCs w:val="22"/>
              </w:rPr>
              <w:t>0.014</w:t>
            </w:r>
          </w:p>
        </w:tc>
      </w:tr>
      <w:tr w:rsidR="00785993" w:rsidRPr="00857560" w14:paraId="5A1234C1" w14:textId="77777777" w:rsidTr="00835236">
        <w:tc>
          <w:tcPr>
            <w:tcW w:w="846" w:type="dxa"/>
            <w:shd w:val="clear" w:color="auto" w:fill="auto"/>
          </w:tcPr>
          <w:p w14:paraId="27B2C265" w14:textId="77777777" w:rsidR="00785993" w:rsidRPr="00857560" w:rsidRDefault="00785993" w:rsidP="00785993">
            <w:pPr>
              <w:rPr>
                <w:rFonts w:ascii="Arial" w:hAnsi="Arial" w:cs="Arial"/>
                <w:sz w:val="22"/>
                <w:szCs w:val="22"/>
              </w:rPr>
            </w:pPr>
          </w:p>
        </w:tc>
        <w:tc>
          <w:tcPr>
            <w:tcW w:w="1417" w:type="dxa"/>
            <w:shd w:val="clear" w:color="auto" w:fill="auto"/>
          </w:tcPr>
          <w:p w14:paraId="0FD873C3" w14:textId="77777777" w:rsidR="00785993" w:rsidRPr="00857560" w:rsidRDefault="00785993" w:rsidP="00785993">
            <w:pPr>
              <w:rPr>
                <w:rFonts w:ascii="Arial" w:hAnsi="Arial" w:cs="Arial"/>
                <w:sz w:val="22"/>
                <w:szCs w:val="22"/>
              </w:rPr>
            </w:pPr>
            <w:r w:rsidRPr="00857560">
              <w:rPr>
                <w:rFonts w:ascii="Arial" w:hAnsi="Arial" w:cs="Arial"/>
                <w:sz w:val="22"/>
                <w:szCs w:val="22"/>
              </w:rPr>
              <w:t>Quartile 4</w:t>
            </w:r>
          </w:p>
        </w:tc>
        <w:tc>
          <w:tcPr>
            <w:tcW w:w="1843" w:type="dxa"/>
            <w:shd w:val="clear" w:color="auto" w:fill="auto"/>
          </w:tcPr>
          <w:p w14:paraId="7DDDB5DC" w14:textId="77777777" w:rsidR="00785993" w:rsidRPr="00857560" w:rsidRDefault="00785993" w:rsidP="00785993">
            <w:pPr>
              <w:rPr>
                <w:rFonts w:ascii="Arial" w:hAnsi="Arial" w:cs="Arial"/>
                <w:sz w:val="22"/>
                <w:szCs w:val="22"/>
              </w:rPr>
            </w:pPr>
            <w:r w:rsidRPr="00857560">
              <w:rPr>
                <w:rFonts w:ascii="Arial" w:hAnsi="Arial" w:cs="Arial"/>
                <w:sz w:val="22"/>
                <w:szCs w:val="22"/>
              </w:rPr>
              <w:t>2,864,998</w:t>
            </w:r>
          </w:p>
        </w:tc>
        <w:tc>
          <w:tcPr>
            <w:tcW w:w="5533" w:type="dxa"/>
            <w:shd w:val="clear" w:color="auto" w:fill="auto"/>
          </w:tcPr>
          <w:p w14:paraId="3D96B7B3" w14:textId="77777777" w:rsidR="00785993" w:rsidRPr="00857560" w:rsidRDefault="00785993" w:rsidP="00785993">
            <w:pPr>
              <w:rPr>
                <w:rFonts w:ascii="Arial" w:hAnsi="Arial" w:cs="Arial"/>
                <w:sz w:val="22"/>
                <w:szCs w:val="22"/>
              </w:rPr>
            </w:pPr>
            <w:r w:rsidRPr="00857560">
              <w:rPr>
                <w:rFonts w:ascii="Arial" w:hAnsi="Arial" w:cs="Arial"/>
                <w:sz w:val="22"/>
                <w:szCs w:val="22"/>
              </w:rPr>
              <w:t>0.014</w:t>
            </w:r>
          </w:p>
        </w:tc>
      </w:tr>
      <w:tr w:rsidR="00785993" w:rsidRPr="00857560" w14:paraId="2175E560" w14:textId="77777777" w:rsidTr="00A75C11">
        <w:tc>
          <w:tcPr>
            <w:tcW w:w="9639" w:type="dxa"/>
            <w:gridSpan w:val="4"/>
            <w:shd w:val="clear" w:color="auto" w:fill="auto"/>
          </w:tcPr>
          <w:p w14:paraId="51CC4904" w14:textId="77777777" w:rsidR="00785993" w:rsidRPr="00272EA2" w:rsidRDefault="00785993" w:rsidP="00785993">
            <w:pPr>
              <w:rPr>
                <w:rFonts w:ascii="Arial" w:hAnsi="Arial" w:cs="Arial"/>
                <w:b/>
                <w:bCs/>
                <w:sz w:val="22"/>
                <w:szCs w:val="22"/>
              </w:rPr>
            </w:pPr>
          </w:p>
          <w:p w14:paraId="077EAB14" w14:textId="60951179" w:rsidR="00785993" w:rsidRPr="00272EA2" w:rsidRDefault="00785993" w:rsidP="00785993">
            <w:pPr>
              <w:rPr>
                <w:rFonts w:ascii="Arial" w:hAnsi="Arial" w:cs="Arial"/>
                <w:b/>
                <w:bCs/>
                <w:sz w:val="22"/>
                <w:szCs w:val="22"/>
              </w:rPr>
            </w:pPr>
            <w:r w:rsidRPr="00272EA2">
              <w:rPr>
                <w:rFonts w:ascii="Arial" w:hAnsi="Arial" w:cs="Arial"/>
                <w:b/>
                <w:bCs/>
                <w:sz w:val="22"/>
                <w:szCs w:val="22"/>
              </w:rPr>
              <w:t xml:space="preserve">County Medicare beneficiaries using durable medical equipment </w:t>
            </w:r>
          </w:p>
        </w:tc>
      </w:tr>
      <w:tr w:rsidR="00785993" w:rsidRPr="00857560" w14:paraId="43432364" w14:textId="77777777" w:rsidTr="00A75C11">
        <w:tc>
          <w:tcPr>
            <w:tcW w:w="846" w:type="dxa"/>
            <w:shd w:val="clear" w:color="auto" w:fill="D9E2F3" w:themeFill="accent1" w:themeFillTint="33"/>
          </w:tcPr>
          <w:p w14:paraId="42ED55D0" w14:textId="77777777" w:rsidR="00785993" w:rsidRPr="00857560" w:rsidRDefault="00785993" w:rsidP="00785993">
            <w:pPr>
              <w:rPr>
                <w:rFonts w:ascii="Arial" w:hAnsi="Arial" w:cs="Arial"/>
                <w:sz w:val="22"/>
                <w:szCs w:val="22"/>
              </w:rPr>
            </w:pPr>
          </w:p>
        </w:tc>
        <w:tc>
          <w:tcPr>
            <w:tcW w:w="1417" w:type="dxa"/>
            <w:shd w:val="clear" w:color="auto" w:fill="D9E2F3" w:themeFill="accent1" w:themeFillTint="33"/>
          </w:tcPr>
          <w:p w14:paraId="2601E069" w14:textId="77777777" w:rsidR="00785993" w:rsidRPr="00857560" w:rsidRDefault="00785993" w:rsidP="00785993">
            <w:pPr>
              <w:rPr>
                <w:rFonts w:ascii="Arial" w:hAnsi="Arial" w:cs="Arial"/>
                <w:sz w:val="22"/>
                <w:szCs w:val="22"/>
              </w:rPr>
            </w:pPr>
            <w:r w:rsidRPr="00857560">
              <w:rPr>
                <w:rFonts w:ascii="Arial" w:hAnsi="Arial" w:cs="Arial"/>
                <w:sz w:val="22"/>
                <w:szCs w:val="22"/>
              </w:rPr>
              <w:t>Quartile 1</w:t>
            </w:r>
          </w:p>
        </w:tc>
        <w:tc>
          <w:tcPr>
            <w:tcW w:w="1843" w:type="dxa"/>
            <w:shd w:val="clear" w:color="auto" w:fill="D9E2F3" w:themeFill="accent1" w:themeFillTint="33"/>
          </w:tcPr>
          <w:p w14:paraId="310AD970" w14:textId="77777777" w:rsidR="00785993" w:rsidRPr="00857560" w:rsidRDefault="00785993" w:rsidP="00785993">
            <w:pPr>
              <w:rPr>
                <w:rFonts w:ascii="Arial" w:hAnsi="Arial" w:cs="Arial"/>
                <w:sz w:val="22"/>
                <w:szCs w:val="22"/>
              </w:rPr>
            </w:pPr>
            <w:r w:rsidRPr="00857560">
              <w:rPr>
                <w:rFonts w:ascii="Arial" w:hAnsi="Arial" w:cs="Arial"/>
                <w:sz w:val="22"/>
                <w:szCs w:val="22"/>
              </w:rPr>
              <w:t>14,203,491</w:t>
            </w:r>
          </w:p>
        </w:tc>
        <w:tc>
          <w:tcPr>
            <w:tcW w:w="5533" w:type="dxa"/>
            <w:shd w:val="clear" w:color="auto" w:fill="D9E2F3" w:themeFill="accent1" w:themeFillTint="33"/>
          </w:tcPr>
          <w:p w14:paraId="0844677F" w14:textId="77777777" w:rsidR="00785993" w:rsidRPr="00857560" w:rsidRDefault="00785993" w:rsidP="00785993">
            <w:pPr>
              <w:rPr>
                <w:rFonts w:ascii="Arial" w:hAnsi="Arial" w:cs="Arial"/>
                <w:sz w:val="22"/>
                <w:szCs w:val="22"/>
              </w:rPr>
            </w:pPr>
            <w:r w:rsidRPr="00857560">
              <w:rPr>
                <w:rFonts w:ascii="Arial" w:hAnsi="Arial" w:cs="Arial"/>
                <w:sz w:val="22"/>
                <w:szCs w:val="22"/>
              </w:rPr>
              <w:t>0.008</w:t>
            </w:r>
          </w:p>
        </w:tc>
      </w:tr>
      <w:tr w:rsidR="00785993" w:rsidRPr="00857560" w14:paraId="68DD3BAC" w14:textId="77777777" w:rsidTr="00A75C11">
        <w:tc>
          <w:tcPr>
            <w:tcW w:w="846" w:type="dxa"/>
            <w:shd w:val="clear" w:color="auto" w:fill="auto"/>
          </w:tcPr>
          <w:p w14:paraId="01B18C46" w14:textId="77777777" w:rsidR="00785993" w:rsidRPr="00857560" w:rsidRDefault="00785993" w:rsidP="00785993">
            <w:pPr>
              <w:rPr>
                <w:rFonts w:ascii="Arial" w:hAnsi="Arial" w:cs="Arial"/>
                <w:sz w:val="22"/>
                <w:szCs w:val="22"/>
              </w:rPr>
            </w:pPr>
          </w:p>
        </w:tc>
        <w:tc>
          <w:tcPr>
            <w:tcW w:w="1417" w:type="dxa"/>
            <w:shd w:val="clear" w:color="auto" w:fill="auto"/>
          </w:tcPr>
          <w:p w14:paraId="135EFDD9" w14:textId="77777777" w:rsidR="00785993" w:rsidRPr="00857560" w:rsidRDefault="00785993" w:rsidP="00785993">
            <w:pPr>
              <w:rPr>
                <w:rFonts w:ascii="Arial" w:hAnsi="Arial" w:cs="Arial"/>
                <w:sz w:val="22"/>
                <w:szCs w:val="22"/>
              </w:rPr>
            </w:pPr>
            <w:r w:rsidRPr="00857560">
              <w:rPr>
                <w:rFonts w:ascii="Arial" w:hAnsi="Arial" w:cs="Arial"/>
                <w:sz w:val="22"/>
                <w:szCs w:val="22"/>
              </w:rPr>
              <w:t>Quartile 2</w:t>
            </w:r>
          </w:p>
        </w:tc>
        <w:tc>
          <w:tcPr>
            <w:tcW w:w="1843" w:type="dxa"/>
            <w:shd w:val="clear" w:color="auto" w:fill="auto"/>
          </w:tcPr>
          <w:p w14:paraId="3E3D2BF3" w14:textId="77777777" w:rsidR="00785993" w:rsidRPr="00857560" w:rsidRDefault="00785993" w:rsidP="00785993">
            <w:pPr>
              <w:rPr>
                <w:rFonts w:ascii="Arial" w:hAnsi="Arial" w:cs="Arial"/>
                <w:sz w:val="22"/>
                <w:szCs w:val="22"/>
              </w:rPr>
            </w:pPr>
            <w:r w:rsidRPr="00857560">
              <w:rPr>
                <w:rFonts w:ascii="Arial" w:hAnsi="Arial" w:cs="Arial"/>
                <w:sz w:val="22"/>
                <w:szCs w:val="22"/>
              </w:rPr>
              <w:t>5,343,736</w:t>
            </w:r>
          </w:p>
        </w:tc>
        <w:tc>
          <w:tcPr>
            <w:tcW w:w="5533" w:type="dxa"/>
            <w:shd w:val="clear" w:color="auto" w:fill="auto"/>
          </w:tcPr>
          <w:p w14:paraId="4BCBEA02" w14:textId="77777777" w:rsidR="00785993" w:rsidRPr="00857560" w:rsidRDefault="00785993" w:rsidP="00785993">
            <w:pPr>
              <w:rPr>
                <w:rFonts w:ascii="Arial" w:hAnsi="Arial" w:cs="Arial"/>
                <w:sz w:val="22"/>
                <w:szCs w:val="22"/>
              </w:rPr>
            </w:pPr>
            <w:r w:rsidRPr="00857560">
              <w:rPr>
                <w:rFonts w:ascii="Arial" w:hAnsi="Arial" w:cs="Arial"/>
                <w:sz w:val="22"/>
                <w:szCs w:val="22"/>
              </w:rPr>
              <w:t>0.017</w:t>
            </w:r>
          </w:p>
        </w:tc>
      </w:tr>
      <w:tr w:rsidR="00785993" w:rsidRPr="00857560" w14:paraId="5D4FA462" w14:textId="77777777" w:rsidTr="00A75C11">
        <w:tc>
          <w:tcPr>
            <w:tcW w:w="846" w:type="dxa"/>
            <w:shd w:val="clear" w:color="auto" w:fill="D9E2F3" w:themeFill="accent1" w:themeFillTint="33"/>
          </w:tcPr>
          <w:p w14:paraId="0A471360" w14:textId="77777777" w:rsidR="00785993" w:rsidRPr="00857560" w:rsidRDefault="00785993" w:rsidP="00785993">
            <w:pPr>
              <w:rPr>
                <w:rFonts w:ascii="Arial" w:hAnsi="Arial" w:cs="Arial"/>
                <w:sz w:val="22"/>
                <w:szCs w:val="22"/>
              </w:rPr>
            </w:pPr>
          </w:p>
        </w:tc>
        <w:tc>
          <w:tcPr>
            <w:tcW w:w="1417" w:type="dxa"/>
            <w:shd w:val="clear" w:color="auto" w:fill="D9E2F3" w:themeFill="accent1" w:themeFillTint="33"/>
          </w:tcPr>
          <w:p w14:paraId="63BEEDD7" w14:textId="77777777" w:rsidR="00785993" w:rsidRPr="00857560" w:rsidRDefault="00785993" w:rsidP="00785993">
            <w:pPr>
              <w:rPr>
                <w:rFonts w:ascii="Arial" w:hAnsi="Arial" w:cs="Arial"/>
                <w:sz w:val="22"/>
                <w:szCs w:val="22"/>
              </w:rPr>
            </w:pPr>
            <w:r w:rsidRPr="00857560">
              <w:rPr>
                <w:rFonts w:ascii="Arial" w:hAnsi="Arial" w:cs="Arial"/>
                <w:sz w:val="22"/>
                <w:szCs w:val="22"/>
              </w:rPr>
              <w:t>Quartile 3</w:t>
            </w:r>
          </w:p>
        </w:tc>
        <w:tc>
          <w:tcPr>
            <w:tcW w:w="1843" w:type="dxa"/>
            <w:shd w:val="clear" w:color="auto" w:fill="D9E2F3" w:themeFill="accent1" w:themeFillTint="33"/>
          </w:tcPr>
          <w:p w14:paraId="2EB73224" w14:textId="77777777" w:rsidR="00785993" w:rsidRPr="00857560" w:rsidRDefault="00785993" w:rsidP="00785993">
            <w:pPr>
              <w:rPr>
                <w:rFonts w:ascii="Arial" w:hAnsi="Arial" w:cs="Arial"/>
                <w:sz w:val="22"/>
                <w:szCs w:val="22"/>
              </w:rPr>
            </w:pPr>
            <w:r w:rsidRPr="00857560">
              <w:rPr>
                <w:rFonts w:ascii="Arial" w:hAnsi="Arial" w:cs="Arial"/>
                <w:sz w:val="22"/>
                <w:szCs w:val="22"/>
              </w:rPr>
              <w:t>2,663,919</w:t>
            </w:r>
          </w:p>
        </w:tc>
        <w:tc>
          <w:tcPr>
            <w:tcW w:w="5533" w:type="dxa"/>
            <w:shd w:val="clear" w:color="auto" w:fill="D9E2F3" w:themeFill="accent1" w:themeFillTint="33"/>
          </w:tcPr>
          <w:p w14:paraId="450B4B2C" w14:textId="77777777" w:rsidR="00785993" w:rsidRPr="00857560" w:rsidRDefault="00785993" w:rsidP="00785993">
            <w:pPr>
              <w:rPr>
                <w:rFonts w:ascii="Arial" w:hAnsi="Arial" w:cs="Arial"/>
                <w:sz w:val="22"/>
                <w:szCs w:val="22"/>
              </w:rPr>
            </w:pPr>
            <w:r w:rsidRPr="00857560">
              <w:rPr>
                <w:rFonts w:ascii="Arial" w:hAnsi="Arial" w:cs="Arial"/>
                <w:sz w:val="22"/>
                <w:szCs w:val="22"/>
              </w:rPr>
              <w:t>0.019</w:t>
            </w:r>
          </w:p>
        </w:tc>
      </w:tr>
      <w:tr w:rsidR="00785993" w:rsidRPr="00857560" w14:paraId="161839E1" w14:textId="77777777" w:rsidTr="00A75C11">
        <w:tc>
          <w:tcPr>
            <w:tcW w:w="846" w:type="dxa"/>
            <w:shd w:val="clear" w:color="auto" w:fill="auto"/>
          </w:tcPr>
          <w:p w14:paraId="536235CB" w14:textId="77777777" w:rsidR="00785993" w:rsidRPr="00857560" w:rsidRDefault="00785993" w:rsidP="00785993">
            <w:pPr>
              <w:rPr>
                <w:rFonts w:ascii="Arial" w:hAnsi="Arial" w:cs="Arial"/>
                <w:sz w:val="22"/>
                <w:szCs w:val="22"/>
              </w:rPr>
            </w:pPr>
          </w:p>
        </w:tc>
        <w:tc>
          <w:tcPr>
            <w:tcW w:w="1417" w:type="dxa"/>
            <w:shd w:val="clear" w:color="auto" w:fill="auto"/>
          </w:tcPr>
          <w:p w14:paraId="79B67FB0" w14:textId="77777777" w:rsidR="00785993" w:rsidRPr="00857560" w:rsidRDefault="00785993" w:rsidP="00785993">
            <w:pPr>
              <w:rPr>
                <w:rFonts w:ascii="Arial" w:hAnsi="Arial" w:cs="Arial"/>
                <w:sz w:val="22"/>
                <w:szCs w:val="22"/>
              </w:rPr>
            </w:pPr>
            <w:r w:rsidRPr="00857560">
              <w:rPr>
                <w:rFonts w:ascii="Arial" w:hAnsi="Arial" w:cs="Arial"/>
                <w:sz w:val="22"/>
                <w:szCs w:val="22"/>
              </w:rPr>
              <w:t>Quartile 4</w:t>
            </w:r>
          </w:p>
        </w:tc>
        <w:tc>
          <w:tcPr>
            <w:tcW w:w="1843" w:type="dxa"/>
            <w:shd w:val="clear" w:color="auto" w:fill="auto"/>
          </w:tcPr>
          <w:p w14:paraId="694D860F" w14:textId="77777777" w:rsidR="00785993" w:rsidRPr="00857560" w:rsidRDefault="00785993" w:rsidP="00785993">
            <w:pPr>
              <w:rPr>
                <w:rFonts w:ascii="Arial" w:hAnsi="Arial" w:cs="Arial"/>
                <w:sz w:val="22"/>
                <w:szCs w:val="22"/>
              </w:rPr>
            </w:pPr>
            <w:r w:rsidRPr="00857560">
              <w:rPr>
                <w:rFonts w:ascii="Arial" w:hAnsi="Arial" w:cs="Arial"/>
                <w:sz w:val="22"/>
                <w:szCs w:val="22"/>
              </w:rPr>
              <w:t>1,411,624</w:t>
            </w:r>
          </w:p>
        </w:tc>
        <w:tc>
          <w:tcPr>
            <w:tcW w:w="5533" w:type="dxa"/>
            <w:shd w:val="clear" w:color="auto" w:fill="auto"/>
          </w:tcPr>
          <w:p w14:paraId="5E1CE8B4" w14:textId="77777777" w:rsidR="00785993" w:rsidRPr="00857560" w:rsidRDefault="00785993" w:rsidP="00785993">
            <w:pPr>
              <w:rPr>
                <w:rFonts w:ascii="Arial" w:hAnsi="Arial" w:cs="Arial"/>
                <w:sz w:val="22"/>
                <w:szCs w:val="22"/>
              </w:rPr>
            </w:pPr>
            <w:r w:rsidRPr="00857560">
              <w:rPr>
                <w:rFonts w:ascii="Arial" w:hAnsi="Arial" w:cs="Arial"/>
                <w:sz w:val="22"/>
                <w:szCs w:val="22"/>
              </w:rPr>
              <w:t>0.020</w:t>
            </w:r>
          </w:p>
        </w:tc>
      </w:tr>
    </w:tbl>
    <w:p w14:paraId="349A6786" w14:textId="29BB028C" w:rsidR="002836A9" w:rsidRDefault="002836A9" w:rsidP="00271271">
      <w:pPr>
        <w:rPr>
          <w:rFonts w:ascii="Arial" w:hAnsi="Arial" w:cs="Arial"/>
          <w:b/>
          <w:bCs/>
        </w:rPr>
      </w:pPr>
    </w:p>
    <w:p w14:paraId="6646918D" w14:textId="5571FC0F" w:rsidR="002836A9" w:rsidRDefault="002836A9" w:rsidP="00271271">
      <w:pPr>
        <w:rPr>
          <w:rFonts w:ascii="Arial" w:hAnsi="Arial" w:cs="Arial"/>
          <w:b/>
          <w:bCs/>
        </w:rPr>
      </w:pPr>
    </w:p>
    <w:p w14:paraId="12002088" w14:textId="77777777" w:rsidR="00610DF2" w:rsidRDefault="00610DF2" w:rsidP="00271271">
      <w:pPr>
        <w:rPr>
          <w:rFonts w:ascii="Arial" w:hAnsi="Arial" w:cs="Arial"/>
          <w:b/>
          <w:bCs/>
        </w:rPr>
      </w:pPr>
    </w:p>
    <w:p w14:paraId="7B1D3A2A" w14:textId="77777777" w:rsidR="00610DF2" w:rsidRDefault="00610DF2" w:rsidP="00271271">
      <w:pPr>
        <w:rPr>
          <w:rFonts w:ascii="Arial" w:hAnsi="Arial" w:cs="Arial"/>
          <w:b/>
          <w:bCs/>
        </w:rPr>
      </w:pPr>
    </w:p>
    <w:p w14:paraId="50695C3C" w14:textId="77777777" w:rsidR="00610DF2" w:rsidRDefault="00610DF2" w:rsidP="00271271">
      <w:pPr>
        <w:rPr>
          <w:rFonts w:ascii="Arial" w:hAnsi="Arial" w:cs="Arial"/>
          <w:b/>
          <w:bCs/>
        </w:rPr>
      </w:pPr>
    </w:p>
    <w:p w14:paraId="434F8B99" w14:textId="77777777" w:rsidR="00610DF2" w:rsidRDefault="00610DF2" w:rsidP="00271271">
      <w:pPr>
        <w:rPr>
          <w:rFonts w:ascii="Arial" w:hAnsi="Arial" w:cs="Arial"/>
          <w:b/>
          <w:bCs/>
        </w:rPr>
      </w:pPr>
    </w:p>
    <w:p w14:paraId="0DF037F6" w14:textId="77777777" w:rsidR="00610DF2" w:rsidRDefault="00610DF2" w:rsidP="00271271">
      <w:pPr>
        <w:rPr>
          <w:rFonts w:ascii="Arial" w:hAnsi="Arial" w:cs="Arial"/>
          <w:b/>
          <w:bCs/>
        </w:rPr>
      </w:pPr>
    </w:p>
    <w:p w14:paraId="6A0E93A3" w14:textId="64A9450A" w:rsidR="00D266CA" w:rsidRDefault="004C587F" w:rsidP="00271271">
      <w:pPr>
        <w:rPr>
          <w:rFonts w:ascii="Arial" w:hAnsi="Arial" w:cs="Arial"/>
          <w:b/>
          <w:bCs/>
        </w:rPr>
      </w:pPr>
      <w:r>
        <w:rPr>
          <w:noProof/>
        </w:rPr>
        <w:lastRenderedPageBreak/>
        <w:drawing>
          <wp:anchor distT="0" distB="0" distL="114300" distR="114300" simplePos="0" relativeHeight="251662336" behindDoc="0" locked="0" layoutInCell="1" allowOverlap="1" wp14:anchorId="0AF9C0F2" wp14:editId="199B1568">
            <wp:simplePos x="0" y="0"/>
            <wp:positionH relativeFrom="column">
              <wp:posOffset>-119119</wp:posOffset>
            </wp:positionH>
            <wp:positionV relativeFrom="paragraph">
              <wp:posOffset>185905</wp:posOffset>
            </wp:positionV>
            <wp:extent cx="6482087" cy="3117773"/>
            <wp:effectExtent l="0" t="0" r="0" b="0"/>
            <wp:wrapSquare wrapText="bothSides"/>
            <wp:docPr id="11225033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503327" name="Picture 112250332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82087" cy="3117773"/>
                    </a:xfrm>
                    <a:prstGeom prst="rect">
                      <a:avLst/>
                    </a:prstGeom>
                  </pic:spPr>
                </pic:pic>
              </a:graphicData>
            </a:graphic>
            <wp14:sizeRelH relativeFrom="page">
              <wp14:pctWidth>0</wp14:pctWidth>
            </wp14:sizeRelH>
            <wp14:sizeRelV relativeFrom="page">
              <wp14:pctHeight>0</wp14:pctHeight>
            </wp14:sizeRelV>
          </wp:anchor>
        </w:drawing>
      </w:r>
    </w:p>
    <w:p w14:paraId="36443370" w14:textId="4CCA904F" w:rsidR="00D266CA" w:rsidRDefault="002E49A8" w:rsidP="00271271">
      <w:pPr>
        <w:rPr>
          <w:rFonts w:ascii="Arial" w:hAnsi="Arial" w:cs="Arial"/>
          <w:b/>
          <w:bCs/>
        </w:rPr>
      </w:pPr>
      <w:r>
        <w:rPr>
          <w:rFonts w:ascii="Arial" w:hAnsi="Arial" w:cs="Arial"/>
          <w:b/>
          <w:bCs/>
          <w:noProof/>
        </w:rPr>
        <w:drawing>
          <wp:anchor distT="0" distB="0" distL="114300" distR="114300" simplePos="0" relativeHeight="251671552" behindDoc="0" locked="0" layoutInCell="1" allowOverlap="1" wp14:anchorId="5A757137" wp14:editId="687B16E9">
            <wp:simplePos x="0" y="0"/>
            <wp:positionH relativeFrom="column">
              <wp:posOffset>-118371</wp:posOffset>
            </wp:positionH>
            <wp:positionV relativeFrom="paragraph">
              <wp:posOffset>3234690</wp:posOffset>
            </wp:positionV>
            <wp:extent cx="2861310" cy="443230"/>
            <wp:effectExtent l="0" t="0" r="0" b="1270"/>
            <wp:wrapSquare wrapText="bothSides"/>
            <wp:docPr id="6262121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212101" name="Picture 62621210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61310" cy="443230"/>
                    </a:xfrm>
                    <a:prstGeom prst="rect">
                      <a:avLst/>
                    </a:prstGeom>
                  </pic:spPr>
                </pic:pic>
              </a:graphicData>
            </a:graphic>
            <wp14:sizeRelH relativeFrom="page">
              <wp14:pctWidth>0</wp14:pctWidth>
            </wp14:sizeRelH>
            <wp14:sizeRelV relativeFrom="page">
              <wp14:pctHeight>0</wp14:pctHeight>
            </wp14:sizeRelV>
          </wp:anchor>
        </w:drawing>
      </w:r>
    </w:p>
    <w:p w14:paraId="2E8F6B5C" w14:textId="166CE56A" w:rsidR="004C587F" w:rsidRDefault="004C587F" w:rsidP="00271271">
      <w:pPr>
        <w:rPr>
          <w:rFonts w:ascii="Arial" w:hAnsi="Arial" w:cs="Arial"/>
          <w:b/>
          <w:bCs/>
        </w:rPr>
      </w:pPr>
    </w:p>
    <w:p w14:paraId="29010A85" w14:textId="4C28A0CE" w:rsidR="004C587F" w:rsidRDefault="004C587F" w:rsidP="00271271">
      <w:pPr>
        <w:rPr>
          <w:rFonts w:ascii="Arial" w:hAnsi="Arial" w:cs="Arial"/>
          <w:b/>
          <w:bCs/>
        </w:rPr>
      </w:pPr>
    </w:p>
    <w:p w14:paraId="3D93EC96" w14:textId="774230D9" w:rsidR="004C587F" w:rsidRDefault="004C587F" w:rsidP="00271271">
      <w:pPr>
        <w:rPr>
          <w:rFonts w:ascii="Arial" w:hAnsi="Arial" w:cs="Arial"/>
          <w:b/>
          <w:bCs/>
        </w:rPr>
      </w:pPr>
    </w:p>
    <w:p w14:paraId="5737A504" w14:textId="4158EC0B" w:rsidR="004C587F" w:rsidRDefault="008B1B27" w:rsidP="00271271">
      <w:pPr>
        <w:rPr>
          <w:rFonts w:ascii="Arial" w:hAnsi="Arial" w:cs="Arial"/>
          <w:b/>
          <w:bCs/>
        </w:rPr>
      </w:pPr>
      <w:r>
        <w:rPr>
          <w:rFonts w:ascii="Arial" w:hAnsi="Arial" w:cs="Arial"/>
          <w:b/>
          <w:bCs/>
          <w:noProof/>
        </w:rPr>
        <w:drawing>
          <wp:anchor distT="0" distB="0" distL="114300" distR="114300" simplePos="0" relativeHeight="251670528" behindDoc="0" locked="0" layoutInCell="1" allowOverlap="1" wp14:anchorId="79145C7E" wp14:editId="1936DAF8">
            <wp:simplePos x="0" y="0"/>
            <wp:positionH relativeFrom="column">
              <wp:posOffset>-118745</wp:posOffset>
            </wp:positionH>
            <wp:positionV relativeFrom="paragraph">
              <wp:posOffset>94615</wp:posOffset>
            </wp:positionV>
            <wp:extent cx="3195955" cy="2193290"/>
            <wp:effectExtent l="0" t="0" r="4445" b="3810"/>
            <wp:wrapSquare wrapText="bothSides"/>
            <wp:docPr id="21317165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716529" name="Picture 213171652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95955" cy="2193290"/>
                    </a:xfrm>
                    <a:prstGeom prst="rect">
                      <a:avLst/>
                    </a:prstGeom>
                  </pic:spPr>
                </pic:pic>
              </a:graphicData>
            </a:graphic>
            <wp14:sizeRelH relativeFrom="page">
              <wp14:pctWidth>0</wp14:pctWidth>
            </wp14:sizeRelH>
            <wp14:sizeRelV relativeFrom="page">
              <wp14:pctHeight>0</wp14:pctHeight>
            </wp14:sizeRelV>
          </wp:anchor>
        </w:drawing>
      </w:r>
    </w:p>
    <w:p w14:paraId="1A9F4B20" w14:textId="36270E8C" w:rsidR="004C587F" w:rsidRDefault="004C587F" w:rsidP="00271271">
      <w:pPr>
        <w:rPr>
          <w:rFonts w:ascii="Arial" w:hAnsi="Arial" w:cs="Arial"/>
          <w:b/>
          <w:bCs/>
        </w:rPr>
      </w:pPr>
    </w:p>
    <w:p w14:paraId="00FE6E61" w14:textId="446C3710" w:rsidR="004C587F" w:rsidRDefault="004C587F" w:rsidP="00271271">
      <w:pPr>
        <w:rPr>
          <w:rFonts w:ascii="Arial" w:hAnsi="Arial" w:cs="Arial"/>
          <w:b/>
          <w:bCs/>
        </w:rPr>
      </w:pPr>
    </w:p>
    <w:p w14:paraId="2E73F93A" w14:textId="40428796" w:rsidR="004C587F" w:rsidRDefault="004C587F" w:rsidP="00271271">
      <w:pPr>
        <w:rPr>
          <w:rFonts w:ascii="Arial" w:hAnsi="Arial" w:cs="Arial"/>
          <w:b/>
          <w:bCs/>
        </w:rPr>
      </w:pPr>
    </w:p>
    <w:p w14:paraId="0051A2A0" w14:textId="6668E2CB" w:rsidR="004C587F" w:rsidRDefault="004C587F" w:rsidP="00271271">
      <w:pPr>
        <w:rPr>
          <w:rFonts w:ascii="Arial" w:hAnsi="Arial" w:cs="Arial"/>
          <w:b/>
          <w:bCs/>
        </w:rPr>
      </w:pPr>
    </w:p>
    <w:p w14:paraId="4DA5BBCC" w14:textId="77777777" w:rsidR="004C587F" w:rsidRDefault="004C587F" w:rsidP="00271271">
      <w:pPr>
        <w:rPr>
          <w:rFonts w:ascii="Arial" w:hAnsi="Arial" w:cs="Arial"/>
          <w:b/>
          <w:bCs/>
        </w:rPr>
      </w:pPr>
    </w:p>
    <w:p w14:paraId="436C896C" w14:textId="7D946231" w:rsidR="004C587F" w:rsidRDefault="004C587F" w:rsidP="00271271">
      <w:pPr>
        <w:rPr>
          <w:rFonts w:ascii="Arial" w:hAnsi="Arial" w:cs="Arial"/>
          <w:b/>
          <w:bCs/>
        </w:rPr>
      </w:pPr>
    </w:p>
    <w:p w14:paraId="0D9ED172" w14:textId="77777777" w:rsidR="004C587F" w:rsidRDefault="004C587F" w:rsidP="00271271">
      <w:pPr>
        <w:rPr>
          <w:rFonts w:ascii="Arial" w:hAnsi="Arial" w:cs="Arial"/>
          <w:b/>
          <w:bCs/>
        </w:rPr>
      </w:pPr>
    </w:p>
    <w:p w14:paraId="4419C1B2" w14:textId="77777777" w:rsidR="004C587F" w:rsidRDefault="004C587F" w:rsidP="00271271">
      <w:pPr>
        <w:rPr>
          <w:rFonts w:ascii="Arial" w:hAnsi="Arial" w:cs="Arial"/>
          <w:b/>
          <w:bCs/>
        </w:rPr>
      </w:pPr>
    </w:p>
    <w:p w14:paraId="507744A6" w14:textId="77777777" w:rsidR="004C587F" w:rsidRDefault="004C587F" w:rsidP="00271271">
      <w:pPr>
        <w:rPr>
          <w:rFonts w:ascii="Arial" w:hAnsi="Arial" w:cs="Arial"/>
          <w:b/>
          <w:bCs/>
        </w:rPr>
      </w:pPr>
    </w:p>
    <w:p w14:paraId="07A2F9F9" w14:textId="77777777" w:rsidR="004C587F" w:rsidRDefault="004C587F" w:rsidP="00271271">
      <w:pPr>
        <w:rPr>
          <w:rFonts w:ascii="Arial" w:hAnsi="Arial" w:cs="Arial"/>
          <w:b/>
          <w:bCs/>
        </w:rPr>
      </w:pPr>
    </w:p>
    <w:p w14:paraId="7EC3AF93" w14:textId="77777777" w:rsidR="004C587F" w:rsidRDefault="004C587F" w:rsidP="00271271">
      <w:pPr>
        <w:rPr>
          <w:rFonts w:ascii="Arial" w:hAnsi="Arial" w:cs="Arial"/>
          <w:b/>
          <w:bCs/>
        </w:rPr>
      </w:pPr>
    </w:p>
    <w:p w14:paraId="37DC3F38" w14:textId="77777777" w:rsidR="004C587F" w:rsidRDefault="004C587F" w:rsidP="00271271">
      <w:pPr>
        <w:rPr>
          <w:rFonts w:ascii="Arial" w:hAnsi="Arial" w:cs="Arial"/>
          <w:b/>
          <w:bCs/>
        </w:rPr>
      </w:pPr>
    </w:p>
    <w:p w14:paraId="0E1CD485" w14:textId="357816D8" w:rsidR="004C587F" w:rsidRDefault="004C587F" w:rsidP="00271271">
      <w:pPr>
        <w:rPr>
          <w:rFonts w:ascii="Arial" w:hAnsi="Arial" w:cs="Arial"/>
          <w:b/>
          <w:bCs/>
        </w:rPr>
      </w:pPr>
    </w:p>
    <w:p w14:paraId="585CBF8B" w14:textId="41A3070B" w:rsidR="004C587F" w:rsidRDefault="004C587F" w:rsidP="00271271">
      <w:pPr>
        <w:rPr>
          <w:rFonts w:ascii="Arial" w:hAnsi="Arial" w:cs="Arial"/>
          <w:b/>
          <w:bCs/>
        </w:rPr>
      </w:pPr>
    </w:p>
    <w:p w14:paraId="7E403B55" w14:textId="5338857E" w:rsidR="0039074D" w:rsidRPr="00B1167C" w:rsidRDefault="0039074D" w:rsidP="00271271">
      <w:pPr>
        <w:rPr>
          <w:rFonts w:ascii="Arial" w:hAnsi="Arial" w:cs="Arial"/>
        </w:rPr>
      </w:pPr>
      <w:r>
        <w:rPr>
          <w:rFonts w:ascii="Arial" w:hAnsi="Arial" w:cs="Arial"/>
          <w:b/>
          <w:bCs/>
        </w:rPr>
        <w:t>Figure 1:</w:t>
      </w:r>
      <w:r w:rsidR="000F0034">
        <w:rPr>
          <w:rFonts w:ascii="Arial" w:hAnsi="Arial" w:cs="Arial"/>
          <w:b/>
          <w:bCs/>
        </w:rPr>
        <w:t xml:space="preserve"> </w:t>
      </w:r>
      <w:r w:rsidR="000F0034" w:rsidRPr="00570AF4">
        <w:rPr>
          <w:rFonts w:ascii="Arial" w:hAnsi="Arial" w:cs="Arial"/>
          <w:sz w:val="22"/>
          <w:szCs w:val="22"/>
        </w:rPr>
        <w:t xml:space="preserve">2018 </w:t>
      </w:r>
      <w:r w:rsidR="006454BA" w:rsidRPr="00570AF4">
        <w:rPr>
          <w:rFonts w:ascii="Arial" w:hAnsi="Arial" w:cs="Arial"/>
          <w:sz w:val="22"/>
          <w:szCs w:val="22"/>
        </w:rPr>
        <w:t xml:space="preserve">Medicare Fee-For-Service </w:t>
      </w:r>
      <w:r w:rsidR="00E501BD" w:rsidRPr="00570AF4">
        <w:rPr>
          <w:rFonts w:ascii="Arial" w:hAnsi="Arial" w:cs="Arial"/>
          <w:sz w:val="22"/>
          <w:szCs w:val="22"/>
        </w:rPr>
        <w:t>county</w:t>
      </w:r>
      <w:r w:rsidR="006454BA" w:rsidRPr="00570AF4">
        <w:rPr>
          <w:rFonts w:ascii="Arial" w:hAnsi="Arial" w:cs="Arial"/>
          <w:sz w:val="22"/>
          <w:szCs w:val="22"/>
        </w:rPr>
        <w:t>-level</w:t>
      </w:r>
      <w:r w:rsidR="00E501BD" w:rsidRPr="00570AF4">
        <w:rPr>
          <w:rFonts w:ascii="Arial" w:hAnsi="Arial" w:cs="Arial"/>
          <w:sz w:val="22"/>
          <w:szCs w:val="22"/>
        </w:rPr>
        <w:t xml:space="preserve"> </w:t>
      </w:r>
      <w:r w:rsidR="000F0034" w:rsidRPr="00570AF4">
        <w:rPr>
          <w:rFonts w:ascii="Arial" w:hAnsi="Arial" w:cs="Arial"/>
          <w:sz w:val="22"/>
          <w:szCs w:val="22"/>
        </w:rPr>
        <w:t xml:space="preserve">cardiovascular hospitalization rate, respiratory </w:t>
      </w:r>
      <w:r w:rsidR="00E8745C" w:rsidRPr="00570AF4">
        <w:rPr>
          <w:rFonts w:ascii="Arial" w:hAnsi="Arial" w:cs="Arial"/>
          <w:sz w:val="22"/>
          <w:szCs w:val="22"/>
        </w:rPr>
        <w:t xml:space="preserve">hospitalization </w:t>
      </w:r>
      <w:r w:rsidR="000F0034" w:rsidRPr="00570AF4">
        <w:rPr>
          <w:rFonts w:ascii="Arial" w:hAnsi="Arial" w:cs="Arial"/>
          <w:sz w:val="22"/>
          <w:szCs w:val="22"/>
        </w:rPr>
        <w:t xml:space="preserve">rate, and power outage rate for </w:t>
      </w:r>
      <w:r w:rsidR="00FC1212" w:rsidRPr="00570AF4">
        <w:rPr>
          <w:rFonts w:ascii="Arial" w:hAnsi="Arial" w:cs="Arial"/>
          <w:sz w:val="22"/>
          <w:szCs w:val="22"/>
        </w:rPr>
        <w:t xml:space="preserve">2,161 </w:t>
      </w:r>
      <w:r w:rsidR="000F0034" w:rsidRPr="00570AF4">
        <w:rPr>
          <w:rFonts w:ascii="Arial" w:hAnsi="Arial" w:cs="Arial"/>
          <w:sz w:val="22"/>
          <w:szCs w:val="22"/>
        </w:rPr>
        <w:t>counties included in</w:t>
      </w:r>
      <w:r w:rsidR="00C47A17" w:rsidRPr="00570AF4">
        <w:rPr>
          <w:rFonts w:ascii="Arial" w:hAnsi="Arial" w:cs="Arial"/>
          <w:sz w:val="22"/>
          <w:szCs w:val="22"/>
        </w:rPr>
        <w:t xml:space="preserve"> main analysis of </w:t>
      </w:r>
      <w:r w:rsidR="00B1167C" w:rsidRPr="00570AF4">
        <w:rPr>
          <w:rFonts w:ascii="Arial" w:hAnsi="Arial" w:cs="Arial"/>
          <w:sz w:val="22"/>
          <w:szCs w:val="22"/>
        </w:rPr>
        <w:t>association</w:t>
      </w:r>
      <w:r w:rsidR="0009324F" w:rsidRPr="00570AF4">
        <w:rPr>
          <w:rFonts w:ascii="Arial" w:hAnsi="Arial" w:cs="Arial"/>
          <w:sz w:val="22"/>
          <w:szCs w:val="22"/>
        </w:rPr>
        <w:t xml:space="preserve"> between </w:t>
      </w:r>
      <w:r w:rsidR="00C47A17" w:rsidRPr="00570AF4">
        <w:rPr>
          <w:rFonts w:ascii="Arial" w:hAnsi="Arial" w:cs="Arial"/>
          <w:sz w:val="22"/>
          <w:szCs w:val="22"/>
        </w:rPr>
        <w:t xml:space="preserve">8+ hour power outage exposure and cardiovascular and respiratory </w:t>
      </w:r>
      <w:r w:rsidR="00B1167C" w:rsidRPr="00570AF4">
        <w:rPr>
          <w:rFonts w:ascii="Arial" w:hAnsi="Arial" w:cs="Arial"/>
          <w:sz w:val="22"/>
          <w:szCs w:val="22"/>
        </w:rPr>
        <w:t>hospitalization</w:t>
      </w:r>
      <w:r w:rsidR="00C47A17" w:rsidRPr="00570AF4">
        <w:rPr>
          <w:rFonts w:ascii="Arial" w:hAnsi="Arial" w:cs="Arial"/>
          <w:sz w:val="22"/>
          <w:szCs w:val="22"/>
        </w:rPr>
        <w:t>.</w:t>
      </w:r>
      <w:r w:rsidR="00C47A17" w:rsidRPr="00B1167C">
        <w:rPr>
          <w:rFonts w:ascii="Arial" w:hAnsi="Arial" w:cs="Arial"/>
        </w:rPr>
        <w:t xml:space="preserve"> </w:t>
      </w:r>
    </w:p>
    <w:p w14:paraId="220D3C51" w14:textId="190BD098" w:rsidR="005334F7" w:rsidRDefault="005334F7" w:rsidP="00271271"/>
    <w:p w14:paraId="4FFB23D9" w14:textId="6D9D0340" w:rsidR="00152553" w:rsidRDefault="00152553" w:rsidP="00271271"/>
    <w:p w14:paraId="11A7EDFE" w14:textId="77777777" w:rsidR="00287138" w:rsidRDefault="00287138" w:rsidP="00271271">
      <w:pPr>
        <w:rPr>
          <w:rFonts w:ascii="Arial" w:hAnsi="Arial" w:cs="Arial"/>
          <w:b/>
          <w:bCs/>
        </w:rPr>
      </w:pPr>
    </w:p>
    <w:p w14:paraId="301C3AE3" w14:textId="693BF5E5" w:rsidR="00287138" w:rsidRDefault="00C41109" w:rsidP="00271271">
      <w:pPr>
        <w:rPr>
          <w:rFonts w:ascii="Arial" w:hAnsi="Arial" w:cs="Arial"/>
          <w:b/>
          <w:bCs/>
        </w:rPr>
      </w:pPr>
      <w:r>
        <w:rPr>
          <w:rFonts w:ascii="Arial" w:hAnsi="Arial" w:cs="Arial"/>
          <w:b/>
          <w:bCs/>
          <w:noProof/>
        </w:rPr>
        <w:lastRenderedPageBreak/>
        <w:drawing>
          <wp:anchor distT="0" distB="0" distL="114300" distR="114300" simplePos="0" relativeHeight="251666943" behindDoc="0" locked="0" layoutInCell="1" allowOverlap="1" wp14:anchorId="1FE37D18" wp14:editId="4AC41723">
            <wp:simplePos x="0" y="0"/>
            <wp:positionH relativeFrom="column">
              <wp:posOffset>4934585</wp:posOffset>
            </wp:positionH>
            <wp:positionV relativeFrom="paragraph">
              <wp:posOffset>654685</wp:posOffset>
            </wp:positionV>
            <wp:extent cx="1412875" cy="774065"/>
            <wp:effectExtent l="12700" t="12700" r="9525" b="13335"/>
            <wp:wrapSquare wrapText="bothSides"/>
            <wp:docPr id="18260382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038274" name="Picture 182603827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412875" cy="774065"/>
                    </a:xfrm>
                    <a:prstGeom prst="rect">
                      <a:avLst/>
                    </a:prstGeom>
                    <a:ln>
                      <a:solidFill>
                        <a:schemeClr val="bg1">
                          <a:lumMod val="85000"/>
                        </a:schemeClr>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8480" behindDoc="0" locked="0" layoutInCell="1" allowOverlap="1" wp14:anchorId="45ED8FAC" wp14:editId="44F3745E">
                <wp:simplePos x="0" y="0"/>
                <wp:positionH relativeFrom="column">
                  <wp:posOffset>5223473</wp:posOffset>
                </wp:positionH>
                <wp:positionV relativeFrom="paragraph">
                  <wp:posOffset>903605</wp:posOffset>
                </wp:positionV>
                <wp:extent cx="849630" cy="528320"/>
                <wp:effectExtent l="0" t="0" r="1270" b="5080"/>
                <wp:wrapNone/>
                <wp:docPr id="945677086" name="Text Box 3"/>
                <wp:cNvGraphicFramePr/>
                <a:graphic xmlns:a="http://schemas.openxmlformats.org/drawingml/2006/main">
                  <a:graphicData uri="http://schemas.microsoft.com/office/word/2010/wordprocessingShape">
                    <wps:wsp>
                      <wps:cNvSpPr txBox="1"/>
                      <wps:spPr>
                        <a:xfrm>
                          <a:off x="0" y="0"/>
                          <a:ext cx="849630" cy="528320"/>
                        </a:xfrm>
                        <a:prstGeom prst="rect">
                          <a:avLst/>
                        </a:prstGeom>
                        <a:solidFill>
                          <a:schemeClr val="lt1"/>
                        </a:solidFill>
                        <a:ln w="6350">
                          <a:noFill/>
                        </a:ln>
                      </wps:spPr>
                      <wps:txbx>
                        <w:txbxContent>
                          <w:p w14:paraId="3D61FDF4" w14:textId="35F01897" w:rsidR="003D3E0F" w:rsidRPr="005D678C" w:rsidRDefault="003D3E0F">
                            <w:pPr>
                              <w:rPr>
                                <w:rFonts w:ascii="Arial" w:eastAsia="Garamond" w:hAnsi="Arial" w:cs="Arial"/>
                                <w:sz w:val="20"/>
                                <w:szCs w:val="20"/>
                              </w:rPr>
                            </w:pPr>
                            <w:r w:rsidRPr="005D678C">
                              <w:rPr>
                                <w:rFonts w:ascii="Arial" w:eastAsia="Garamond" w:hAnsi="Arial" w:cs="Arial"/>
                                <w:sz w:val="20"/>
                                <w:szCs w:val="20"/>
                              </w:rPr>
                              <w:t>≥</w:t>
                            </w:r>
                            <w:r w:rsidR="005D3766">
                              <w:rPr>
                                <w:rFonts w:ascii="Arial" w:eastAsia="Garamond" w:hAnsi="Arial" w:cs="Arial"/>
                                <w:sz w:val="20"/>
                                <w:szCs w:val="20"/>
                              </w:rPr>
                              <w:t xml:space="preserve"> </w:t>
                            </w:r>
                            <w:r w:rsidRPr="005D678C">
                              <w:rPr>
                                <w:rFonts w:ascii="Arial" w:eastAsia="Garamond" w:hAnsi="Arial" w:cs="Arial"/>
                                <w:sz w:val="20"/>
                                <w:szCs w:val="20"/>
                              </w:rPr>
                              <w:t>1%</w:t>
                            </w:r>
                          </w:p>
                          <w:p w14:paraId="572E9169" w14:textId="3692CA31" w:rsidR="003D3E0F" w:rsidRPr="005D678C" w:rsidRDefault="003D3E0F">
                            <w:pPr>
                              <w:rPr>
                                <w:rFonts w:ascii="Arial" w:eastAsia="Garamond" w:hAnsi="Arial" w:cs="Arial"/>
                                <w:sz w:val="20"/>
                                <w:szCs w:val="20"/>
                              </w:rPr>
                            </w:pPr>
                            <w:r w:rsidRPr="005D678C">
                              <w:rPr>
                                <w:rFonts w:ascii="Arial" w:eastAsia="Garamond" w:hAnsi="Arial" w:cs="Arial"/>
                                <w:sz w:val="20"/>
                                <w:szCs w:val="20"/>
                              </w:rPr>
                              <w:t>≥ 3%</w:t>
                            </w:r>
                          </w:p>
                          <w:p w14:paraId="5E0A18EC" w14:textId="12004F36" w:rsidR="003D3E0F" w:rsidRPr="005D678C" w:rsidRDefault="003D3E0F">
                            <w:pPr>
                              <w:rPr>
                                <w:sz w:val="20"/>
                                <w:szCs w:val="20"/>
                              </w:rPr>
                            </w:pPr>
                            <w:r w:rsidRPr="005D678C">
                              <w:rPr>
                                <w:rFonts w:ascii="Arial" w:eastAsia="Garamond" w:hAnsi="Arial" w:cs="Arial"/>
                                <w:sz w:val="20"/>
                                <w:szCs w:val="20"/>
                              </w:rPr>
                              <w:t>≥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ED8FAC" id="_x0000_t202" coordsize="21600,21600" o:spt="202" path="m,l,21600r21600,l21600,xe">
                <v:stroke joinstyle="miter"/>
                <v:path gradientshapeok="t" o:connecttype="rect"/>
              </v:shapetype>
              <v:shape id="Text Box 3" o:spid="_x0000_s1026" type="#_x0000_t202" style="position:absolute;margin-left:411.3pt;margin-top:71.15pt;width:66.9pt;height:4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" fillcolor="white [3201]" stroked="f" strokeweight=".5pt">
                <v:textbox>
                  <w:txbxContent>
                    <w:p w14:paraId="3D61FDF4" w14:textId="35F01897" w:rsidR="003D3E0F" w:rsidRPr="005D678C" w:rsidRDefault="003D3E0F">
                      <w:pPr>
                        <w:rPr>
                          <w:rFonts w:ascii="Arial" w:eastAsia="Garamond" w:hAnsi="Arial" w:cs="Arial"/>
                          <w:sz w:val="20"/>
                          <w:szCs w:val="20"/>
                        </w:rPr>
                      </w:pPr>
                      <w:r w:rsidRPr="005D678C">
                        <w:rPr>
                          <w:rFonts w:ascii="Arial" w:eastAsia="Garamond" w:hAnsi="Arial" w:cs="Arial"/>
                          <w:sz w:val="20"/>
                          <w:szCs w:val="20"/>
                        </w:rPr>
                        <w:t>≥</w:t>
                      </w:r>
                      <w:r w:rsidR="005D3766">
                        <w:rPr>
                          <w:rFonts w:ascii="Arial" w:eastAsia="Garamond" w:hAnsi="Arial" w:cs="Arial"/>
                          <w:sz w:val="20"/>
                          <w:szCs w:val="20"/>
                        </w:rPr>
                        <w:t xml:space="preserve"> </w:t>
                      </w:r>
                      <w:r w:rsidRPr="005D678C">
                        <w:rPr>
                          <w:rFonts w:ascii="Arial" w:eastAsia="Garamond" w:hAnsi="Arial" w:cs="Arial"/>
                          <w:sz w:val="20"/>
                          <w:szCs w:val="20"/>
                        </w:rPr>
                        <w:t>1%</w:t>
                      </w:r>
                    </w:p>
                    <w:p w14:paraId="572E9169" w14:textId="3692CA31" w:rsidR="003D3E0F" w:rsidRPr="005D678C" w:rsidRDefault="003D3E0F">
                      <w:pPr>
                        <w:rPr>
                          <w:rFonts w:ascii="Arial" w:eastAsia="Garamond" w:hAnsi="Arial" w:cs="Arial"/>
                          <w:sz w:val="20"/>
                          <w:szCs w:val="20"/>
                        </w:rPr>
                      </w:pPr>
                      <w:r w:rsidRPr="005D678C">
                        <w:rPr>
                          <w:rFonts w:ascii="Arial" w:eastAsia="Garamond" w:hAnsi="Arial" w:cs="Arial"/>
                          <w:sz w:val="20"/>
                          <w:szCs w:val="20"/>
                        </w:rPr>
                        <w:t>≥</w:t>
                      </w:r>
                      <w:r w:rsidRPr="005D678C">
                        <w:rPr>
                          <w:rFonts w:ascii="Arial" w:eastAsia="Garamond" w:hAnsi="Arial" w:cs="Arial"/>
                          <w:sz w:val="20"/>
                          <w:szCs w:val="20"/>
                        </w:rPr>
                        <w:t xml:space="preserve"> 3%</w:t>
                      </w:r>
                    </w:p>
                    <w:p w14:paraId="5E0A18EC" w14:textId="12004F36" w:rsidR="003D3E0F" w:rsidRPr="005D678C" w:rsidRDefault="003D3E0F">
                      <w:pPr>
                        <w:rPr>
                          <w:sz w:val="20"/>
                          <w:szCs w:val="20"/>
                        </w:rPr>
                      </w:pPr>
                      <w:r w:rsidRPr="005D678C">
                        <w:rPr>
                          <w:rFonts w:ascii="Arial" w:eastAsia="Garamond" w:hAnsi="Arial" w:cs="Arial"/>
                          <w:sz w:val="20"/>
                          <w:szCs w:val="20"/>
                        </w:rPr>
                        <w:t>≥</w:t>
                      </w:r>
                      <w:r w:rsidRPr="005D678C">
                        <w:rPr>
                          <w:rFonts w:ascii="Arial" w:eastAsia="Garamond" w:hAnsi="Arial" w:cs="Arial"/>
                          <w:sz w:val="20"/>
                          <w:szCs w:val="20"/>
                        </w:rPr>
                        <w:t xml:space="preserve"> 5%</w:t>
                      </w:r>
                    </w:p>
                  </w:txbxContent>
                </v:textbox>
              </v:shape>
            </w:pict>
          </mc:Fallback>
        </mc:AlternateContent>
      </w:r>
      <w:r>
        <w:rPr>
          <w:rFonts w:ascii="Arial" w:hAnsi="Arial" w:cs="Arial"/>
          <w:b/>
          <w:bCs/>
          <w:noProof/>
        </w:rPr>
        <w:drawing>
          <wp:anchor distT="0" distB="0" distL="114300" distR="114300" simplePos="0" relativeHeight="251665408" behindDoc="0" locked="0" layoutInCell="1" allowOverlap="1" wp14:anchorId="504C2269" wp14:editId="5FB8689D">
            <wp:simplePos x="0" y="0"/>
            <wp:positionH relativeFrom="column">
              <wp:posOffset>-355600</wp:posOffset>
            </wp:positionH>
            <wp:positionV relativeFrom="paragraph">
              <wp:posOffset>0</wp:posOffset>
            </wp:positionV>
            <wp:extent cx="6583680" cy="3582035"/>
            <wp:effectExtent l="0" t="0" r="0" b="0"/>
            <wp:wrapSquare wrapText="bothSides"/>
            <wp:docPr id="2322894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289441" name="Picture 232289441"/>
                    <pic:cNvPicPr/>
                  </pic:nvPicPr>
                  <pic:blipFill rotWithShape="1">
                    <a:blip r:embed="rId17" cstate="print">
                      <a:extLst>
                        <a:ext uri="{28A0092B-C50C-407E-A947-70E740481C1C}">
                          <a14:useLocalDpi xmlns:a14="http://schemas.microsoft.com/office/drawing/2010/main" val="0"/>
                        </a:ext>
                      </a:extLst>
                    </a:blip>
                    <a:srcRect t="10951" r="18556"/>
                    <a:stretch/>
                  </pic:blipFill>
                  <pic:spPr bwMode="auto">
                    <a:xfrm>
                      <a:off x="0" y="0"/>
                      <a:ext cx="6583680" cy="35820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5506D34" w14:textId="5050D968" w:rsidR="00FC535D" w:rsidRPr="002836A9" w:rsidRDefault="00AC65C6" w:rsidP="00271271">
      <w:pPr>
        <w:rPr>
          <w:rFonts w:ascii="Arial" w:hAnsi="Arial" w:cs="Arial"/>
          <w:b/>
          <w:bCs/>
        </w:rPr>
      </w:pPr>
      <w:r w:rsidRPr="002836A9">
        <w:rPr>
          <w:rFonts w:ascii="Arial" w:hAnsi="Arial" w:cs="Arial"/>
          <w:b/>
          <w:bCs/>
        </w:rPr>
        <w:t>Figure 2:</w:t>
      </w:r>
      <w:r w:rsidR="00FC535D">
        <w:rPr>
          <w:rFonts w:ascii="Arial" w:hAnsi="Arial" w:cs="Arial"/>
          <w:b/>
          <w:bCs/>
        </w:rPr>
        <w:t xml:space="preserve"> </w:t>
      </w:r>
      <w:r w:rsidR="006454BA">
        <w:rPr>
          <w:rFonts w:ascii="Arial" w:hAnsi="Arial" w:cs="Arial"/>
          <w:sz w:val="22"/>
          <w:szCs w:val="22"/>
        </w:rPr>
        <w:t>Rate ratios</w:t>
      </w:r>
      <w:r w:rsidR="006454BA" w:rsidRPr="00CF3DBF">
        <w:rPr>
          <w:rFonts w:ascii="Arial" w:hAnsi="Arial" w:cs="Arial"/>
          <w:sz w:val="22"/>
          <w:szCs w:val="22"/>
        </w:rPr>
        <w:t xml:space="preserve"> </w:t>
      </w:r>
      <w:r w:rsidR="00FC535D" w:rsidRPr="00CF3DBF">
        <w:rPr>
          <w:rFonts w:ascii="Arial" w:hAnsi="Arial" w:cs="Arial"/>
          <w:sz w:val="22"/>
          <w:szCs w:val="22"/>
        </w:rPr>
        <w:t xml:space="preserve">and </w:t>
      </w:r>
      <w:r w:rsidR="006454BA">
        <w:rPr>
          <w:rFonts w:ascii="Arial" w:hAnsi="Arial" w:cs="Arial"/>
          <w:sz w:val="22"/>
          <w:szCs w:val="22"/>
        </w:rPr>
        <w:t xml:space="preserve">95% </w:t>
      </w:r>
      <w:r w:rsidR="00B052B9">
        <w:rPr>
          <w:rFonts w:ascii="Arial" w:hAnsi="Arial" w:cs="Arial"/>
          <w:sz w:val="22"/>
          <w:szCs w:val="22"/>
        </w:rPr>
        <w:t>confidence intervals</w:t>
      </w:r>
      <w:r w:rsidR="00FC535D" w:rsidRPr="00CF3DBF">
        <w:rPr>
          <w:rFonts w:ascii="Arial" w:hAnsi="Arial" w:cs="Arial"/>
          <w:sz w:val="22"/>
          <w:szCs w:val="22"/>
        </w:rPr>
        <w:t xml:space="preserve"> </w:t>
      </w:r>
      <w:r w:rsidR="00B052B9">
        <w:rPr>
          <w:rFonts w:ascii="Arial" w:hAnsi="Arial" w:cs="Arial"/>
          <w:sz w:val="22"/>
          <w:szCs w:val="22"/>
        </w:rPr>
        <w:t>for</w:t>
      </w:r>
      <w:r w:rsidR="00FC535D" w:rsidRPr="00CF3DBF">
        <w:rPr>
          <w:rFonts w:ascii="Arial" w:hAnsi="Arial" w:cs="Arial"/>
          <w:sz w:val="22"/>
          <w:szCs w:val="22"/>
        </w:rPr>
        <w:t xml:space="preserve"> the association between </w:t>
      </w:r>
      <w:r w:rsidR="006454BA">
        <w:rPr>
          <w:rFonts w:ascii="Arial" w:hAnsi="Arial" w:cs="Arial"/>
          <w:sz w:val="22"/>
          <w:szCs w:val="22"/>
        </w:rPr>
        <w:t xml:space="preserve">county-level </w:t>
      </w:r>
      <w:r w:rsidR="00FC535D" w:rsidRPr="00CF3DBF">
        <w:rPr>
          <w:rFonts w:ascii="Arial" w:hAnsi="Arial" w:cs="Arial"/>
          <w:sz w:val="22"/>
          <w:szCs w:val="22"/>
        </w:rPr>
        <w:t xml:space="preserve">8+ hour power outage exposure and CVD and respiratory hospitalizations in US 2018 </w:t>
      </w:r>
      <w:r w:rsidR="006454BA">
        <w:rPr>
          <w:rFonts w:ascii="Arial" w:hAnsi="Arial" w:cs="Arial"/>
          <w:sz w:val="22"/>
          <w:szCs w:val="22"/>
        </w:rPr>
        <w:t>F</w:t>
      </w:r>
      <w:r w:rsidR="00FC535D" w:rsidRPr="00CF3DBF">
        <w:rPr>
          <w:rFonts w:ascii="Arial" w:hAnsi="Arial" w:cs="Arial"/>
          <w:sz w:val="22"/>
          <w:szCs w:val="22"/>
        </w:rPr>
        <w:t>ee-</w:t>
      </w:r>
      <w:r w:rsidR="006454BA">
        <w:rPr>
          <w:rFonts w:ascii="Arial" w:hAnsi="Arial" w:cs="Arial"/>
          <w:sz w:val="22"/>
          <w:szCs w:val="22"/>
        </w:rPr>
        <w:t>F</w:t>
      </w:r>
      <w:r w:rsidR="00FC535D" w:rsidRPr="00CF3DBF">
        <w:rPr>
          <w:rFonts w:ascii="Arial" w:hAnsi="Arial" w:cs="Arial"/>
          <w:sz w:val="22"/>
          <w:szCs w:val="22"/>
        </w:rPr>
        <w:t>or-</w:t>
      </w:r>
      <w:r w:rsidR="006454BA">
        <w:rPr>
          <w:rFonts w:ascii="Arial" w:hAnsi="Arial" w:cs="Arial"/>
          <w:sz w:val="22"/>
          <w:szCs w:val="22"/>
        </w:rPr>
        <w:t>S</w:t>
      </w:r>
      <w:r w:rsidR="00FC535D" w:rsidRPr="00CF3DBF">
        <w:rPr>
          <w:rFonts w:ascii="Arial" w:hAnsi="Arial" w:cs="Arial"/>
          <w:sz w:val="22"/>
          <w:szCs w:val="22"/>
        </w:rPr>
        <w:t xml:space="preserve">ervice Medicare beneficiaries for outages affecting </w:t>
      </w:r>
      <w:r w:rsidR="00FC535D" w:rsidRPr="00CF3DBF">
        <w:rPr>
          <w:rFonts w:ascii="Arial" w:eastAsia="Garamond" w:hAnsi="Arial" w:cs="Arial"/>
          <w:sz w:val="22"/>
          <w:szCs w:val="22"/>
        </w:rPr>
        <w:t>≥</w:t>
      </w:r>
      <w:r w:rsidR="00FC535D" w:rsidRPr="00CF3DBF">
        <w:rPr>
          <w:rFonts w:ascii="Arial" w:hAnsi="Arial" w:cs="Arial"/>
          <w:sz w:val="22"/>
          <w:szCs w:val="22"/>
        </w:rPr>
        <w:t xml:space="preserve">1%, </w:t>
      </w:r>
      <w:r w:rsidR="00FC535D" w:rsidRPr="00CF3DBF">
        <w:rPr>
          <w:rFonts w:ascii="Arial" w:eastAsia="Garamond" w:hAnsi="Arial" w:cs="Arial"/>
          <w:sz w:val="22"/>
          <w:szCs w:val="22"/>
        </w:rPr>
        <w:t>≥</w:t>
      </w:r>
      <w:r w:rsidR="00FC535D" w:rsidRPr="00CF3DBF">
        <w:rPr>
          <w:rFonts w:ascii="Arial" w:hAnsi="Arial" w:cs="Arial"/>
          <w:sz w:val="22"/>
          <w:szCs w:val="22"/>
        </w:rPr>
        <w:t xml:space="preserve">3%, and </w:t>
      </w:r>
      <w:r w:rsidR="00FC535D" w:rsidRPr="00CF3DBF">
        <w:rPr>
          <w:rFonts w:ascii="Arial" w:eastAsia="Garamond" w:hAnsi="Arial" w:cs="Arial"/>
          <w:sz w:val="22"/>
          <w:szCs w:val="22"/>
        </w:rPr>
        <w:t>≥</w:t>
      </w:r>
      <w:r w:rsidR="00FC535D" w:rsidRPr="00CF3DBF">
        <w:rPr>
          <w:rFonts w:ascii="Arial" w:hAnsi="Arial" w:cs="Arial"/>
          <w:sz w:val="22"/>
          <w:szCs w:val="22"/>
        </w:rPr>
        <w:t>5% of county electrical customers.</w:t>
      </w:r>
      <w:r w:rsidR="006454BA">
        <w:rPr>
          <w:rFonts w:ascii="Arial" w:hAnsi="Arial" w:cs="Arial"/>
          <w:sz w:val="22"/>
          <w:szCs w:val="22"/>
        </w:rPr>
        <w:t xml:space="preserve"> Estimates </w:t>
      </w:r>
      <w:r w:rsidR="00A34712">
        <w:rPr>
          <w:rFonts w:ascii="Arial" w:hAnsi="Arial" w:cs="Arial"/>
          <w:sz w:val="22"/>
          <w:szCs w:val="22"/>
        </w:rPr>
        <w:t xml:space="preserve">are </w:t>
      </w:r>
      <w:r w:rsidR="006454BA">
        <w:rPr>
          <w:rFonts w:ascii="Arial" w:hAnsi="Arial" w:cs="Arial"/>
          <w:sz w:val="22"/>
          <w:szCs w:val="22"/>
        </w:rPr>
        <w:t xml:space="preserve">from conditional logistic regression models adjusted for </w:t>
      </w:r>
      <w:r w:rsidR="006E12CD">
        <w:rPr>
          <w:rFonts w:ascii="Arial" w:hAnsi="Arial" w:cs="Arial"/>
          <w:sz w:val="22"/>
          <w:szCs w:val="22"/>
        </w:rPr>
        <w:t xml:space="preserve">wind speed, temperature, and precipitation. </w:t>
      </w:r>
    </w:p>
    <w:p w14:paraId="4334771D" w14:textId="6A8A6EBC" w:rsidR="002836A9" w:rsidRDefault="002836A9" w:rsidP="00271271"/>
    <w:p w14:paraId="51B64608" w14:textId="0E41D5DE" w:rsidR="00AC65C6" w:rsidRDefault="00AC65C6" w:rsidP="00271271"/>
    <w:p w14:paraId="6611ECF3" w14:textId="6779A14F" w:rsidR="000E69F6" w:rsidRDefault="000E69F6" w:rsidP="00271271">
      <w:pPr>
        <w:rPr>
          <w:rFonts w:ascii="Arial" w:hAnsi="Arial" w:cs="Arial"/>
          <w:b/>
          <w:bCs/>
        </w:rPr>
      </w:pPr>
    </w:p>
    <w:p w14:paraId="4351230C" w14:textId="59FDA35D" w:rsidR="000E69F6" w:rsidRDefault="000E69F6" w:rsidP="00271271">
      <w:pPr>
        <w:rPr>
          <w:rFonts w:ascii="Arial" w:hAnsi="Arial" w:cs="Arial"/>
          <w:b/>
          <w:bCs/>
        </w:rPr>
      </w:pPr>
    </w:p>
    <w:p w14:paraId="7B98F38E" w14:textId="674C264D" w:rsidR="000E69F6" w:rsidRDefault="000E69F6" w:rsidP="00271271">
      <w:pPr>
        <w:rPr>
          <w:rFonts w:ascii="Arial" w:hAnsi="Arial" w:cs="Arial"/>
          <w:b/>
          <w:bCs/>
        </w:rPr>
      </w:pPr>
    </w:p>
    <w:p w14:paraId="527E17EB" w14:textId="0BFC9D92" w:rsidR="000E69F6" w:rsidRDefault="000E69F6" w:rsidP="00271271">
      <w:pPr>
        <w:rPr>
          <w:rFonts w:ascii="Arial" w:hAnsi="Arial" w:cs="Arial"/>
          <w:b/>
          <w:bCs/>
        </w:rPr>
      </w:pPr>
    </w:p>
    <w:p w14:paraId="2639A0B1" w14:textId="4900961B" w:rsidR="000E69F6" w:rsidRDefault="000E69F6" w:rsidP="00271271">
      <w:pPr>
        <w:rPr>
          <w:rFonts w:ascii="Arial" w:hAnsi="Arial" w:cs="Arial"/>
          <w:b/>
          <w:bCs/>
        </w:rPr>
      </w:pPr>
    </w:p>
    <w:p w14:paraId="3CA0320A" w14:textId="327D1DB7" w:rsidR="000E69F6" w:rsidRDefault="000E69F6" w:rsidP="00271271">
      <w:pPr>
        <w:rPr>
          <w:rFonts w:ascii="Arial" w:hAnsi="Arial" w:cs="Arial"/>
          <w:b/>
          <w:bCs/>
        </w:rPr>
      </w:pPr>
    </w:p>
    <w:p w14:paraId="3B3FC185" w14:textId="6B19EFB0" w:rsidR="000E69F6" w:rsidRDefault="000E69F6" w:rsidP="00271271">
      <w:pPr>
        <w:rPr>
          <w:rFonts w:ascii="Arial" w:hAnsi="Arial" w:cs="Arial"/>
          <w:b/>
          <w:bCs/>
        </w:rPr>
      </w:pPr>
    </w:p>
    <w:p w14:paraId="6939E112" w14:textId="436B9C11" w:rsidR="000E69F6" w:rsidRDefault="000E69F6" w:rsidP="00271271">
      <w:pPr>
        <w:rPr>
          <w:rFonts w:ascii="Arial" w:hAnsi="Arial" w:cs="Arial"/>
          <w:b/>
          <w:bCs/>
        </w:rPr>
      </w:pPr>
    </w:p>
    <w:p w14:paraId="7C284595" w14:textId="54E15821" w:rsidR="000E69F6" w:rsidRDefault="000E69F6" w:rsidP="00271271">
      <w:pPr>
        <w:rPr>
          <w:rFonts w:ascii="Arial" w:hAnsi="Arial" w:cs="Arial"/>
          <w:b/>
          <w:bCs/>
        </w:rPr>
      </w:pPr>
    </w:p>
    <w:p w14:paraId="64559DE3" w14:textId="1F09937F" w:rsidR="000E69F6" w:rsidRDefault="000E69F6" w:rsidP="00271271">
      <w:pPr>
        <w:rPr>
          <w:rFonts w:ascii="Arial" w:hAnsi="Arial" w:cs="Arial"/>
          <w:b/>
          <w:bCs/>
        </w:rPr>
      </w:pPr>
    </w:p>
    <w:p w14:paraId="10F7B8B5" w14:textId="77777777" w:rsidR="000E69F6" w:rsidRDefault="000E69F6" w:rsidP="00271271">
      <w:pPr>
        <w:rPr>
          <w:rFonts w:ascii="Arial" w:hAnsi="Arial" w:cs="Arial"/>
          <w:b/>
          <w:bCs/>
        </w:rPr>
      </w:pPr>
    </w:p>
    <w:p w14:paraId="5FEBDFF5" w14:textId="77777777" w:rsidR="000E69F6" w:rsidRDefault="000E69F6" w:rsidP="00271271">
      <w:pPr>
        <w:rPr>
          <w:rFonts w:ascii="Arial" w:hAnsi="Arial" w:cs="Arial"/>
          <w:b/>
          <w:bCs/>
        </w:rPr>
      </w:pPr>
    </w:p>
    <w:p w14:paraId="2452259B" w14:textId="77777777" w:rsidR="000E69F6" w:rsidRDefault="000E69F6" w:rsidP="00271271">
      <w:pPr>
        <w:rPr>
          <w:rFonts w:ascii="Arial" w:hAnsi="Arial" w:cs="Arial"/>
          <w:b/>
          <w:bCs/>
        </w:rPr>
      </w:pPr>
    </w:p>
    <w:p w14:paraId="63189D79" w14:textId="77777777" w:rsidR="00243257" w:rsidRDefault="00243257" w:rsidP="00271271">
      <w:pPr>
        <w:rPr>
          <w:rFonts w:ascii="Arial" w:hAnsi="Arial" w:cs="Arial"/>
          <w:b/>
          <w:bCs/>
        </w:rPr>
      </w:pPr>
      <w:r>
        <w:rPr>
          <w:b/>
          <w:bCs/>
          <w:noProof/>
        </w:rPr>
        <w:lastRenderedPageBreak/>
        <w:drawing>
          <wp:anchor distT="0" distB="0" distL="114300" distR="114300" simplePos="0" relativeHeight="251664384" behindDoc="0" locked="0" layoutInCell="1" allowOverlap="1" wp14:anchorId="2F828627" wp14:editId="598803A6">
            <wp:simplePos x="0" y="0"/>
            <wp:positionH relativeFrom="column">
              <wp:posOffset>-559062</wp:posOffset>
            </wp:positionH>
            <wp:positionV relativeFrom="paragraph">
              <wp:posOffset>0</wp:posOffset>
            </wp:positionV>
            <wp:extent cx="7304405" cy="5774055"/>
            <wp:effectExtent l="0" t="0" r="0" b="4445"/>
            <wp:wrapSquare wrapText="bothSides"/>
            <wp:docPr id="798657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65748" name="Picture 79865748"/>
                    <pic:cNvPicPr/>
                  </pic:nvPicPr>
                  <pic:blipFill>
                    <a:blip r:embed="rId18">
                      <a:extLst>
                        <a:ext uri="{28A0092B-C50C-407E-A947-70E740481C1C}">
                          <a14:useLocalDpi xmlns:a14="http://schemas.microsoft.com/office/drawing/2010/main" val="0"/>
                        </a:ext>
                      </a:extLst>
                    </a:blip>
                    <a:stretch>
                      <a:fillRect/>
                    </a:stretch>
                  </pic:blipFill>
                  <pic:spPr>
                    <a:xfrm>
                      <a:off x="0" y="0"/>
                      <a:ext cx="7304405" cy="5774055"/>
                    </a:xfrm>
                    <a:prstGeom prst="rect">
                      <a:avLst/>
                    </a:prstGeom>
                  </pic:spPr>
                </pic:pic>
              </a:graphicData>
            </a:graphic>
            <wp14:sizeRelH relativeFrom="page">
              <wp14:pctWidth>0</wp14:pctWidth>
            </wp14:sizeRelH>
            <wp14:sizeRelV relativeFrom="page">
              <wp14:pctHeight>0</wp14:pctHeight>
            </wp14:sizeRelV>
          </wp:anchor>
        </w:drawing>
      </w:r>
    </w:p>
    <w:p w14:paraId="2A670C75" w14:textId="3AF7CB36" w:rsidR="003C6490" w:rsidRPr="00EE1E04" w:rsidRDefault="00D906AC" w:rsidP="00271271">
      <w:pPr>
        <w:rPr>
          <w:rFonts w:ascii="Arial" w:hAnsi="Arial" w:cs="Arial"/>
          <w:b/>
          <w:bCs/>
        </w:rPr>
      </w:pPr>
      <w:r w:rsidRPr="00C84690">
        <w:rPr>
          <w:rFonts w:ascii="Arial" w:hAnsi="Arial" w:cs="Arial"/>
          <w:b/>
          <w:bCs/>
        </w:rPr>
        <w:t>Figure 3:</w:t>
      </w:r>
      <w:r w:rsidR="00243257">
        <w:rPr>
          <w:rFonts w:ascii="Arial" w:hAnsi="Arial" w:cs="Arial"/>
          <w:b/>
          <w:bCs/>
        </w:rPr>
        <w:t xml:space="preserve"> </w:t>
      </w:r>
      <w:r w:rsidR="00B82B9A">
        <w:rPr>
          <w:rFonts w:ascii="Arial" w:hAnsi="Arial" w:cs="Arial"/>
          <w:sz w:val="22"/>
          <w:szCs w:val="22"/>
        </w:rPr>
        <w:t>Rate ratios</w:t>
      </w:r>
      <w:r w:rsidR="00B82B9A" w:rsidRPr="00CF3DBF">
        <w:rPr>
          <w:rFonts w:ascii="Arial" w:hAnsi="Arial" w:cs="Arial"/>
          <w:sz w:val="22"/>
          <w:szCs w:val="22"/>
        </w:rPr>
        <w:t xml:space="preserve"> and </w:t>
      </w:r>
      <w:r w:rsidR="00B82B9A">
        <w:rPr>
          <w:rFonts w:ascii="Arial" w:hAnsi="Arial" w:cs="Arial"/>
          <w:sz w:val="22"/>
          <w:szCs w:val="22"/>
        </w:rPr>
        <w:t>95% confidence intervals</w:t>
      </w:r>
      <w:r w:rsidR="00B82B9A" w:rsidRPr="00CF3DBF">
        <w:rPr>
          <w:rFonts w:ascii="Arial" w:hAnsi="Arial" w:cs="Arial"/>
          <w:sz w:val="22"/>
          <w:szCs w:val="22"/>
        </w:rPr>
        <w:t xml:space="preserve"> </w:t>
      </w:r>
      <w:r w:rsidR="00B82B9A">
        <w:rPr>
          <w:rFonts w:ascii="Arial" w:hAnsi="Arial" w:cs="Arial"/>
          <w:sz w:val="22"/>
          <w:szCs w:val="22"/>
        </w:rPr>
        <w:t>for</w:t>
      </w:r>
      <w:r w:rsidR="00B82B9A" w:rsidRPr="00CF3DBF">
        <w:rPr>
          <w:rFonts w:ascii="Arial" w:hAnsi="Arial" w:cs="Arial"/>
          <w:sz w:val="22"/>
          <w:szCs w:val="22"/>
        </w:rPr>
        <w:t xml:space="preserve"> the association between </w:t>
      </w:r>
      <w:r w:rsidR="00B82B9A">
        <w:rPr>
          <w:rFonts w:ascii="Arial" w:hAnsi="Arial" w:cs="Arial"/>
          <w:sz w:val="22"/>
          <w:szCs w:val="22"/>
        </w:rPr>
        <w:t xml:space="preserve">county-level </w:t>
      </w:r>
      <w:r w:rsidR="00B82B9A" w:rsidRPr="00CF3DBF">
        <w:rPr>
          <w:rFonts w:ascii="Arial" w:hAnsi="Arial" w:cs="Arial"/>
          <w:sz w:val="22"/>
          <w:szCs w:val="22"/>
        </w:rPr>
        <w:t xml:space="preserve">8+ hour power outage exposure and CVD and respiratory hospitalizations in US 2018 </w:t>
      </w:r>
      <w:r w:rsidR="00B82B9A">
        <w:rPr>
          <w:rFonts w:ascii="Arial" w:hAnsi="Arial" w:cs="Arial"/>
          <w:sz w:val="22"/>
          <w:szCs w:val="22"/>
        </w:rPr>
        <w:t>F</w:t>
      </w:r>
      <w:r w:rsidR="00B82B9A" w:rsidRPr="00CF3DBF">
        <w:rPr>
          <w:rFonts w:ascii="Arial" w:hAnsi="Arial" w:cs="Arial"/>
          <w:sz w:val="22"/>
          <w:szCs w:val="22"/>
        </w:rPr>
        <w:t>ee-</w:t>
      </w:r>
      <w:r w:rsidR="00B82B9A">
        <w:rPr>
          <w:rFonts w:ascii="Arial" w:hAnsi="Arial" w:cs="Arial"/>
          <w:sz w:val="22"/>
          <w:szCs w:val="22"/>
        </w:rPr>
        <w:t>F</w:t>
      </w:r>
      <w:r w:rsidR="00B82B9A" w:rsidRPr="00CF3DBF">
        <w:rPr>
          <w:rFonts w:ascii="Arial" w:hAnsi="Arial" w:cs="Arial"/>
          <w:sz w:val="22"/>
          <w:szCs w:val="22"/>
        </w:rPr>
        <w:t>or-</w:t>
      </w:r>
      <w:r w:rsidR="00B82B9A">
        <w:rPr>
          <w:rFonts w:ascii="Arial" w:hAnsi="Arial" w:cs="Arial"/>
          <w:sz w:val="22"/>
          <w:szCs w:val="22"/>
        </w:rPr>
        <w:t>S</w:t>
      </w:r>
      <w:r w:rsidR="00B82B9A" w:rsidRPr="00CF3DBF">
        <w:rPr>
          <w:rFonts w:ascii="Arial" w:hAnsi="Arial" w:cs="Arial"/>
          <w:sz w:val="22"/>
          <w:szCs w:val="22"/>
        </w:rPr>
        <w:t xml:space="preserve">ervice Medicare beneficiaries for outages affecting </w:t>
      </w:r>
      <w:r w:rsidR="00B82B9A" w:rsidRPr="00CF3DBF">
        <w:rPr>
          <w:rFonts w:ascii="Arial" w:eastAsia="Garamond" w:hAnsi="Arial" w:cs="Arial"/>
          <w:sz w:val="22"/>
          <w:szCs w:val="22"/>
        </w:rPr>
        <w:t>≥</w:t>
      </w:r>
      <w:r w:rsidR="00B82B9A" w:rsidRPr="00CF3DBF">
        <w:rPr>
          <w:rFonts w:ascii="Arial" w:hAnsi="Arial" w:cs="Arial"/>
          <w:sz w:val="22"/>
          <w:szCs w:val="22"/>
        </w:rPr>
        <w:t>1%</w:t>
      </w:r>
      <w:r w:rsidR="00B82B9A">
        <w:rPr>
          <w:rFonts w:ascii="Arial" w:hAnsi="Arial" w:cs="Arial"/>
          <w:sz w:val="22"/>
          <w:szCs w:val="22"/>
        </w:rPr>
        <w:t xml:space="preserve"> </w:t>
      </w:r>
      <w:r w:rsidR="00B82B9A" w:rsidRPr="00CF3DBF">
        <w:rPr>
          <w:rFonts w:ascii="Arial" w:hAnsi="Arial" w:cs="Arial"/>
          <w:sz w:val="22"/>
          <w:szCs w:val="22"/>
        </w:rPr>
        <w:t>of county electrical customers</w:t>
      </w:r>
      <w:r w:rsidR="007166B9">
        <w:rPr>
          <w:rFonts w:ascii="Arial" w:hAnsi="Arial" w:cs="Arial"/>
          <w:sz w:val="22"/>
          <w:szCs w:val="22"/>
        </w:rPr>
        <w:t>, stratified by potential effect modifiers</w:t>
      </w:r>
      <w:r w:rsidR="00A22F65">
        <w:rPr>
          <w:rFonts w:ascii="Arial" w:hAnsi="Arial" w:cs="Arial"/>
          <w:sz w:val="22"/>
          <w:szCs w:val="22"/>
        </w:rPr>
        <w:t>: age, sex, county poverty quartile, and county DME use quartile</w:t>
      </w:r>
      <w:r w:rsidR="00265CA1">
        <w:rPr>
          <w:rFonts w:ascii="Arial" w:hAnsi="Arial" w:cs="Arial"/>
          <w:sz w:val="22"/>
          <w:szCs w:val="22"/>
        </w:rPr>
        <w:t>.</w:t>
      </w:r>
      <w:r w:rsidR="00B82B9A">
        <w:rPr>
          <w:rFonts w:ascii="Arial" w:hAnsi="Arial" w:cs="Arial"/>
          <w:sz w:val="22"/>
          <w:szCs w:val="22"/>
        </w:rPr>
        <w:t xml:space="preserve"> Estimates are from conditional logistic regression models adjusted for wind speed, temperature, and precipitation.</w:t>
      </w:r>
      <w:r w:rsidR="00B940D3">
        <w:rPr>
          <w:rFonts w:ascii="Arial" w:hAnsi="Arial" w:cs="Arial"/>
          <w:sz w:val="22"/>
          <w:szCs w:val="22"/>
        </w:rPr>
        <w:t xml:space="preserve"> Poverty was measured with </w:t>
      </w:r>
      <w:r w:rsidR="00B940D3" w:rsidRPr="00BC7831">
        <w:rPr>
          <w:rFonts w:ascii="Arial" w:hAnsi="Arial" w:cs="Arial"/>
          <w:sz w:val="22"/>
          <w:szCs w:val="22"/>
        </w:rPr>
        <w:t>proportion of county households making less than the federal poverty income using 2013-2018 American Community Survey data</w:t>
      </w:r>
      <w:r w:rsidR="005A7A78">
        <w:rPr>
          <w:rFonts w:ascii="Arial" w:hAnsi="Arial" w:cs="Arial"/>
          <w:sz w:val="22"/>
          <w:szCs w:val="22"/>
        </w:rPr>
        <w:t xml:space="preserve">, and DME use </w:t>
      </w:r>
      <w:r w:rsidR="009D10E7">
        <w:rPr>
          <w:rFonts w:ascii="Arial" w:hAnsi="Arial" w:cs="Arial"/>
          <w:sz w:val="22"/>
          <w:szCs w:val="22"/>
        </w:rPr>
        <w:t xml:space="preserve">measured with </w:t>
      </w:r>
      <w:proofErr w:type="spellStart"/>
      <w:r w:rsidR="009D10E7" w:rsidRPr="00BC7831">
        <w:rPr>
          <w:rFonts w:ascii="Arial" w:hAnsi="Arial" w:cs="Arial"/>
          <w:sz w:val="22"/>
          <w:szCs w:val="22"/>
        </w:rPr>
        <w:t>emPOWER</w:t>
      </w:r>
      <w:proofErr w:type="spellEnd"/>
      <w:r w:rsidR="009D10E7">
        <w:rPr>
          <w:rFonts w:ascii="Arial" w:hAnsi="Arial" w:cs="Arial"/>
          <w:sz w:val="22"/>
          <w:szCs w:val="22"/>
        </w:rPr>
        <w:t>, as the total number of beneficiaries</w:t>
      </w:r>
      <w:r w:rsidR="00401F8F">
        <w:rPr>
          <w:rFonts w:ascii="Arial" w:hAnsi="Arial" w:cs="Arial"/>
          <w:sz w:val="22"/>
          <w:szCs w:val="22"/>
        </w:rPr>
        <w:t xml:space="preserve"> using DME </w:t>
      </w:r>
      <w:r w:rsidR="00633100">
        <w:rPr>
          <w:rFonts w:ascii="Arial" w:hAnsi="Arial" w:cs="Arial"/>
          <w:sz w:val="22"/>
          <w:szCs w:val="22"/>
        </w:rPr>
        <w:t xml:space="preserve">divided by the total number of beneficiaries by </w:t>
      </w:r>
      <w:commentRangeStart w:id="36"/>
      <w:r w:rsidR="00633100">
        <w:rPr>
          <w:rFonts w:ascii="Arial" w:hAnsi="Arial" w:cs="Arial"/>
          <w:sz w:val="22"/>
          <w:szCs w:val="22"/>
        </w:rPr>
        <w:t>county</w:t>
      </w:r>
      <w:commentRangeEnd w:id="36"/>
      <w:r w:rsidR="00C41109">
        <w:rPr>
          <w:rStyle w:val="CommentReference"/>
        </w:rPr>
        <w:commentReference w:id="36"/>
      </w:r>
      <w:r w:rsidR="005B3425">
        <w:rPr>
          <w:rFonts w:ascii="Arial" w:hAnsi="Arial" w:cs="Arial"/>
          <w:sz w:val="22"/>
          <w:szCs w:val="22"/>
        </w:rPr>
        <w:t xml:space="preserve">. </w:t>
      </w:r>
    </w:p>
    <w:p w14:paraId="45EABBE3" w14:textId="77777777" w:rsidR="003C6490" w:rsidRDefault="003C6490" w:rsidP="00271271">
      <w:pPr>
        <w:rPr>
          <w:b/>
          <w:bCs/>
        </w:rPr>
      </w:pPr>
    </w:p>
    <w:p w14:paraId="28A82167" w14:textId="77777777" w:rsidR="003C6490" w:rsidRDefault="003C6490" w:rsidP="00271271">
      <w:pPr>
        <w:rPr>
          <w:b/>
          <w:bCs/>
        </w:rPr>
      </w:pPr>
    </w:p>
    <w:p w14:paraId="50F43645" w14:textId="77777777" w:rsidR="003C6490" w:rsidRDefault="003C6490" w:rsidP="00271271">
      <w:pPr>
        <w:rPr>
          <w:b/>
          <w:bCs/>
        </w:rPr>
      </w:pPr>
    </w:p>
    <w:p w14:paraId="6998C272" w14:textId="77777777" w:rsidR="00573255" w:rsidRDefault="00573255" w:rsidP="00271271">
      <w:pPr>
        <w:rPr>
          <w:rFonts w:ascii="Arial" w:hAnsi="Arial" w:cs="Arial"/>
          <w:b/>
          <w:bCs/>
          <w:sz w:val="28"/>
          <w:szCs w:val="28"/>
        </w:rPr>
      </w:pPr>
    </w:p>
    <w:p w14:paraId="30D1C4E0" w14:textId="577A932D" w:rsidR="005D7DA3" w:rsidRPr="00A53C1D" w:rsidRDefault="005D7DA3" w:rsidP="00271271">
      <w:pPr>
        <w:rPr>
          <w:rFonts w:ascii="Arial" w:hAnsi="Arial" w:cs="Arial"/>
          <w:b/>
          <w:bCs/>
          <w:sz w:val="22"/>
          <w:szCs w:val="22"/>
        </w:rPr>
      </w:pPr>
      <w:r w:rsidRPr="00A53C1D">
        <w:rPr>
          <w:rFonts w:ascii="Arial" w:hAnsi="Arial" w:cs="Arial"/>
          <w:b/>
          <w:bCs/>
          <w:sz w:val="22"/>
          <w:szCs w:val="22"/>
        </w:rPr>
        <w:lastRenderedPageBreak/>
        <w:t>References</w:t>
      </w:r>
    </w:p>
    <w:p w14:paraId="05AF18C6" w14:textId="77777777" w:rsidR="005D7DA3" w:rsidRPr="00A53C1D" w:rsidRDefault="005D7DA3" w:rsidP="00271271">
      <w:pPr>
        <w:rPr>
          <w:rFonts w:ascii="Arial" w:hAnsi="Arial" w:cs="Arial"/>
          <w:b/>
          <w:bCs/>
          <w:sz w:val="22"/>
          <w:szCs w:val="22"/>
        </w:rPr>
      </w:pPr>
    </w:p>
    <w:p w14:paraId="50002473" w14:textId="77777777" w:rsidR="00CB3542" w:rsidRPr="00CB3542" w:rsidRDefault="00A93F0B" w:rsidP="00CB3542">
      <w:pPr>
        <w:pStyle w:val="Bibliography"/>
        <w:rPr>
          <w:rFonts w:ascii="Calibri" w:cs="Calibri"/>
          <w:sz w:val="22"/>
          <w:lang w:val="en-US"/>
        </w:rPr>
      </w:pPr>
      <w:r w:rsidRPr="00A53C1D">
        <w:rPr>
          <w:rFonts w:ascii="Arial" w:hAnsi="Arial" w:cs="Arial"/>
          <w:b/>
          <w:bCs/>
          <w:sz w:val="22"/>
          <w:szCs w:val="22"/>
        </w:rPr>
        <w:fldChar w:fldCharType="begin"/>
      </w:r>
      <w:r w:rsidRPr="00A53C1D">
        <w:rPr>
          <w:rFonts w:ascii="Arial" w:hAnsi="Arial" w:cs="Arial"/>
          <w:b/>
          <w:bCs/>
          <w:sz w:val="22"/>
          <w:szCs w:val="22"/>
        </w:rPr>
        <w:instrText xml:space="preserve"> ADDIN ZOTERO_BIBL {"uncited":[],"omitted":[],"custom":[]} CSL_BIBLIOGRAPHY </w:instrText>
      </w:r>
      <w:r w:rsidRPr="00A53C1D">
        <w:rPr>
          <w:rFonts w:ascii="Arial" w:hAnsi="Arial" w:cs="Arial"/>
          <w:b/>
          <w:bCs/>
          <w:sz w:val="22"/>
          <w:szCs w:val="22"/>
        </w:rPr>
        <w:fldChar w:fldCharType="separate"/>
      </w:r>
      <w:r w:rsidR="00CB3542" w:rsidRPr="00CB3542">
        <w:rPr>
          <w:rFonts w:ascii="Calibri" w:cs="Calibri"/>
          <w:sz w:val="22"/>
          <w:lang w:val="en-US"/>
        </w:rPr>
        <w:t>1.</w:t>
      </w:r>
      <w:r w:rsidR="00CB3542" w:rsidRPr="00CB3542">
        <w:rPr>
          <w:rFonts w:ascii="Calibri" w:cs="Calibri"/>
          <w:sz w:val="22"/>
          <w:lang w:val="en-US"/>
        </w:rPr>
        <w:tab/>
        <w:t xml:space="preserve">Do V, McBrien H, Flores NM, Northrop AJ, Schlegelmilch J, Kiang MV, et al. Spatiotemporal distribution of power outages with climate events and social vulnerability in the USA. Nat Commun. 2023 Apr 29;14(1):2470. </w:t>
      </w:r>
    </w:p>
    <w:p w14:paraId="3083256C"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2.</w:t>
      </w:r>
      <w:r w:rsidRPr="00CB3542">
        <w:rPr>
          <w:rFonts w:ascii="Calibri" w:cs="Calibri"/>
          <w:sz w:val="22"/>
          <w:lang w:val="en-US"/>
        </w:rPr>
        <w:tab/>
        <w:t>Climate Central. Weather-related Power Outages Rising [Internet]. Climate Central; 2024 [cited 2024 Dec 5]. Available from: https://www.climatecentral.org/climate-matters/weather-related-power-outages-rising</w:t>
      </w:r>
    </w:p>
    <w:p w14:paraId="323F6B50"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3.</w:t>
      </w:r>
      <w:r w:rsidRPr="00CB3542">
        <w:rPr>
          <w:rFonts w:ascii="Calibri" w:cs="Calibri"/>
          <w:sz w:val="22"/>
          <w:lang w:val="en-US"/>
        </w:rPr>
        <w:tab/>
        <w:t xml:space="preserve">Zhang W, Sheridan SC, Birkhead GS, Croft DP, Brotzge JA, Justino JG, et al. Power Outage: An Ignored Risk Factor for COPD Exacerbations. Chest. 2020 Dec;158(6):2346–57. </w:t>
      </w:r>
    </w:p>
    <w:p w14:paraId="4604B60D"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4.</w:t>
      </w:r>
      <w:r w:rsidRPr="00CB3542">
        <w:rPr>
          <w:rFonts w:ascii="Calibri" w:cs="Calibri"/>
          <w:sz w:val="22"/>
          <w:lang w:val="en-US"/>
        </w:rPr>
        <w:tab/>
        <w:t xml:space="preserve">Lin S, Qi Q, Liu H, Deng X, Trees I, Yuan X, et al. The Joint Effects of Thunderstorms and Power Outages on Respiratory-Related Emergency Visits and Modifying and Mediating Factors of This Relationship. Environ Health Perspect. 2024 Jun;132(6):067002. </w:t>
      </w:r>
    </w:p>
    <w:p w14:paraId="3DC8F055"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5.</w:t>
      </w:r>
      <w:r w:rsidRPr="00CB3542">
        <w:rPr>
          <w:rFonts w:ascii="Calibri" w:cs="Calibri"/>
          <w:sz w:val="22"/>
          <w:lang w:val="en-US"/>
        </w:rPr>
        <w:tab/>
        <w:t xml:space="preserve">Dominianni C, Lane K, Johnson S, Ito K, Matte T. Health Impacts of Citywide and Localized Power Outages in New York City. Environ Health Perspect. 2018 Jun 15;126(6):067003. </w:t>
      </w:r>
    </w:p>
    <w:p w14:paraId="60B8BE06"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6.</w:t>
      </w:r>
      <w:r w:rsidRPr="00CB3542">
        <w:rPr>
          <w:rFonts w:ascii="Calibri" w:cs="Calibri"/>
          <w:sz w:val="22"/>
          <w:lang w:val="en-US"/>
        </w:rPr>
        <w:tab/>
        <w:t xml:space="preserve">Anderson GB, Bell ML. Lights Out: Impact of the August 2003 Power Outage on Mortality in New York, NY. Epidemiology. 2012 Mar;23(2):189–93. </w:t>
      </w:r>
    </w:p>
    <w:p w14:paraId="2A5EE185"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7.</w:t>
      </w:r>
      <w:r w:rsidRPr="00CB3542">
        <w:rPr>
          <w:rFonts w:ascii="Calibri" w:cs="Calibri"/>
          <w:sz w:val="22"/>
          <w:lang w:val="en-US"/>
        </w:rPr>
        <w:tab/>
        <w:t xml:space="preserve">Casey JA, Fukurai M, Hernández D, Balsari S, Kiang MV. Power Outages and Community Health: a Narrative Review. Curr Envir Health Rpt. 2020 Dec;7(4):371–83. </w:t>
      </w:r>
    </w:p>
    <w:p w14:paraId="14FE7007"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8.</w:t>
      </w:r>
      <w:r w:rsidRPr="00CB3542">
        <w:rPr>
          <w:rFonts w:ascii="Calibri" w:cs="Calibri"/>
          <w:sz w:val="22"/>
          <w:lang w:val="en-US"/>
        </w:rPr>
        <w:tab/>
        <w:t xml:space="preserve">McBrien H, Mork D, Kioumourtzoglou MA, Casey JA. Assessing potential sources of bias in measuring power outage exposure with simulations. Under review at Environmental Health. </w:t>
      </w:r>
    </w:p>
    <w:p w14:paraId="001C85AD"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9.</w:t>
      </w:r>
      <w:r w:rsidRPr="00CB3542">
        <w:rPr>
          <w:rFonts w:ascii="Calibri" w:cs="Calibri"/>
          <w:sz w:val="22"/>
          <w:lang w:val="en-US"/>
        </w:rPr>
        <w:tab/>
        <w:t xml:space="preserve">Armstrong BG, Gasparrini A, Tobias A. Conditional Poisson models: a flexible alternative to conditional logistic case cross-over analysis. BMC Med Res Methodol. 2014 Dec;14(1):122. </w:t>
      </w:r>
    </w:p>
    <w:p w14:paraId="6140FC1D"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10.</w:t>
      </w:r>
      <w:r w:rsidRPr="00CB3542">
        <w:rPr>
          <w:rFonts w:ascii="Calibri" w:cs="Calibri"/>
          <w:sz w:val="22"/>
          <w:lang w:val="en-US"/>
        </w:rPr>
        <w:tab/>
        <w:t>U.S. Energy Information Administration. U.S. electricity customers experienced eight hours of power interruptions in 2020 [Internet]. 2021 [cited 2024 Dec 5]. Available from: https://www.eia.gov/todayinenergy/detail.php?id=50316#</w:t>
      </w:r>
    </w:p>
    <w:p w14:paraId="1514BC35"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11.</w:t>
      </w:r>
      <w:r w:rsidRPr="00CB3542">
        <w:rPr>
          <w:rFonts w:ascii="Calibri" w:cs="Calibri"/>
          <w:sz w:val="22"/>
          <w:lang w:val="en-US"/>
        </w:rPr>
        <w:tab/>
        <w:t>The US has more power outages than any other developed country. Here’s why. [Internet]. Popular Science; 2020 [cited 2024 Dec 5]. Available from: https://www.popsci.com/story/environment/why-us-lose-power-storms/</w:t>
      </w:r>
    </w:p>
    <w:p w14:paraId="5784ECAF"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12.</w:t>
      </w:r>
      <w:r w:rsidRPr="00CB3542">
        <w:rPr>
          <w:rFonts w:ascii="Calibri" w:cs="Calibri"/>
          <w:sz w:val="22"/>
          <w:lang w:val="en-US"/>
        </w:rPr>
        <w:tab/>
        <w:t>United States Environmental Protection Agency. Climate Change Impacts on Energy [Internet]. Available from: https://www.epa.gov/climateimpacts/climate-change-impacts-energy</w:t>
      </w:r>
    </w:p>
    <w:p w14:paraId="2178CE97"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13.</w:t>
      </w:r>
      <w:r w:rsidRPr="00CB3542">
        <w:rPr>
          <w:rFonts w:ascii="Calibri" w:cs="Calibri"/>
          <w:sz w:val="22"/>
          <w:lang w:val="en-US"/>
        </w:rPr>
        <w:tab/>
        <w:t>Washington Post. Nation at risk of winter blackouts as power grid remains under strain [Internet]. Available from: https://www.washingtonpost.com/business/2023/11/08/power-grid-blackouts-texas/</w:t>
      </w:r>
    </w:p>
    <w:p w14:paraId="329A489A"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lastRenderedPageBreak/>
        <w:t>14.</w:t>
      </w:r>
      <w:r w:rsidRPr="00CB3542">
        <w:rPr>
          <w:rFonts w:ascii="Calibri" w:cs="Calibri"/>
          <w:sz w:val="22"/>
          <w:lang w:val="en-US"/>
        </w:rPr>
        <w:tab/>
        <w:t xml:space="preserve">Mango M, Casey JA, Hernández D. Resilient Power: A home-based electricity generation and storage solution for the medically vulnerable during climate-induced power outages. Futures. 2021 Apr;128:102707. </w:t>
      </w:r>
    </w:p>
    <w:p w14:paraId="63E01C4D"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15.</w:t>
      </w:r>
      <w:r w:rsidRPr="00CB3542">
        <w:rPr>
          <w:rFonts w:ascii="Calibri" w:cs="Calibri"/>
          <w:sz w:val="22"/>
          <w:lang w:val="en-US"/>
        </w:rPr>
        <w:tab/>
        <w:t xml:space="preserve">Stone B, Mallen E, Rajput M, Gronlund CJ, Broadbent AM, Krayenhoff ES, et al. Compound Climate and Infrastructure Events: How Electrical Grid Failure Alters Heat Wave Risk. Environ Sci Technol. 2021 May 18;55(10):6957–64. </w:t>
      </w:r>
    </w:p>
    <w:p w14:paraId="27AAA671"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16.</w:t>
      </w:r>
      <w:r w:rsidRPr="00CB3542">
        <w:rPr>
          <w:rFonts w:ascii="Calibri" w:cs="Calibri"/>
          <w:sz w:val="22"/>
          <w:lang w:val="en-US"/>
        </w:rPr>
        <w:tab/>
        <w:t xml:space="preserve">Nunes AR. General and specified vulnerability to extreme temperatures among older adults. International Journal of Environmental Health Research. 2020 Sep 2;30(5):515–32. </w:t>
      </w:r>
    </w:p>
    <w:p w14:paraId="58C0092D"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17.</w:t>
      </w:r>
      <w:r w:rsidRPr="00CB3542">
        <w:rPr>
          <w:rFonts w:ascii="Calibri" w:cs="Calibri"/>
          <w:sz w:val="22"/>
          <w:lang w:val="en-US"/>
        </w:rPr>
        <w:tab/>
        <w:t xml:space="preserve">Benmarhnia T, Deguen S, Kaufman JS, Smargiassi A. Review Article: Vulnerability to Heat-related Mortality. Epidemiology. 2015 Nov;26(6):781–93. </w:t>
      </w:r>
    </w:p>
    <w:p w14:paraId="5A2CF22A"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18.</w:t>
      </w:r>
      <w:r w:rsidRPr="00CB3542">
        <w:rPr>
          <w:rFonts w:ascii="Calibri" w:cs="Calibri"/>
          <w:sz w:val="22"/>
          <w:lang w:val="en-US"/>
        </w:rPr>
        <w:tab/>
        <w:t xml:space="preserve">Meade RD, Akerman AP, Notley SR, McGinn R, Poirier P, Gosselin P, et al. Physiological factors characterizing heat-vulnerable older adults: A narrative review. Environment International. 2020 Nov;144:105909. </w:t>
      </w:r>
    </w:p>
    <w:p w14:paraId="095327E7"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19.</w:t>
      </w:r>
      <w:r w:rsidRPr="00CB3542">
        <w:rPr>
          <w:rFonts w:ascii="Calibri" w:cs="Calibri"/>
          <w:sz w:val="22"/>
          <w:lang w:val="en-US"/>
        </w:rPr>
        <w:tab/>
        <w:t xml:space="preserve">Veronese N, Custodero C, Cella A, Demurtas J, Zora S, Maggi S, et al. Prevalence of multidimensional frailty and pre-frailty in older people in different settings: A systematic review and meta-analysis. Ageing Research Reviews. 2021 Dec;72:101498. </w:t>
      </w:r>
    </w:p>
    <w:p w14:paraId="562E78F2"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20.</w:t>
      </w:r>
      <w:r w:rsidRPr="00CB3542">
        <w:rPr>
          <w:rFonts w:ascii="Calibri" w:cs="Calibri"/>
          <w:sz w:val="22"/>
          <w:lang w:val="en-US"/>
        </w:rPr>
        <w:tab/>
        <w:t xml:space="preserve">Weiss CO, Boyd CM, Yu Q, Wolff JL, Leff B. Patterns of Prevalent Major Chronic Disease Among Older Adults in the United States. JAMA. 2007 Sep 12;298(10):1158. </w:t>
      </w:r>
    </w:p>
    <w:p w14:paraId="4FE2C650"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21.</w:t>
      </w:r>
      <w:r w:rsidRPr="00CB3542">
        <w:rPr>
          <w:rFonts w:ascii="Calibri" w:cs="Calibri"/>
          <w:sz w:val="22"/>
          <w:lang w:val="en-US"/>
        </w:rPr>
        <w:tab/>
        <w:t xml:space="preserve">Yazdanyar A, Newman AB. The Burden of Cardiovascular Disease in the Elderly: Morbidity, Mortality, and Costs. Clinics in Geriatric Medicine. 2009 Nov;25(4):563–77. </w:t>
      </w:r>
    </w:p>
    <w:p w14:paraId="49DEC234"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22.</w:t>
      </w:r>
      <w:r w:rsidRPr="00CB3542">
        <w:rPr>
          <w:rFonts w:ascii="Calibri" w:cs="Calibri"/>
          <w:sz w:val="22"/>
          <w:lang w:val="en-US"/>
        </w:rPr>
        <w:tab/>
        <w:t xml:space="preserve">Dahlberg L, McKee KJ, Frank A, Naseer M. A systematic review of longitudinal risk factors for loneliness in older adults. Aging &amp; Mental Health. 2022 Feb 1;26(2):225–49. </w:t>
      </w:r>
    </w:p>
    <w:p w14:paraId="01CD2840"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23.</w:t>
      </w:r>
      <w:r w:rsidRPr="00CB3542">
        <w:rPr>
          <w:rFonts w:ascii="Calibri" w:cs="Calibri"/>
          <w:sz w:val="22"/>
          <w:lang w:val="en-US"/>
        </w:rPr>
        <w:tab/>
        <w:t xml:space="preserve">Hoang P, King JA, Moore S, Moore K, Reich K, Sidhu H, et al. Interventions Associated With Reduced Loneliness and Social Isolation in Older Adults: A Systematic Review and Meta-analysis. JAMA Netw Open. 2022 Oct 17;5(10):e2236676. </w:t>
      </w:r>
    </w:p>
    <w:p w14:paraId="368DCD2F"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24.</w:t>
      </w:r>
      <w:r w:rsidRPr="00CB3542">
        <w:rPr>
          <w:rFonts w:ascii="Calibri" w:cs="Calibri"/>
          <w:sz w:val="22"/>
          <w:lang w:val="en-US"/>
        </w:rPr>
        <w:tab/>
        <w:t xml:space="preserve">Molinari NAM, Chen B, Krishna N, Morris T. Who’s at Risk When the Power Goes Out? The At-home Electricity-Dependent Population in the United States, 2012. Journal of Public Health Management and Practice. 2017 Mar;23(2):152–9. </w:t>
      </w:r>
    </w:p>
    <w:p w14:paraId="790544D0"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25.</w:t>
      </w:r>
      <w:r w:rsidRPr="00CB3542">
        <w:rPr>
          <w:rFonts w:ascii="Calibri" w:cs="Calibri"/>
          <w:sz w:val="22"/>
          <w:lang w:val="en-US"/>
        </w:rPr>
        <w:tab/>
        <w:t>Oak Ridge National Laboratory. Oak Ridge National Laboratory, EAGLE-I Outage Data 2014-2022 [Internet]. [cited 2025 Jan 3]. Available from: https://smc-datachallenge.ornl.gov/eagle/</w:t>
      </w:r>
    </w:p>
    <w:p w14:paraId="5A2DCE01"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26.</w:t>
      </w:r>
      <w:r w:rsidRPr="00CB3542">
        <w:rPr>
          <w:rFonts w:ascii="Calibri" w:cs="Calibri"/>
          <w:sz w:val="22"/>
          <w:lang w:val="en-US"/>
        </w:rPr>
        <w:tab/>
        <w:t xml:space="preserve">Xiao J, Zhang W, Huang M, Lu Y, Lawrence WR, Lin Z, et al. Increased risk of multiple pregnancy complications following large-scale power outages during Hurricane Sandy in New York State. Science of The Total Environment. 2021 May;770:145359. </w:t>
      </w:r>
    </w:p>
    <w:p w14:paraId="2A44F287"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27.</w:t>
      </w:r>
      <w:r w:rsidRPr="00CB3542">
        <w:rPr>
          <w:rFonts w:ascii="Calibri" w:cs="Calibri"/>
          <w:sz w:val="22"/>
          <w:lang w:val="en-US"/>
        </w:rPr>
        <w:tab/>
        <w:t xml:space="preserve">Skarha J, Gordon L, Sakib N, June J, Jester DJ, Peterson LJ, et al. Association of Power Outage With Mortality and Hospitalizations Among Florida Nursing Home Residents After Hurricane Irma. JAMA Health Forum. 2021 Nov 24;2(11):e213900. </w:t>
      </w:r>
    </w:p>
    <w:p w14:paraId="3218E9AE"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lastRenderedPageBreak/>
        <w:t>28.</w:t>
      </w:r>
      <w:r w:rsidRPr="00CB3542">
        <w:rPr>
          <w:rFonts w:ascii="Calibri" w:cs="Calibri"/>
          <w:sz w:val="22"/>
          <w:lang w:val="en-US"/>
        </w:rPr>
        <w:tab/>
        <w:t>Do V, Wilner LB, Flores NM, McBrien H, Northrop AJ, Casey JA. Spatiotemporal patterns of power outages co-occurring with individual and multiple severe weather events in the United States, 2018-2020 [Internet]. 2024 [cited 2025 Jan 4]. Available from: https://www.researchsquare.com/article/rs-4752336/v1</w:t>
      </w:r>
    </w:p>
    <w:p w14:paraId="00C97A60"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29.</w:t>
      </w:r>
      <w:r w:rsidRPr="00CB3542">
        <w:rPr>
          <w:rFonts w:ascii="Calibri" w:cs="Calibri"/>
          <w:sz w:val="22"/>
          <w:lang w:val="en-US"/>
        </w:rPr>
        <w:tab/>
        <w:t>PowerOutage.us [Internet]. Available from: https://poweroutage.us/</w:t>
      </w:r>
    </w:p>
    <w:p w14:paraId="4C687743"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30.</w:t>
      </w:r>
      <w:r w:rsidRPr="00CB3542">
        <w:rPr>
          <w:rFonts w:ascii="Calibri" w:cs="Calibri"/>
          <w:sz w:val="22"/>
          <w:lang w:val="en-US"/>
        </w:rPr>
        <w:tab/>
        <w:t>U.S. Energy Information Administration Electricity Data [Internet]. [cited 2024 Jan 3]. U.S. Energy Information Administration Electricity Data. Available from: https://www.eia.gov/electricity/data.php</w:t>
      </w:r>
    </w:p>
    <w:p w14:paraId="5EB41CA2"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31.</w:t>
      </w:r>
      <w:r w:rsidRPr="00CB3542">
        <w:rPr>
          <w:rFonts w:ascii="Calibri" w:cs="Calibri"/>
          <w:sz w:val="22"/>
          <w:lang w:val="en-US"/>
        </w:rPr>
        <w:tab/>
        <w:t xml:space="preserve">Do V. The impact of power outages on cardiovascular hospitalizations among Medicare enrollees in New York State, 2017-2018. Under review at Epidemiology. </w:t>
      </w:r>
    </w:p>
    <w:p w14:paraId="3EBB493F"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32.</w:t>
      </w:r>
      <w:r w:rsidRPr="00CB3542">
        <w:rPr>
          <w:rFonts w:ascii="Calibri" w:cs="Calibri"/>
          <w:sz w:val="22"/>
          <w:lang w:val="en-US"/>
        </w:rPr>
        <w:tab/>
        <w:t xml:space="preserve">Northrop AJ, Flores NM, Do V, Sheffield PE, Casey JA. Power outages and pediatric unintentional injury hospitalizations in New York State. Environmental Epidemiology. 2024 Feb;8(1):e287. </w:t>
      </w:r>
    </w:p>
    <w:p w14:paraId="31F5B9EC"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33.</w:t>
      </w:r>
      <w:r w:rsidRPr="00CB3542">
        <w:rPr>
          <w:rFonts w:ascii="Calibri" w:cs="Calibri"/>
          <w:sz w:val="22"/>
          <w:lang w:val="en-US"/>
        </w:rPr>
        <w:tab/>
        <w:t xml:space="preserve">Gronlund CJ, Sullivan KP, Kefelegn Y, Cameron L, O’Neill MS. Climate change and temperature extremes: A review of heat- and cold-related morbidity and mortality concerns of municipalities. Maturitas. 2018 Aug;114:54–9. </w:t>
      </w:r>
    </w:p>
    <w:p w14:paraId="3AEA69E0"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34.</w:t>
      </w:r>
      <w:r w:rsidRPr="00CB3542">
        <w:rPr>
          <w:rFonts w:ascii="Calibri" w:cs="Calibri"/>
          <w:sz w:val="22"/>
          <w:lang w:val="en-US"/>
        </w:rPr>
        <w:tab/>
        <w:t xml:space="preserve">Tseng CM, Chen YT, Ou SM, Hsiao YH, Li SY, Wang SJ, et al. The Effect of Cold Temperature on Increased Exacerbation of Chronic Obstructive Pulmonary Disease: A Nationwide Study. Chaturvedi S, editor. PLoS ONE. 2013 Mar 15;8(3):e57066. </w:t>
      </w:r>
    </w:p>
    <w:p w14:paraId="4DEC99BB"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35.</w:t>
      </w:r>
      <w:r w:rsidRPr="00CB3542">
        <w:rPr>
          <w:rFonts w:ascii="Calibri" w:cs="Calibri"/>
          <w:sz w:val="22"/>
          <w:lang w:val="en-US"/>
        </w:rPr>
        <w:tab/>
        <w:t xml:space="preserve">Alahmad B, Khraishah H, Royé D, Vicedo-Cabrera AM, Guo Y, Papatheodorou SI, et al. Associations Between Extreme Temperatures and Cardiovascular Cause-Specific Mortality: Results From 27 Countries. Circulation. 2023 Jan 3;147(1):35–46. </w:t>
      </w:r>
    </w:p>
    <w:p w14:paraId="08D26F3B"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36.</w:t>
      </w:r>
      <w:r w:rsidRPr="00CB3542">
        <w:rPr>
          <w:rFonts w:ascii="Calibri" w:cs="Calibri"/>
          <w:sz w:val="22"/>
          <w:lang w:val="en-US"/>
        </w:rPr>
        <w:tab/>
        <w:t xml:space="preserve">Abatzoglou JT. Development of gridded surface meteorological data for ecological applications and modelling. Intl Journal of Climatology. 2013 Jan;33(1):121–31. </w:t>
      </w:r>
    </w:p>
    <w:p w14:paraId="0C01EB2D"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37.</w:t>
      </w:r>
      <w:r w:rsidRPr="00CB3542">
        <w:rPr>
          <w:rFonts w:ascii="Calibri" w:cs="Calibri"/>
          <w:sz w:val="22"/>
          <w:lang w:val="en-US"/>
        </w:rPr>
        <w:tab/>
        <w:t xml:space="preserve">Gasparrini A, Armstrong B, Kenward MG. Distributed lag non‐linear models. Statistics in Medicine. 2010 Sep 20;29(21):2224–34. </w:t>
      </w:r>
    </w:p>
    <w:p w14:paraId="40A7CE6D"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38.</w:t>
      </w:r>
      <w:r w:rsidRPr="00CB3542">
        <w:rPr>
          <w:rFonts w:ascii="Calibri" w:cs="Calibri"/>
          <w:sz w:val="22"/>
          <w:lang w:val="en-US"/>
        </w:rPr>
        <w:tab/>
        <w:t>HHS emPOWER program platform [Internet]. [cited 2024 Jan 3]. Available from: https://empowerprogram.hhs.gov/</w:t>
      </w:r>
    </w:p>
    <w:p w14:paraId="00A70478"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39.</w:t>
      </w:r>
      <w:r w:rsidRPr="00CB3542">
        <w:rPr>
          <w:rFonts w:ascii="Calibri" w:cs="Calibri"/>
          <w:sz w:val="22"/>
          <w:lang w:val="en-US"/>
        </w:rPr>
        <w:tab/>
        <w:t xml:space="preserve">Salman HM, Pasupuleti J, Sabry AH. Review on Causes of Power Outages and Their Occurrence: Mitigation Strategies. Sustainability. 2023 Oct 18;15(20):15001. </w:t>
      </w:r>
    </w:p>
    <w:p w14:paraId="22630D0B"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40.</w:t>
      </w:r>
      <w:r w:rsidRPr="00CB3542">
        <w:rPr>
          <w:rFonts w:ascii="Calibri" w:cs="Calibri"/>
          <w:sz w:val="22"/>
          <w:lang w:val="en-US"/>
        </w:rPr>
        <w:tab/>
        <w:t xml:space="preserve">Deng X, Friedman S, Ryan I, Zhang W, Dong G, Rodriguez H, et al. The independent and synergistic impacts of power outages and floods on hospital admissions for multiple diseases. Science of The Total Environment. 2022 Jul;828:154305. </w:t>
      </w:r>
    </w:p>
    <w:p w14:paraId="4CF8213C"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41.</w:t>
      </w:r>
      <w:r w:rsidRPr="00CB3542">
        <w:rPr>
          <w:rFonts w:ascii="Calibri" w:cs="Calibri"/>
          <w:sz w:val="22"/>
          <w:lang w:val="en-US"/>
        </w:rPr>
        <w:tab/>
        <w:t>Klinger C, Landeg O, Murray V. Power Outages, Extreme Events and Health: a Systematic Review of the Literature from 2011-2012. PLOS Currents [Internet]. 2014 Jan 2; Available from: https://pmc.ncbi.nlm.nih.gov/articles/PMC3879211/</w:t>
      </w:r>
    </w:p>
    <w:p w14:paraId="661FCFA7"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lastRenderedPageBreak/>
        <w:t>42.</w:t>
      </w:r>
      <w:r w:rsidRPr="00CB3542">
        <w:rPr>
          <w:rFonts w:ascii="Calibri" w:cs="Calibri"/>
          <w:sz w:val="22"/>
          <w:lang w:val="en-US"/>
        </w:rPr>
        <w:tab/>
        <w:t xml:space="preserve">Dominianni C, Ahmed M, Johnson S, Blum M, Ito K, Lane K. Power Outage Preparedness and Concern among Vulnerable New York City Residents. J Urban Health. 2018 Oct;95(5):716–26. </w:t>
      </w:r>
    </w:p>
    <w:p w14:paraId="6D6E1B86"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43.</w:t>
      </w:r>
      <w:r w:rsidRPr="00CB3542">
        <w:rPr>
          <w:rFonts w:ascii="Calibri" w:cs="Calibri"/>
          <w:sz w:val="22"/>
          <w:lang w:val="en-US"/>
        </w:rPr>
        <w:tab/>
        <w:t xml:space="preserve">Al-rousan TM, Rubenstein LM, Wallace RB. Preparedness for Natural Disasters Among Older US Adults: A Nationwide Survey. Am J Public Health. 2014 Mar;104(3):506–11. </w:t>
      </w:r>
    </w:p>
    <w:p w14:paraId="3422C610"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44.</w:t>
      </w:r>
      <w:r w:rsidRPr="00CB3542">
        <w:rPr>
          <w:rFonts w:ascii="Calibri" w:cs="Calibri"/>
          <w:sz w:val="22"/>
          <w:lang w:val="en-US"/>
        </w:rPr>
        <w:tab/>
        <w:t xml:space="preserve">Xu J, Qiang Y, Cai H, Zou L. Power outage and environmental justice in Winter Storm Uri: an analytical workflow based on nighttime light remote sensing. International Journal of Digital Earth. 2023 Oct 2;16(1):2259–78. </w:t>
      </w:r>
    </w:p>
    <w:p w14:paraId="35151A52"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45.</w:t>
      </w:r>
      <w:r w:rsidRPr="00CB3542">
        <w:rPr>
          <w:rFonts w:ascii="Calibri" w:cs="Calibri"/>
          <w:sz w:val="22"/>
          <w:lang w:val="en-US"/>
        </w:rPr>
        <w:tab/>
        <w:t xml:space="preserve">Shah Z, Klugman N, Cadamuro G, Hsu FC, Elvidge CD, Taneja J. The electricity scene from above: Exploring power grid inconsistencies using satellite data in Accra, Ghana. Applied Energy. 2022 Aug;319:119237. </w:t>
      </w:r>
    </w:p>
    <w:p w14:paraId="22D588A5" w14:textId="06F06EC1" w:rsidR="00603693" w:rsidRPr="00A53C1D" w:rsidRDefault="00A93F0B" w:rsidP="00271271">
      <w:pPr>
        <w:rPr>
          <w:rFonts w:ascii="Arial" w:hAnsi="Arial" w:cs="Arial"/>
          <w:b/>
          <w:bCs/>
          <w:sz w:val="22"/>
          <w:szCs w:val="22"/>
        </w:rPr>
      </w:pPr>
      <w:r w:rsidRPr="00A53C1D">
        <w:rPr>
          <w:rFonts w:ascii="Arial" w:hAnsi="Arial" w:cs="Arial"/>
          <w:b/>
          <w:bCs/>
          <w:sz w:val="22"/>
          <w:szCs w:val="22"/>
        </w:rPr>
        <w:fldChar w:fldCharType="end"/>
      </w:r>
    </w:p>
    <w:sectPr w:rsidR="00603693" w:rsidRPr="00A53C1D">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Joan Casey" w:date="2025-01-07T08:56:00Z" w:initials="JAC">
    <w:p w14:paraId="0838AC42" w14:textId="77777777" w:rsidR="00C70CF6" w:rsidRDefault="00C70CF6" w:rsidP="00C70CF6">
      <w:r>
        <w:rPr>
          <w:rStyle w:val="CommentReference"/>
        </w:rPr>
        <w:annotationRef/>
      </w:r>
      <w:r>
        <w:rPr>
          <w:color w:val="000000"/>
          <w:sz w:val="20"/>
          <w:szCs w:val="20"/>
        </w:rPr>
        <w:t>No citations in abstract, please remove.</w:t>
      </w:r>
    </w:p>
  </w:comment>
  <w:comment w:id="1" w:author="Heather M" w:date="2025-01-08T14:15:00Z" w:initials="HM">
    <w:p w14:paraId="22D0B049" w14:textId="401EFA8B" w:rsidR="00427FBC" w:rsidRDefault="00427FBC">
      <w:pPr>
        <w:pStyle w:val="CommentText"/>
      </w:pPr>
      <w:r>
        <w:rPr>
          <w:rStyle w:val="CommentReference"/>
        </w:rPr>
        <w:annotationRef/>
      </w:r>
      <w:proofErr w:type="gramStart"/>
      <w:r>
        <w:t>Unfortunately</w:t>
      </w:r>
      <w:proofErr w:type="gramEnd"/>
      <w:r>
        <w:t xml:space="preserve"> PNAS wants this and asked for it. </w:t>
      </w:r>
      <w:r>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2639"/>
          </mc:Choice>
          <mc:Fallback>
            <w:t>☹</w:t>
          </mc:Fallback>
        </mc:AlternateContent>
      </w:r>
      <w:r>
        <w:t xml:space="preserve"> </w:t>
      </w:r>
    </w:p>
  </w:comment>
  <w:comment w:id="2" w:author="Joan Casey" w:date="2025-01-07T10:59:00Z" w:initials="JAC">
    <w:p w14:paraId="6F5C57E5" w14:textId="6E64E813" w:rsidR="00F50165" w:rsidRDefault="00F50165" w:rsidP="00F50165">
      <w:r>
        <w:rPr>
          <w:rStyle w:val="CommentReference"/>
        </w:rPr>
        <w:annotationRef/>
      </w:r>
      <w:r>
        <w:rPr>
          <w:color w:val="000000"/>
          <w:sz w:val="20"/>
          <w:szCs w:val="20"/>
        </w:rPr>
        <w:t xml:space="preserve">we could cut all of this from the introduction if we want. ok for now but let’s see what co-authors think. it’s a bit clunky and it would be nicer for </w:t>
      </w:r>
      <w:r w:rsidR="00F62001">
        <w:rPr>
          <w:color w:val="000000"/>
          <w:sz w:val="20"/>
          <w:szCs w:val="20"/>
        </w:rPr>
        <w:t>the</w:t>
      </w:r>
      <w:r>
        <w:rPr>
          <w:color w:val="000000"/>
          <w:sz w:val="20"/>
          <w:szCs w:val="20"/>
        </w:rPr>
        <w:t xml:space="preserve"> intro to be closer to 400 rather than 500 words.</w:t>
      </w:r>
    </w:p>
  </w:comment>
  <w:comment w:id="3" w:author="Heather M" w:date="2025-01-08T14:29:00Z" w:initials="HM">
    <w:p w14:paraId="3BFCD772" w14:textId="0F43CD07" w:rsidR="00391794" w:rsidRDefault="00391794">
      <w:pPr>
        <w:pStyle w:val="CommentText"/>
      </w:pPr>
      <w:r>
        <w:rPr>
          <w:rStyle w:val="CommentReference"/>
        </w:rPr>
        <w:annotationRef/>
      </w:r>
      <w:r>
        <w:t>I’m tempted to cut it now, and just merge the sentence ending with available with the first sentence of the following paragraph, but leaving here for coauthors</w:t>
      </w:r>
      <w:r w:rsidR="003D0F38">
        <w:t xml:space="preserve"> in case opinions vary</w:t>
      </w:r>
    </w:p>
  </w:comment>
  <w:comment w:id="4" w:author="Joan Casey" w:date="2025-01-07T12:51:00Z" w:initials="JAC">
    <w:p w14:paraId="054A60A8" w14:textId="77777777" w:rsidR="00190EB5" w:rsidRDefault="00190EB5" w:rsidP="00190EB5">
      <w:r>
        <w:rPr>
          <w:rStyle w:val="CommentReference"/>
        </w:rPr>
        <w:annotationRef/>
      </w:r>
      <w:r>
        <w:rPr>
          <w:color w:val="000000"/>
          <w:sz w:val="20"/>
          <w:szCs w:val="20"/>
        </w:rPr>
        <w:t xml:space="preserve">For PNAS this goes last, after discussion: </w:t>
      </w:r>
      <w:hyperlink r:id="rId1" w:anchor="initial-submissions" w:history="1">
        <w:r w:rsidRPr="001B24B5">
          <w:rPr>
            <w:rStyle w:val="Hyperlink"/>
            <w:sz w:val="20"/>
            <w:szCs w:val="20"/>
          </w:rPr>
          <w:t>https://www.pnas.org/author-center/submitting-your-manuscript#initial-submissions</w:t>
        </w:r>
      </w:hyperlink>
    </w:p>
    <w:p w14:paraId="116AB50C" w14:textId="77777777" w:rsidR="00190EB5" w:rsidRDefault="00190EB5" w:rsidP="00190EB5"/>
    <w:p w14:paraId="4BACA911" w14:textId="77777777" w:rsidR="00190EB5" w:rsidRDefault="00190EB5" w:rsidP="00190EB5">
      <w:r>
        <w:rPr>
          <w:color w:val="000000"/>
          <w:sz w:val="20"/>
          <w:szCs w:val="20"/>
        </w:rPr>
        <w:t>Please review the guidelines and make sure you have everything else that you need.</w:t>
      </w:r>
    </w:p>
  </w:comment>
  <w:comment w:id="5" w:author="Heather M" w:date="2025-01-08T17:06:00Z" w:initials="HM">
    <w:p w14:paraId="246B80E7" w14:textId="4CA64660" w:rsidR="00BE3B46" w:rsidRDefault="00BE3B46">
      <w:pPr>
        <w:pStyle w:val="CommentText"/>
      </w:pPr>
      <w:r>
        <w:rPr>
          <w:rStyle w:val="CommentReference"/>
        </w:rPr>
        <w:annotationRef/>
      </w:r>
      <w:r w:rsidR="001A051D">
        <w:rPr>
          <w:rStyle w:val="CommentReference"/>
        </w:rPr>
        <w:t>Noted will fix and review guidelines</w:t>
      </w:r>
      <w:r w:rsidR="001F695E">
        <w:t xml:space="preserve"> </w:t>
      </w:r>
    </w:p>
  </w:comment>
  <w:comment w:id="6" w:author="Joan Casey" w:date="2025-01-07T11:00:00Z" w:initials="JAC">
    <w:p w14:paraId="56DEAE9C" w14:textId="15AE63AD" w:rsidR="00F50165" w:rsidRDefault="00F50165" w:rsidP="00F50165">
      <w:r>
        <w:rPr>
          <w:rStyle w:val="CommentReference"/>
        </w:rPr>
        <w:annotationRef/>
      </w:r>
      <w:r>
        <w:rPr>
          <w:color w:val="000000"/>
          <w:sz w:val="20"/>
          <w:szCs w:val="20"/>
        </w:rPr>
        <w:t>let’s just use same word forever</w:t>
      </w:r>
    </w:p>
  </w:comment>
  <w:comment w:id="7" w:author="Heather M" w:date="2025-01-08T14:30:00Z" w:initials="HM">
    <w:p w14:paraId="4314BD79" w14:textId="721151EE" w:rsidR="00FB7A53" w:rsidRDefault="00FB7A53">
      <w:pPr>
        <w:pStyle w:val="CommentText"/>
      </w:pPr>
      <w:r>
        <w:rPr>
          <w:rStyle w:val="CommentReference"/>
        </w:rPr>
        <w:annotationRef/>
      </w:r>
      <w:r>
        <w:t xml:space="preserve">love this </w:t>
      </w:r>
      <w:r w:rsidR="006307F4">
        <w:t>thank you</w:t>
      </w:r>
    </w:p>
  </w:comment>
  <w:comment w:id="8" w:author="Joan Casey" w:date="2025-01-07T19:45:00Z" w:initials="JAC">
    <w:p w14:paraId="1FA5106F" w14:textId="77777777" w:rsidR="00BF0E05" w:rsidRDefault="00BF0E05" w:rsidP="00BF0E05">
      <w:r>
        <w:rPr>
          <w:rStyle w:val="CommentReference"/>
        </w:rPr>
        <w:annotationRef/>
      </w:r>
      <w:r>
        <w:rPr>
          <w:color w:val="000000"/>
          <w:sz w:val="20"/>
          <w:szCs w:val="20"/>
        </w:rPr>
        <w:t>is this right?</w:t>
      </w:r>
    </w:p>
  </w:comment>
  <w:comment w:id="9" w:author="Heather M" w:date="2025-01-08T14:32:00Z" w:initials="HM">
    <w:p w14:paraId="1B374B76" w14:textId="1C0DF688" w:rsidR="0036258C" w:rsidRDefault="00BC43FB">
      <w:pPr>
        <w:pStyle w:val="CommentText"/>
      </w:pPr>
      <w:r>
        <w:t xml:space="preserve">Joan </w:t>
      </w:r>
      <w:r w:rsidR="006D6F92">
        <w:t xml:space="preserve">is concerned that </w:t>
      </w:r>
      <w:r w:rsidR="00796813">
        <w:t>this is not describing the exclusion of hypertension</w:t>
      </w:r>
      <w:r>
        <w:t>.</w:t>
      </w:r>
      <w:r w:rsidR="00AC5914">
        <w:t xml:space="preserve"> </w:t>
      </w:r>
      <w:r w:rsidR="0036258C">
        <w:rPr>
          <w:rStyle w:val="CommentReference"/>
        </w:rPr>
        <w:annotationRef/>
      </w:r>
      <w:r w:rsidR="0036258C">
        <w:t xml:space="preserve">I redid the analyses </w:t>
      </w:r>
      <w:r w:rsidR="00B6057E">
        <w:t xml:space="preserve">to </w:t>
      </w:r>
      <w:r w:rsidR="0036258C">
        <w:t>includ</w:t>
      </w:r>
      <w:r w:rsidR="00B6057E">
        <w:t xml:space="preserve">e </w:t>
      </w:r>
      <w:r w:rsidR="0036258C">
        <w:t xml:space="preserve">hypertension </w:t>
      </w:r>
      <w:proofErr w:type="spellStart"/>
      <w:r w:rsidR="0036258C">
        <w:t>bc</w:t>
      </w:r>
      <w:proofErr w:type="spellEnd"/>
      <w:r w:rsidR="0036258C">
        <w:t xml:space="preserve"> the sensitivity analyses showed that there was no difference </w:t>
      </w:r>
      <w:r w:rsidR="00F45D44">
        <w:t xml:space="preserve">when including/excluding </w:t>
      </w:r>
      <w:proofErr w:type="spellStart"/>
      <w:r w:rsidR="00F45D44">
        <w:t>hyp</w:t>
      </w:r>
      <w:proofErr w:type="spellEnd"/>
      <w:r w:rsidR="00F45D44">
        <w:t xml:space="preserve"> </w:t>
      </w:r>
      <w:r w:rsidR="0036258C">
        <w:t>and I wanted to simplify the paper overall.</w:t>
      </w:r>
      <w:r w:rsidR="00CA6E3D">
        <w:t xml:space="preserve"> </w:t>
      </w:r>
      <w:proofErr w:type="gramStart"/>
      <w:r w:rsidR="00CA6E3D">
        <w:t>So</w:t>
      </w:r>
      <w:proofErr w:type="gramEnd"/>
      <w:r w:rsidR="00923A82">
        <w:t xml:space="preserve"> update:</w:t>
      </w:r>
      <w:r w:rsidR="00CA6E3D">
        <w:t xml:space="preserve"> we did not exclude hypertension and we did not do a hypertension sensitivity analysis</w:t>
      </w:r>
      <w:r w:rsidR="00FF7811">
        <w:t>, we just included all codes</w:t>
      </w:r>
      <w:r w:rsidR="002371E7">
        <w:t xml:space="preserve"> for CVD</w:t>
      </w:r>
      <w:r w:rsidR="00CA6E3D">
        <w:t xml:space="preserve"> </w:t>
      </w:r>
      <w:r w:rsidR="0036258C">
        <w:t xml:space="preserve"> </w:t>
      </w:r>
    </w:p>
  </w:comment>
  <w:comment w:id="10" w:author="Heather M" w:date="2024-12-12T20:04:00Z" w:initials="HM">
    <w:p w14:paraId="2CC33CF2" w14:textId="6EB7BE3E" w:rsidR="006D4868" w:rsidRDefault="006D4868">
      <w:pPr>
        <w:pStyle w:val="CommentText"/>
      </w:pPr>
      <w:r>
        <w:rPr>
          <w:rStyle w:val="CommentReference"/>
        </w:rPr>
        <w:annotationRef/>
      </w:r>
      <w:r>
        <w:t xml:space="preserve">Is this </w:t>
      </w:r>
      <w:r w:rsidR="00D910DA">
        <w:t xml:space="preserve">considered </w:t>
      </w:r>
      <w:r>
        <w:t>interpolation</w:t>
      </w:r>
      <w:r w:rsidR="00D910DA">
        <w:t xml:space="preserve"> technically</w:t>
      </w:r>
      <w:r>
        <w:t>? Marianthi help?</w:t>
      </w:r>
    </w:p>
  </w:comment>
  <w:comment w:id="11" w:author="Joan Casey" w:date="2025-01-07T13:47:00Z" w:initials="JAC">
    <w:p w14:paraId="362A4407" w14:textId="77777777" w:rsidR="00D93CE7" w:rsidRDefault="00D93CE7" w:rsidP="00D93CE7">
      <w:r>
        <w:rPr>
          <w:rStyle w:val="CommentReference"/>
        </w:rPr>
        <w:annotationRef/>
      </w:r>
      <w:r>
        <w:rPr>
          <w:color w:val="000000"/>
          <w:sz w:val="20"/>
          <w:szCs w:val="20"/>
        </w:rPr>
        <w:t>need citation</w:t>
      </w:r>
    </w:p>
  </w:comment>
  <w:comment w:id="12" w:author="Heather M" w:date="2025-01-08T14:37:00Z" w:initials="HM">
    <w:p w14:paraId="70F42A00" w14:textId="1C8E6720" w:rsidR="003E7012" w:rsidRDefault="003E7012">
      <w:pPr>
        <w:pStyle w:val="CommentText"/>
      </w:pPr>
      <w:r>
        <w:rPr>
          <w:rStyle w:val="CommentReference"/>
        </w:rPr>
        <w:annotationRef/>
      </w:r>
      <w:r>
        <w:t>there is none unfortunately</w:t>
      </w:r>
      <w:r w:rsidR="006B72A4">
        <w:t xml:space="preserve">. </w:t>
      </w:r>
      <w:r w:rsidR="00EB68ED">
        <w:t>Can self-cite your community study but that doesn’t really show this</w:t>
      </w:r>
      <w:r w:rsidR="00A2623F">
        <w:t>. I think we need to talk to some DME users</w:t>
      </w:r>
      <w:r w:rsidR="00A71981">
        <w:t xml:space="preserve"> at some point</w:t>
      </w:r>
      <w:r w:rsidR="00A155FF">
        <w:t xml:space="preserve"> about this. </w:t>
      </w:r>
    </w:p>
  </w:comment>
  <w:comment w:id="13" w:author="Joan Casey" w:date="2025-01-07T13:50:00Z" w:initials="JAC">
    <w:p w14:paraId="014A3447" w14:textId="77777777" w:rsidR="00D93CE7" w:rsidRDefault="00D93CE7" w:rsidP="00D93CE7">
      <w:r>
        <w:rPr>
          <w:rStyle w:val="CommentReference"/>
        </w:rPr>
        <w:annotationRef/>
      </w:r>
      <w:r>
        <w:rPr>
          <w:color w:val="000000"/>
          <w:sz w:val="20"/>
          <w:szCs w:val="20"/>
        </w:rPr>
        <w:t>not sure on point of this sentence. can you link it in better to the prior one? does this help justify 8+ hours or…?</w:t>
      </w:r>
    </w:p>
  </w:comment>
  <w:comment w:id="14" w:author="Heather M" w:date="2025-01-08T14:36:00Z" w:initials="HM">
    <w:p w14:paraId="349243A2" w14:textId="135815B4" w:rsidR="00AC2152" w:rsidRDefault="00AC2152">
      <w:pPr>
        <w:pStyle w:val="CommentText"/>
      </w:pPr>
      <w:r>
        <w:rPr>
          <w:rStyle w:val="CommentReference"/>
        </w:rPr>
        <w:annotationRef/>
      </w:r>
      <w:r>
        <w:t xml:space="preserve">It was meant to lol. Not sure how to improve we should discuss </w:t>
      </w:r>
    </w:p>
  </w:comment>
  <w:comment w:id="15" w:author="Joan Casey" w:date="2025-01-07T13:54:00Z" w:initials="JAC">
    <w:p w14:paraId="51DB4403" w14:textId="77777777" w:rsidR="00DB56DE" w:rsidRDefault="00DB56DE" w:rsidP="00DB56DE">
      <w:r>
        <w:rPr>
          <w:rStyle w:val="CommentReference"/>
        </w:rPr>
        <w:annotationRef/>
      </w:r>
      <w:r>
        <w:rPr>
          <w:color w:val="000000"/>
          <w:sz w:val="20"/>
          <w:szCs w:val="20"/>
        </w:rPr>
        <w:t>i think you can delete this</w:t>
      </w:r>
    </w:p>
  </w:comment>
  <w:comment w:id="16" w:author="Heather M" w:date="2025-01-08T14:38:00Z" w:initials="HM">
    <w:p w14:paraId="111171CB" w14:textId="5EE07A5B" w:rsidR="00833B0D" w:rsidRDefault="00833B0D">
      <w:pPr>
        <w:pStyle w:val="CommentText"/>
      </w:pPr>
      <w:r>
        <w:rPr>
          <w:rStyle w:val="CommentReference"/>
        </w:rPr>
        <w:annotationRef/>
      </w:r>
      <w:r>
        <w:t>Marianthi wanted me to comment on how these are ‘some level of large power outage exposure’ Marianthi does this adequately reflect what you wanted me to say?</w:t>
      </w:r>
      <w:r w:rsidR="004D0210">
        <w:t xml:space="preserve"> (it probably doesn’t if </w:t>
      </w:r>
      <w:proofErr w:type="spellStart"/>
      <w:r w:rsidR="004D0210">
        <w:t>joan</w:t>
      </w:r>
      <w:proofErr w:type="spellEnd"/>
      <w:r w:rsidR="004D0210">
        <w:t xml:space="preserve"> thinks I can delete)</w:t>
      </w:r>
      <w:r>
        <w:t xml:space="preserve"> Joan and Marianthi discuss</w:t>
      </w:r>
      <w:r w:rsidR="003742F2">
        <w:t xml:space="preserve"> in comments</w:t>
      </w:r>
      <w:r>
        <w:t>?</w:t>
      </w:r>
    </w:p>
  </w:comment>
  <w:comment w:id="17" w:author="Joan Casey" w:date="2025-01-07T19:44:00Z" w:initials="JAC">
    <w:p w14:paraId="5269F674" w14:textId="77777777" w:rsidR="00BF0E05" w:rsidRDefault="00BF0E05" w:rsidP="00BF0E05">
      <w:r>
        <w:rPr>
          <w:rStyle w:val="CommentReference"/>
        </w:rPr>
        <w:annotationRef/>
      </w:r>
      <w:r>
        <w:rPr>
          <w:color w:val="000000"/>
          <w:sz w:val="20"/>
          <w:szCs w:val="20"/>
        </w:rPr>
        <w:t>need to describe analyses that include hypertension?</w:t>
      </w:r>
    </w:p>
    <w:p w14:paraId="46209556" w14:textId="77777777" w:rsidR="00BF0E05" w:rsidRDefault="00BF0E05" w:rsidP="00BF0E05"/>
    <w:p w14:paraId="15ABC067" w14:textId="30DAEB57" w:rsidR="00BF0E05" w:rsidRDefault="00BF0E05" w:rsidP="00BF0E05">
      <w:proofErr w:type="gramStart"/>
      <w:r>
        <w:rPr>
          <w:color w:val="000000"/>
          <w:sz w:val="20"/>
          <w:szCs w:val="20"/>
        </w:rPr>
        <w:t>also</w:t>
      </w:r>
      <w:proofErr w:type="gramEnd"/>
      <w:r>
        <w:rPr>
          <w:color w:val="000000"/>
          <w:sz w:val="20"/>
          <w:szCs w:val="20"/>
        </w:rPr>
        <w:t xml:space="preserve"> the main methods don’t </w:t>
      </w:r>
      <w:r w:rsidR="00724902">
        <w:rPr>
          <w:color w:val="000000"/>
          <w:sz w:val="20"/>
          <w:szCs w:val="20"/>
        </w:rPr>
        <w:t>talk</w:t>
      </w:r>
      <w:r>
        <w:rPr>
          <w:color w:val="000000"/>
          <w:sz w:val="20"/>
          <w:szCs w:val="20"/>
        </w:rPr>
        <w:t xml:space="preserve"> about excluding hypertension or why.</w:t>
      </w:r>
    </w:p>
  </w:comment>
  <w:comment w:id="18" w:author="Heather M" w:date="2025-01-08T14:43:00Z" w:initials="HM">
    <w:p w14:paraId="5392BB26" w14:textId="75C63AC7" w:rsidR="00376E5D" w:rsidRDefault="00376E5D">
      <w:pPr>
        <w:pStyle w:val="CommentText"/>
      </w:pPr>
      <w:r>
        <w:rPr>
          <w:rStyle w:val="CommentReference"/>
        </w:rPr>
        <w:annotationRef/>
      </w:r>
      <w:r>
        <w:t xml:space="preserve">I just deleted these analyses see above comment </w:t>
      </w:r>
    </w:p>
  </w:comment>
  <w:comment w:id="19" w:author="Joan Casey" w:date="2025-01-07T13:44:00Z" w:initials="JAC">
    <w:p w14:paraId="1598086C" w14:textId="77777777" w:rsidR="00CC520E" w:rsidRDefault="00CC520E" w:rsidP="00CC520E">
      <w:r>
        <w:rPr>
          <w:rStyle w:val="CommentReference"/>
        </w:rPr>
        <w:annotationRef/>
      </w:r>
      <w:r>
        <w:rPr>
          <w:color w:val="000000"/>
          <w:sz w:val="20"/>
          <w:szCs w:val="20"/>
        </w:rPr>
        <w:t>is this right?</w:t>
      </w:r>
    </w:p>
  </w:comment>
  <w:comment w:id="20" w:author="Heather M" w:date="2025-01-08T14:44:00Z" w:initials="HM">
    <w:p w14:paraId="41B71CCC" w14:textId="53E94118" w:rsidR="00081FD5" w:rsidRDefault="004C006D">
      <w:pPr>
        <w:pStyle w:val="CommentText"/>
      </w:pPr>
      <w:r>
        <w:rPr>
          <w:rStyle w:val="CommentReference"/>
        </w:rPr>
        <w:annotationRef/>
      </w:r>
      <w:r>
        <w:t>Yes?</w:t>
      </w:r>
      <w:r w:rsidR="00081FD5">
        <w:t xml:space="preserve"> You think it seems too large?</w:t>
      </w:r>
      <w:r w:rsidR="00733355">
        <w:t xml:space="preserve"> Distribution is very skewed with a very small number of counties w very large outage counts</w:t>
      </w:r>
    </w:p>
  </w:comment>
  <w:comment w:id="21" w:author="Heather M" w:date="2025-01-08T16:46:00Z" w:initials="HM">
    <w:p w14:paraId="108C8DC0" w14:textId="028EDB5A" w:rsidR="004841F6" w:rsidRDefault="004841F6">
      <w:pPr>
        <w:pStyle w:val="CommentText"/>
      </w:pPr>
      <w:r>
        <w:rPr>
          <w:rStyle w:val="CommentReference"/>
        </w:rPr>
        <w:annotationRef/>
      </w:r>
      <w:r>
        <w:t xml:space="preserve">Ok we need a description of the spatial distribution of hospitalizations here and to cite figure 1 (maps of outages), but I’m not sure what I would say about the distribution of hospitalizations. This is all I’ve got please jump in </w:t>
      </w:r>
    </w:p>
  </w:comment>
  <w:comment w:id="22" w:author="Heather M" w:date="2025-01-08T16:24:00Z" w:initials="HM">
    <w:p w14:paraId="694042E1" w14:textId="61A7CBEA" w:rsidR="00666B48" w:rsidRDefault="00B66FD3">
      <w:pPr>
        <w:pStyle w:val="CommentText"/>
      </w:pPr>
      <w:r>
        <w:t xml:space="preserve">ok so I removed your suggestion </w:t>
      </w:r>
      <w:proofErr w:type="spellStart"/>
      <w:r>
        <w:t>joan</w:t>
      </w:r>
      <w:proofErr w:type="spellEnd"/>
      <w:r>
        <w:t xml:space="preserve"> to put XX% before each of the codes. </w:t>
      </w:r>
      <w:r w:rsidR="00666B48">
        <w:rPr>
          <w:rStyle w:val="CommentReference"/>
        </w:rPr>
        <w:annotationRef/>
      </w:r>
      <w:r w:rsidR="00666B48">
        <w:t xml:space="preserve">what I did here to get these codes was I took all emergency </w:t>
      </w:r>
      <w:r w:rsidR="007B74A5">
        <w:t>hospitalizations</w:t>
      </w:r>
      <w:r w:rsidR="007B11EE">
        <w:t xml:space="preserve"> for CVD</w:t>
      </w:r>
      <w:r w:rsidR="00666B48">
        <w:t>, and I put all of the first five codes into</w:t>
      </w:r>
      <w:r w:rsidR="007B74A5">
        <w:t xml:space="preserve"> a bin, and I looked at what was the most frequent. What I report here is the most frequent. I don’t think it makes sense to report a % for these, since </w:t>
      </w:r>
      <w:r w:rsidR="001F1422">
        <w:t xml:space="preserve">it wasn’t like 50% of hospitalizations were I10 and nothing else, it was that I10 was the code that appeared most frequently out of all </w:t>
      </w:r>
      <w:r w:rsidR="005D5302">
        <w:t xml:space="preserve">first five </w:t>
      </w:r>
      <w:r w:rsidR="001F1422">
        <w:t xml:space="preserve">CVD codes. It could be that in 90% of </w:t>
      </w:r>
      <w:r w:rsidR="000A0370">
        <w:t xml:space="preserve">hospitalizations reporting I10, </w:t>
      </w:r>
      <w:r w:rsidR="00C80567">
        <w:t xml:space="preserve">I10 was the second code, and </w:t>
      </w:r>
      <w:r w:rsidR="006C2005">
        <w:t>I30 was the first code.</w:t>
      </w:r>
      <w:r w:rsidR="000A0370">
        <w:t xml:space="preserve"> And in </w:t>
      </w:r>
      <w:proofErr w:type="gramStart"/>
      <w:r w:rsidR="000A0370">
        <w:t>fact</w:t>
      </w:r>
      <w:proofErr w:type="gramEnd"/>
      <w:r w:rsidR="000A0370">
        <w:t xml:space="preserve"> this is somewhat true – when you exclude </w:t>
      </w:r>
      <w:r w:rsidR="001045D3">
        <w:t>hospitalizations</w:t>
      </w:r>
      <w:r w:rsidR="000A0370">
        <w:t xml:space="preserve"> that had only hypertension and no other CVD codes, hypertension is still the most common CVD code.</w:t>
      </w:r>
      <w:r w:rsidR="001045D3">
        <w:t xml:space="preserve"> I think </w:t>
      </w:r>
      <w:r w:rsidR="00BA52EA">
        <w:t>it</w:t>
      </w:r>
      <w:r w:rsidR="001045D3">
        <w:t xml:space="preserve"> would make more sense</w:t>
      </w:r>
      <w:r w:rsidR="00BA52EA">
        <w:t xml:space="preserve"> to do XX%</w:t>
      </w:r>
      <w:r w:rsidR="001045D3">
        <w:t xml:space="preserve"> if we were doing a 1</w:t>
      </w:r>
      <w:r w:rsidR="001045D3" w:rsidRPr="001045D3">
        <w:rPr>
          <w:vertAlign w:val="superscript"/>
        </w:rPr>
        <w:t>st</w:t>
      </w:r>
      <w:r w:rsidR="001045D3">
        <w:t xml:space="preserve"> code only analysis.</w:t>
      </w:r>
      <w:r w:rsidR="000A0370">
        <w:t xml:space="preserve"> </w:t>
      </w:r>
      <w:r w:rsidR="006C2005">
        <w:t xml:space="preserve"> </w:t>
      </w:r>
      <w:r>
        <w:t>Joan what do you think?</w:t>
      </w:r>
    </w:p>
  </w:comment>
  <w:comment w:id="23" w:author="Joan Casey" w:date="2025-01-07T20:10:00Z" w:initials="JAC">
    <w:p w14:paraId="30BFF43C" w14:textId="77777777" w:rsidR="00F40601" w:rsidRDefault="00F40601" w:rsidP="00F40601">
      <w:r>
        <w:rPr>
          <w:rStyle w:val="CommentReference"/>
        </w:rPr>
        <w:annotationRef/>
      </w:r>
      <w:r>
        <w:rPr>
          <w:color w:val="000000"/>
          <w:sz w:val="20"/>
          <w:szCs w:val="20"/>
        </w:rPr>
        <w:t xml:space="preserve">is this a </w:t>
      </w:r>
      <w:proofErr w:type="spellStart"/>
      <w:r>
        <w:rPr>
          <w:color w:val="000000"/>
          <w:sz w:val="20"/>
          <w:szCs w:val="20"/>
        </w:rPr>
        <w:t>sensitivty</w:t>
      </w:r>
      <w:proofErr w:type="spellEnd"/>
      <w:r>
        <w:rPr>
          <w:color w:val="000000"/>
          <w:sz w:val="20"/>
          <w:szCs w:val="20"/>
        </w:rPr>
        <w:t xml:space="preserve"> or secondary analysis?</w:t>
      </w:r>
    </w:p>
  </w:comment>
  <w:comment w:id="24" w:author="Heather M" w:date="2025-01-08T14:48:00Z" w:initials="HM">
    <w:p w14:paraId="0EF5E752" w14:textId="3D437C36" w:rsidR="004F64E2" w:rsidRDefault="004F64E2">
      <w:pPr>
        <w:pStyle w:val="CommentText"/>
      </w:pPr>
      <w:r>
        <w:rPr>
          <w:rStyle w:val="CommentReference"/>
        </w:rPr>
        <w:annotationRef/>
      </w:r>
      <w:r>
        <w:t xml:space="preserve">Sensitivity analysis on the duration of </w:t>
      </w:r>
      <w:r w:rsidR="00843049">
        <w:t>outage imo am I wrong?</w:t>
      </w:r>
    </w:p>
  </w:comment>
  <w:comment w:id="25" w:author="Heather M" w:date="2025-01-04T16:58:00Z" w:initials="HM">
    <w:p w14:paraId="2DA92ABE" w14:textId="34F9FD1A" w:rsidR="00054D0A" w:rsidRDefault="00054D0A">
      <w:pPr>
        <w:pStyle w:val="CommentText"/>
      </w:pPr>
      <w:r>
        <w:rPr>
          <w:rStyle w:val="CommentReference"/>
        </w:rPr>
        <w:annotationRef/>
      </w:r>
      <w:r>
        <w:t xml:space="preserve">Can someone check this to make sure it makes sense? I’m pretty sure it’s right but a ridiculousness check would be good. </w:t>
      </w:r>
    </w:p>
  </w:comment>
  <w:comment w:id="26" w:author="Joan Casey" w:date="2025-01-07T20:16:00Z" w:initials="JAC">
    <w:p w14:paraId="2E1B04D1" w14:textId="77777777" w:rsidR="00F40601" w:rsidRDefault="00F40601" w:rsidP="00F40601">
      <w:r>
        <w:rPr>
          <w:rStyle w:val="CommentReference"/>
        </w:rPr>
        <w:annotationRef/>
      </w:r>
      <w:r>
        <w:rPr>
          <w:color w:val="000000"/>
          <w:sz w:val="20"/>
          <w:szCs w:val="20"/>
        </w:rPr>
        <w:t xml:space="preserve">you go into more detail for CVD on these 3 </w:t>
      </w:r>
      <w:proofErr w:type="spellStart"/>
      <w:r>
        <w:rPr>
          <w:color w:val="000000"/>
          <w:sz w:val="20"/>
          <w:szCs w:val="20"/>
        </w:rPr>
        <w:t>adn</w:t>
      </w:r>
      <w:proofErr w:type="spellEnd"/>
      <w:r>
        <w:rPr>
          <w:color w:val="000000"/>
          <w:sz w:val="20"/>
          <w:szCs w:val="20"/>
        </w:rPr>
        <w:t xml:space="preserve"> 5% models. Why not talk about how they remain elevated through 2 days after? why only focus on same-day?</w:t>
      </w:r>
    </w:p>
  </w:comment>
  <w:comment w:id="27" w:author="Heather M" w:date="2025-01-08T14:49:00Z" w:initials="HM">
    <w:p w14:paraId="67E881FE" w14:textId="14797599" w:rsidR="00BC233A" w:rsidRDefault="00BC233A">
      <w:pPr>
        <w:pStyle w:val="CommentText"/>
      </w:pPr>
      <w:r>
        <w:rPr>
          <w:rStyle w:val="CommentReference"/>
        </w:rPr>
        <w:annotationRef/>
      </w:r>
      <w:r>
        <w:t xml:space="preserve">No reason </w:t>
      </w:r>
      <w:r w:rsidR="00D56BD1">
        <w:t xml:space="preserve">or maybe laziness </w:t>
      </w:r>
      <w:r w:rsidR="003742DF">
        <w:t>I added another sentence</w:t>
      </w:r>
    </w:p>
  </w:comment>
  <w:comment w:id="28" w:author="Heather M" w:date="2025-01-04T16:59:00Z" w:initials="HM">
    <w:p w14:paraId="0CE49356" w14:textId="4C33DD87" w:rsidR="00054D0A" w:rsidRDefault="00054D0A">
      <w:pPr>
        <w:pStyle w:val="CommentText"/>
      </w:pPr>
      <w:r>
        <w:rPr>
          <w:rStyle w:val="CommentReference"/>
        </w:rPr>
        <w:annotationRef/>
      </w:r>
      <w:r>
        <w:t xml:space="preserve">Same here please check! </w:t>
      </w:r>
    </w:p>
  </w:comment>
  <w:comment w:id="29" w:author="Joan Casey" w:date="2025-01-08T10:10:00Z" w:initials="JAC">
    <w:p w14:paraId="2EFA854E" w14:textId="77777777" w:rsidR="00DE7EB2" w:rsidRDefault="00DE7EB2" w:rsidP="00DE7EB2">
      <w:r>
        <w:rPr>
          <w:rStyle w:val="CommentReference"/>
        </w:rPr>
        <w:annotationRef/>
      </w:r>
      <w:r>
        <w:rPr>
          <w:color w:val="000000"/>
          <w:sz w:val="20"/>
          <w:szCs w:val="20"/>
        </w:rPr>
        <w:t>i think important to add this. it can also reduce communication (e.g., cell phone dies)</w:t>
      </w:r>
    </w:p>
  </w:comment>
  <w:comment w:id="30" w:author="Heather M" w:date="2025-01-08T16:31:00Z" w:initials="HM">
    <w:p w14:paraId="474AB65E" w14:textId="5024B703" w:rsidR="00CA09A4" w:rsidRDefault="00CA09A4">
      <w:pPr>
        <w:pStyle w:val="CommentText"/>
      </w:pPr>
      <w:r>
        <w:rPr>
          <w:rStyle w:val="CommentReference"/>
        </w:rPr>
        <w:annotationRef/>
      </w:r>
      <w:r>
        <w:t xml:space="preserve">it’s not clear to me at face value why power outages cause stress, although I </w:t>
      </w:r>
      <w:r w:rsidR="00992A03">
        <w:t xml:space="preserve">agree that it’s an important pathway and when I think about </w:t>
      </w:r>
      <w:proofErr w:type="gramStart"/>
      <w:r w:rsidR="00992A03">
        <w:t>it</w:t>
      </w:r>
      <w:proofErr w:type="gramEnd"/>
      <w:r w:rsidR="00992A03">
        <w:t xml:space="preserve"> I c</w:t>
      </w:r>
      <w:r>
        <w:t xml:space="preserve">an think of </w:t>
      </w:r>
      <w:r w:rsidR="00992A03">
        <w:t xml:space="preserve">many </w:t>
      </w:r>
      <w:r>
        <w:t>reasons</w:t>
      </w:r>
      <w:r w:rsidR="00FA6350">
        <w:t>. Do you think we should explain more</w:t>
      </w:r>
      <w:r w:rsidR="00EA5DC8">
        <w:t xml:space="preserve"> about stress if w</w:t>
      </w:r>
      <w:r w:rsidR="00D61D8C">
        <w:t>h</w:t>
      </w:r>
      <w:r w:rsidR="00EA5DC8">
        <w:t>e</w:t>
      </w:r>
      <w:r w:rsidR="00D61D8C">
        <w:t>n</w:t>
      </w:r>
      <w:r w:rsidR="00EA5DC8">
        <w:t xml:space="preserve"> mention it</w:t>
      </w:r>
      <w:r w:rsidR="002F1E35">
        <w:t xml:space="preserve"> to help readers follow</w:t>
      </w:r>
      <w:r w:rsidR="00EA5DC8">
        <w:t>?</w:t>
      </w:r>
      <w:r w:rsidR="00D61D8C">
        <w:t xml:space="preserve"> And possibly about communication?</w:t>
      </w:r>
      <w:r w:rsidR="00AA62E6">
        <w:t xml:space="preserve"> I think the communication piece is important</w:t>
      </w:r>
    </w:p>
  </w:comment>
  <w:comment w:id="31" w:author="Joan Casey" w:date="2025-01-08T10:18:00Z" w:initials="JAC">
    <w:p w14:paraId="006F990B" w14:textId="77777777" w:rsidR="009D7FAE" w:rsidRDefault="009D7FAE" w:rsidP="009D7FAE">
      <w:r>
        <w:rPr>
          <w:rStyle w:val="CommentReference"/>
        </w:rPr>
        <w:annotationRef/>
      </w:r>
      <w:r>
        <w:rPr>
          <w:color w:val="000000"/>
          <w:sz w:val="20"/>
          <w:szCs w:val="20"/>
        </w:rPr>
        <w:t>cite</w:t>
      </w:r>
    </w:p>
  </w:comment>
  <w:comment w:id="32" w:author="Heather M" w:date="2025-01-08T16:31:00Z" w:initials="HM">
    <w:p w14:paraId="07A2D799" w14:textId="10AB01D2" w:rsidR="00CA09A4" w:rsidRDefault="00CA09A4">
      <w:pPr>
        <w:pStyle w:val="CommentText"/>
      </w:pPr>
      <w:r>
        <w:rPr>
          <w:rStyle w:val="CommentReference"/>
        </w:rPr>
        <w:annotationRef/>
      </w:r>
      <w:r>
        <w:t>cite what though?? Modern epi?</w:t>
      </w:r>
      <w:r>
        <w:rPr>
          <w:noProof/>
        </w:rPr>
        <w:t xml:space="preserve"> our simulation study?</w:t>
      </w:r>
      <w:r>
        <w:t xml:space="preserve"> Marianthi help?</w:t>
      </w:r>
    </w:p>
  </w:comment>
  <w:comment w:id="33" w:author="Joan Casey" w:date="2025-01-08T10:42:00Z" w:initials="JAC">
    <w:p w14:paraId="4B14AE82" w14:textId="1AFC3652" w:rsidR="00AB5E0D" w:rsidRDefault="00AB5E0D" w:rsidP="00AB5E0D">
      <w:r>
        <w:rPr>
          <w:rStyle w:val="CommentReference"/>
        </w:rPr>
        <w:annotationRef/>
      </w:r>
      <w:r>
        <w:rPr>
          <w:color w:val="000000"/>
          <w:sz w:val="20"/>
          <w:szCs w:val="20"/>
        </w:rPr>
        <w:t xml:space="preserve">do you mean stronger impacts in rural areas? if so, </w:t>
      </w:r>
      <w:proofErr w:type="spellStart"/>
      <w:r>
        <w:rPr>
          <w:color w:val="000000"/>
          <w:sz w:val="20"/>
          <w:szCs w:val="20"/>
        </w:rPr>
        <w:t>i’d</w:t>
      </w:r>
      <w:proofErr w:type="spellEnd"/>
      <w:r>
        <w:rPr>
          <w:color w:val="000000"/>
          <w:sz w:val="20"/>
          <w:szCs w:val="20"/>
        </w:rPr>
        <w:t xml:space="preserve"> say it </w:t>
      </w:r>
      <w:r w:rsidR="00C95647">
        <w:rPr>
          <w:color w:val="000000"/>
          <w:sz w:val="20"/>
          <w:szCs w:val="20"/>
        </w:rPr>
        <w:t>explicitly</w:t>
      </w:r>
      <w:r>
        <w:rPr>
          <w:color w:val="000000"/>
          <w:sz w:val="20"/>
          <w:szCs w:val="20"/>
        </w:rPr>
        <w:t>. what is the directionality of these studies?</w:t>
      </w:r>
    </w:p>
  </w:comment>
  <w:comment w:id="34" w:author="Heather M" w:date="2025-01-08T17:10:00Z" w:initials="HM">
    <w:p w14:paraId="5DD55158" w14:textId="7F2CDCD4" w:rsidR="00AA4366" w:rsidRDefault="00AA4366">
      <w:pPr>
        <w:pStyle w:val="CommentText"/>
      </w:pPr>
      <w:r>
        <w:rPr>
          <w:rStyle w:val="CommentReference"/>
        </w:rPr>
        <w:annotationRef/>
      </w:r>
      <w:r>
        <w:t xml:space="preserve">These are our studies (Vivian </w:t>
      </w:r>
      <w:proofErr w:type="spellStart"/>
      <w:r>
        <w:t>medicare</w:t>
      </w:r>
      <w:proofErr w:type="spellEnd"/>
      <w:r>
        <w:t xml:space="preserve"> in NYS, </w:t>
      </w:r>
      <w:proofErr w:type="spellStart"/>
      <w:r>
        <w:t>alex</w:t>
      </w:r>
      <w:proofErr w:type="spellEnd"/>
      <w:r>
        <w:t xml:space="preserve"> pediatric </w:t>
      </w:r>
      <w:proofErr w:type="spellStart"/>
      <w:r>
        <w:t>hosp</w:t>
      </w:r>
      <w:proofErr w:type="spellEnd"/>
      <w:r>
        <w:t>). I would say we found stronger effects in urban areas what do you think</w:t>
      </w:r>
      <w:r w:rsidR="002C1444">
        <w:t xml:space="preserve">. </w:t>
      </w:r>
      <w:proofErr w:type="spellStart"/>
      <w:r w:rsidR="00F142F4">
        <w:t>alex’s</w:t>
      </w:r>
      <w:proofErr w:type="spellEnd"/>
      <w:r w:rsidR="00F142F4">
        <w:t xml:space="preserve"> results </w:t>
      </w:r>
      <w:r w:rsidR="006F6A8E">
        <w:t xml:space="preserve">show outage decreases </w:t>
      </w:r>
      <w:proofErr w:type="spellStart"/>
      <w:r w:rsidR="006F6A8E">
        <w:t>hosp</w:t>
      </w:r>
      <w:proofErr w:type="spellEnd"/>
      <w:r w:rsidR="006F6A8E">
        <w:t xml:space="preserve"> though</w:t>
      </w:r>
      <w:r w:rsidR="000178B1">
        <w:t xml:space="preserve"> in some </w:t>
      </w:r>
      <w:r w:rsidR="00DB458D">
        <w:t>situations</w:t>
      </w:r>
      <w:r w:rsidR="006F6A8E">
        <w:t xml:space="preserve">? </w:t>
      </w:r>
      <w:r w:rsidR="00F142F4">
        <w:t xml:space="preserve">…idk </w:t>
      </w:r>
    </w:p>
  </w:comment>
  <w:comment w:id="35" w:author="Heather M" w:date="2025-01-08T18:21:00Z" w:initials="HM">
    <w:p w14:paraId="3D47425B" w14:textId="4A63FD26" w:rsidR="00BB4257" w:rsidRDefault="00BB4257">
      <w:pPr>
        <w:pStyle w:val="CommentText"/>
      </w:pPr>
      <w:r>
        <w:rPr>
          <w:rStyle w:val="CommentReference"/>
        </w:rPr>
        <w:annotationRef/>
      </w:r>
      <w:r>
        <w:t xml:space="preserve">Lol at </w:t>
      </w:r>
      <w:proofErr w:type="spellStart"/>
      <w:r>
        <w:t>joan</w:t>
      </w:r>
      <w:proofErr w:type="spellEnd"/>
      <w:r>
        <w:t xml:space="preserve"> adding years here. Is there another possible unit? I do respect</w:t>
      </w:r>
      <w:r w:rsidR="005163F8">
        <w:t xml:space="preserve"> and understand</w:t>
      </w:r>
      <w:r>
        <w:t xml:space="preserve"> the idea of making things as clear as possible though</w:t>
      </w:r>
    </w:p>
  </w:comment>
  <w:comment w:id="36" w:author="Heather M" w:date="2025-01-08T17:52:00Z" w:initials="HM">
    <w:p w14:paraId="2CAF0668" w14:textId="51024E6E" w:rsidR="00C41109" w:rsidRDefault="00C41109">
      <w:pPr>
        <w:pStyle w:val="CommentText"/>
      </w:pPr>
      <w:r>
        <w:rPr>
          <w:rStyle w:val="CommentReference"/>
        </w:rPr>
        <w:annotationRef/>
      </w:r>
      <w:r>
        <w:t xml:space="preserve"> comments on this legend</w:t>
      </w:r>
      <w:r w:rsidR="005538F4">
        <w:t xml:space="preserve"> are welcome</w:t>
      </w:r>
      <w:r>
        <w:t xml:space="preserve"> </w:t>
      </w:r>
      <w:proofErr w:type="spellStart"/>
      <w:r>
        <w:t>haha</w:t>
      </w:r>
      <w:proofErr w:type="spellEnd"/>
      <w:r w:rsidR="002A55E6">
        <w:t xml:space="preserve"> help p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838AC42" w15:done="0"/>
  <w15:commentEx w15:paraId="22D0B049" w15:paraIdParent="0838AC42" w15:done="0"/>
  <w15:commentEx w15:paraId="6F5C57E5" w15:done="0"/>
  <w15:commentEx w15:paraId="3BFCD772" w15:paraIdParent="6F5C57E5" w15:done="0"/>
  <w15:commentEx w15:paraId="4BACA911" w15:done="0"/>
  <w15:commentEx w15:paraId="246B80E7" w15:paraIdParent="4BACA911" w15:done="0"/>
  <w15:commentEx w15:paraId="56DEAE9C" w15:done="0"/>
  <w15:commentEx w15:paraId="4314BD79" w15:paraIdParent="56DEAE9C" w15:done="0"/>
  <w15:commentEx w15:paraId="1FA5106F" w15:done="0"/>
  <w15:commentEx w15:paraId="1B374B76" w15:paraIdParent="1FA5106F" w15:done="0"/>
  <w15:commentEx w15:paraId="2CC33CF2" w15:done="0"/>
  <w15:commentEx w15:paraId="362A4407" w15:done="0"/>
  <w15:commentEx w15:paraId="70F42A00" w15:paraIdParent="362A4407" w15:done="0"/>
  <w15:commentEx w15:paraId="014A3447" w15:done="0"/>
  <w15:commentEx w15:paraId="349243A2" w15:paraIdParent="014A3447" w15:done="0"/>
  <w15:commentEx w15:paraId="51DB4403" w15:done="0"/>
  <w15:commentEx w15:paraId="111171CB" w15:paraIdParent="51DB4403" w15:done="0"/>
  <w15:commentEx w15:paraId="15ABC067" w15:done="0"/>
  <w15:commentEx w15:paraId="5392BB26" w15:paraIdParent="15ABC067" w15:done="0"/>
  <w15:commentEx w15:paraId="1598086C" w15:done="0"/>
  <w15:commentEx w15:paraId="41B71CCC" w15:paraIdParent="1598086C" w15:done="0"/>
  <w15:commentEx w15:paraId="108C8DC0" w15:done="0"/>
  <w15:commentEx w15:paraId="694042E1" w15:done="0"/>
  <w15:commentEx w15:paraId="30BFF43C" w15:done="0"/>
  <w15:commentEx w15:paraId="0EF5E752" w15:paraIdParent="30BFF43C" w15:done="0"/>
  <w15:commentEx w15:paraId="2DA92ABE" w15:done="0"/>
  <w15:commentEx w15:paraId="2E1B04D1" w15:done="0"/>
  <w15:commentEx w15:paraId="67E881FE" w15:paraIdParent="2E1B04D1" w15:done="0"/>
  <w15:commentEx w15:paraId="0CE49356" w15:done="0"/>
  <w15:commentEx w15:paraId="2EFA854E" w15:done="0"/>
  <w15:commentEx w15:paraId="474AB65E" w15:paraIdParent="2EFA854E" w15:done="0"/>
  <w15:commentEx w15:paraId="006F990B" w15:done="0"/>
  <w15:commentEx w15:paraId="07A2D799" w15:paraIdParent="006F990B" w15:done="0"/>
  <w15:commentEx w15:paraId="4B14AE82" w15:done="0"/>
  <w15:commentEx w15:paraId="5DD55158" w15:paraIdParent="4B14AE82" w15:done="0"/>
  <w15:commentEx w15:paraId="3D47425B" w15:done="0"/>
  <w15:commentEx w15:paraId="2CAF066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76B4E4F" w16cex:dateUtc="2025-01-07T16:56:00Z"/>
  <w16cex:commentExtensible w16cex:durableId="2F9328F3" w16cex:dateUtc="2025-01-08T19:15:00Z"/>
  <w16cex:commentExtensible w16cex:durableId="4CCB2925" w16cex:dateUtc="2025-01-07T18:59:00Z"/>
  <w16cex:commentExtensible w16cex:durableId="2F2B6FFE" w16cex:dateUtc="2025-01-08T19:29:00Z"/>
  <w16cex:commentExtensible w16cex:durableId="0C85FA10" w16cex:dateUtc="2025-01-07T20:51:00Z"/>
  <w16cex:commentExtensible w16cex:durableId="146501E8" w16cex:dateUtc="2025-01-08T22:06:00Z"/>
  <w16cex:commentExtensible w16cex:durableId="7A005E34" w16cex:dateUtc="2025-01-07T19:00:00Z"/>
  <w16cex:commentExtensible w16cex:durableId="6E0A2D54" w16cex:dateUtc="2025-01-08T19:30:00Z"/>
  <w16cex:commentExtensible w16cex:durableId="497ADADF" w16cex:dateUtc="2025-01-08T03:45:00Z"/>
  <w16cex:commentExtensible w16cex:durableId="6912C660" w16cex:dateUtc="2025-01-08T19:32:00Z"/>
  <w16cex:commentExtensible w16cex:durableId="0B820194" w16cex:dateUtc="2024-12-13T01:04:00Z"/>
  <w16cex:commentExtensible w16cex:durableId="47B62831" w16cex:dateUtc="2025-01-07T21:47:00Z"/>
  <w16cex:commentExtensible w16cex:durableId="292BF40B" w16cex:dateUtc="2025-01-08T19:37:00Z"/>
  <w16cex:commentExtensible w16cex:durableId="3A703529" w16cex:dateUtc="2025-01-07T21:50:00Z"/>
  <w16cex:commentExtensible w16cex:durableId="2A688319" w16cex:dateUtc="2025-01-08T19:36:00Z"/>
  <w16cex:commentExtensible w16cex:durableId="7B9930E3" w16cex:dateUtc="2025-01-07T21:54:00Z"/>
  <w16cex:commentExtensible w16cex:durableId="39DA213D" w16cex:dateUtc="2025-01-08T19:38:00Z"/>
  <w16cex:commentExtensible w16cex:durableId="795C6813" w16cex:dateUtc="2025-01-08T03:44:00Z"/>
  <w16cex:commentExtensible w16cex:durableId="3899447D" w16cex:dateUtc="2025-01-08T19:43:00Z"/>
  <w16cex:commentExtensible w16cex:durableId="79F8810A" w16cex:dateUtc="2025-01-07T21:44:00Z"/>
  <w16cex:commentExtensible w16cex:durableId="60F9DBF1" w16cex:dateUtc="2025-01-08T19:44:00Z"/>
  <w16cex:commentExtensible w16cex:durableId="0C625E2E" w16cex:dateUtc="2025-01-08T21:46:00Z"/>
  <w16cex:commentExtensible w16cex:durableId="13FB8EE0" w16cex:dateUtc="2025-01-08T21:24:00Z"/>
  <w16cex:commentExtensible w16cex:durableId="5D143AE3" w16cex:dateUtc="2025-01-08T04:10:00Z"/>
  <w16cex:commentExtensible w16cex:durableId="58D32EDB" w16cex:dateUtc="2025-01-08T19:48:00Z"/>
  <w16cex:commentExtensible w16cex:durableId="2F5134F7" w16cex:dateUtc="2025-01-04T21:58:00Z"/>
  <w16cex:commentExtensible w16cex:durableId="151632A7" w16cex:dateUtc="2025-01-08T04:16:00Z"/>
  <w16cex:commentExtensible w16cex:durableId="05AB8162" w16cex:dateUtc="2025-01-08T19:49:00Z"/>
  <w16cex:commentExtensible w16cex:durableId="2128E3BB" w16cex:dateUtc="2025-01-04T21:59:00Z"/>
  <w16cex:commentExtensible w16cex:durableId="52F9A641" w16cex:dateUtc="2025-01-08T18:10:00Z"/>
  <w16cex:commentExtensible w16cex:durableId="75A0BC67" w16cex:dateUtc="2025-01-08T21:31:00Z"/>
  <w16cex:commentExtensible w16cex:durableId="24D0DE92" w16cex:dateUtc="2025-01-08T18:18:00Z"/>
  <w16cex:commentExtensible w16cex:durableId="7064AB28" w16cex:dateUtc="2025-01-08T21:31:00Z"/>
  <w16cex:commentExtensible w16cex:durableId="5B3E3DD3" w16cex:dateUtc="2025-01-08T18:42:00Z"/>
  <w16cex:commentExtensible w16cex:durableId="52532BBC" w16cex:dateUtc="2025-01-08T22:10:00Z"/>
  <w16cex:commentExtensible w16cex:durableId="4640D76C" w16cex:dateUtc="2025-01-08T23:21:00Z"/>
  <w16cex:commentExtensible w16cex:durableId="4CE9322B" w16cex:dateUtc="2025-01-08T22: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838AC42" w16cid:durableId="776B4E4F"/>
  <w16cid:commentId w16cid:paraId="22D0B049" w16cid:durableId="2F9328F3"/>
  <w16cid:commentId w16cid:paraId="6F5C57E5" w16cid:durableId="4CCB2925"/>
  <w16cid:commentId w16cid:paraId="3BFCD772" w16cid:durableId="2F2B6FFE"/>
  <w16cid:commentId w16cid:paraId="4BACA911" w16cid:durableId="0C85FA10"/>
  <w16cid:commentId w16cid:paraId="246B80E7" w16cid:durableId="146501E8"/>
  <w16cid:commentId w16cid:paraId="56DEAE9C" w16cid:durableId="7A005E34"/>
  <w16cid:commentId w16cid:paraId="4314BD79" w16cid:durableId="6E0A2D54"/>
  <w16cid:commentId w16cid:paraId="1FA5106F" w16cid:durableId="497ADADF"/>
  <w16cid:commentId w16cid:paraId="1B374B76" w16cid:durableId="6912C660"/>
  <w16cid:commentId w16cid:paraId="2CC33CF2" w16cid:durableId="0B820194"/>
  <w16cid:commentId w16cid:paraId="362A4407" w16cid:durableId="47B62831"/>
  <w16cid:commentId w16cid:paraId="70F42A00" w16cid:durableId="292BF40B"/>
  <w16cid:commentId w16cid:paraId="014A3447" w16cid:durableId="3A703529"/>
  <w16cid:commentId w16cid:paraId="349243A2" w16cid:durableId="2A688319"/>
  <w16cid:commentId w16cid:paraId="51DB4403" w16cid:durableId="7B9930E3"/>
  <w16cid:commentId w16cid:paraId="111171CB" w16cid:durableId="39DA213D"/>
  <w16cid:commentId w16cid:paraId="15ABC067" w16cid:durableId="795C6813"/>
  <w16cid:commentId w16cid:paraId="5392BB26" w16cid:durableId="3899447D"/>
  <w16cid:commentId w16cid:paraId="1598086C" w16cid:durableId="79F8810A"/>
  <w16cid:commentId w16cid:paraId="41B71CCC" w16cid:durableId="60F9DBF1"/>
  <w16cid:commentId w16cid:paraId="108C8DC0" w16cid:durableId="0C625E2E"/>
  <w16cid:commentId w16cid:paraId="694042E1" w16cid:durableId="13FB8EE0"/>
  <w16cid:commentId w16cid:paraId="30BFF43C" w16cid:durableId="5D143AE3"/>
  <w16cid:commentId w16cid:paraId="0EF5E752" w16cid:durableId="58D32EDB"/>
  <w16cid:commentId w16cid:paraId="2DA92ABE" w16cid:durableId="2F5134F7"/>
  <w16cid:commentId w16cid:paraId="2E1B04D1" w16cid:durableId="151632A7"/>
  <w16cid:commentId w16cid:paraId="67E881FE" w16cid:durableId="05AB8162"/>
  <w16cid:commentId w16cid:paraId="0CE49356" w16cid:durableId="2128E3BB"/>
  <w16cid:commentId w16cid:paraId="2EFA854E" w16cid:durableId="52F9A641"/>
  <w16cid:commentId w16cid:paraId="474AB65E" w16cid:durableId="75A0BC67"/>
  <w16cid:commentId w16cid:paraId="006F990B" w16cid:durableId="24D0DE92"/>
  <w16cid:commentId w16cid:paraId="07A2D799" w16cid:durableId="7064AB28"/>
  <w16cid:commentId w16cid:paraId="4B14AE82" w16cid:durableId="5B3E3DD3"/>
  <w16cid:commentId w16cid:paraId="5DD55158" w16cid:durableId="52532BBC"/>
  <w16cid:commentId w16cid:paraId="3D47425B" w16cid:durableId="4640D76C"/>
  <w16cid:commentId w16cid:paraId="2CAF0668" w16cid:durableId="4CE932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2FE130" w14:textId="77777777" w:rsidR="005E78C7" w:rsidRDefault="005E78C7" w:rsidP="00E95A23">
      <w:r>
        <w:separator/>
      </w:r>
    </w:p>
  </w:endnote>
  <w:endnote w:type="continuationSeparator" w:id="0">
    <w:p w14:paraId="654EF923" w14:textId="77777777" w:rsidR="005E78C7" w:rsidRDefault="005E78C7" w:rsidP="00E95A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48E6D4" w14:textId="77777777" w:rsidR="005E78C7" w:rsidRDefault="005E78C7" w:rsidP="00E95A23">
      <w:r>
        <w:separator/>
      </w:r>
    </w:p>
  </w:footnote>
  <w:footnote w:type="continuationSeparator" w:id="0">
    <w:p w14:paraId="4712FF90" w14:textId="77777777" w:rsidR="005E78C7" w:rsidRDefault="005E78C7" w:rsidP="00E95A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92031"/>
    <w:multiLevelType w:val="multilevel"/>
    <w:tmpl w:val="6BD8D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CD04D0"/>
    <w:multiLevelType w:val="hybridMultilevel"/>
    <w:tmpl w:val="7FF67128"/>
    <w:lvl w:ilvl="0" w:tplc="94B0AC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0B12C5"/>
    <w:multiLevelType w:val="hybridMultilevel"/>
    <w:tmpl w:val="2A1E0D8A"/>
    <w:lvl w:ilvl="0" w:tplc="5000650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995C89"/>
    <w:multiLevelType w:val="hybridMultilevel"/>
    <w:tmpl w:val="4F027396"/>
    <w:lvl w:ilvl="0" w:tplc="172069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9E058F"/>
    <w:multiLevelType w:val="hybridMultilevel"/>
    <w:tmpl w:val="9C9CB706"/>
    <w:lvl w:ilvl="0" w:tplc="735877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B846565"/>
    <w:multiLevelType w:val="hybridMultilevel"/>
    <w:tmpl w:val="0C5C8D80"/>
    <w:lvl w:ilvl="0" w:tplc="D6F4052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1A633C4"/>
    <w:multiLevelType w:val="multilevel"/>
    <w:tmpl w:val="53DCB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3A559C1"/>
    <w:multiLevelType w:val="hybridMultilevel"/>
    <w:tmpl w:val="09A8B732"/>
    <w:lvl w:ilvl="0" w:tplc="7548DCD6">
      <w:start w:val="1"/>
      <w:numFmt w:val="lowerLetter"/>
      <w:lvlText w:val="%1."/>
      <w:lvlJc w:val="left"/>
      <w:pPr>
        <w:tabs>
          <w:tab w:val="num" w:pos="720"/>
        </w:tabs>
        <w:ind w:left="720" w:hanging="360"/>
      </w:pPr>
    </w:lvl>
    <w:lvl w:ilvl="1" w:tplc="8E92FFF8">
      <w:start w:val="1"/>
      <w:numFmt w:val="lowerLetter"/>
      <w:lvlText w:val="%2."/>
      <w:lvlJc w:val="left"/>
      <w:pPr>
        <w:tabs>
          <w:tab w:val="num" w:pos="1440"/>
        </w:tabs>
        <w:ind w:left="1440" w:hanging="360"/>
      </w:pPr>
    </w:lvl>
    <w:lvl w:ilvl="2" w:tplc="77824BC2" w:tentative="1">
      <w:start w:val="1"/>
      <w:numFmt w:val="lowerLetter"/>
      <w:lvlText w:val="%3."/>
      <w:lvlJc w:val="left"/>
      <w:pPr>
        <w:tabs>
          <w:tab w:val="num" w:pos="2160"/>
        </w:tabs>
        <w:ind w:left="2160" w:hanging="360"/>
      </w:pPr>
    </w:lvl>
    <w:lvl w:ilvl="3" w:tplc="BF06E584" w:tentative="1">
      <w:start w:val="1"/>
      <w:numFmt w:val="lowerLetter"/>
      <w:lvlText w:val="%4."/>
      <w:lvlJc w:val="left"/>
      <w:pPr>
        <w:tabs>
          <w:tab w:val="num" w:pos="2880"/>
        </w:tabs>
        <w:ind w:left="2880" w:hanging="360"/>
      </w:pPr>
    </w:lvl>
    <w:lvl w:ilvl="4" w:tplc="A5E60382" w:tentative="1">
      <w:start w:val="1"/>
      <w:numFmt w:val="lowerLetter"/>
      <w:lvlText w:val="%5."/>
      <w:lvlJc w:val="left"/>
      <w:pPr>
        <w:tabs>
          <w:tab w:val="num" w:pos="3600"/>
        </w:tabs>
        <w:ind w:left="3600" w:hanging="360"/>
      </w:pPr>
    </w:lvl>
    <w:lvl w:ilvl="5" w:tplc="0BB6B2B8" w:tentative="1">
      <w:start w:val="1"/>
      <w:numFmt w:val="lowerLetter"/>
      <w:lvlText w:val="%6."/>
      <w:lvlJc w:val="left"/>
      <w:pPr>
        <w:tabs>
          <w:tab w:val="num" w:pos="4320"/>
        </w:tabs>
        <w:ind w:left="4320" w:hanging="360"/>
      </w:pPr>
    </w:lvl>
    <w:lvl w:ilvl="6" w:tplc="AEC2D5C0" w:tentative="1">
      <w:start w:val="1"/>
      <w:numFmt w:val="lowerLetter"/>
      <w:lvlText w:val="%7."/>
      <w:lvlJc w:val="left"/>
      <w:pPr>
        <w:tabs>
          <w:tab w:val="num" w:pos="5040"/>
        </w:tabs>
        <w:ind w:left="5040" w:hanging="360"/>
      </w:pPr>
    </w:lvl>
    <w:lvl w:ilvl="7" w:tplc="E33E8264" w:tentative="1">
      <w:start w:val="1"/>
      <w:numFmt w:val="lowerLetter"/>
      <w:lvlText w:val="%8."/>
      <w:lvlJc w:val="left"/>
      <w:pPr>
        <w:tabs>
          <w:tab w:val="num" w:pos="5760"/>
        </w:tabs>
        <w:ind w:left="5760" w:hanging="360"/>
      </w:pPr>
    </w:lvl>
    <w:lvl w:ilvl="8" w:tplc="B302F4F6" w:tentative="1">
      <w:start w:val="1"/>
      <w:numFmt w:val="lowerLetter"/>
      <w:lvlText w:val="%9."/>
      <w:lvlJc w:val="left"/>
      <w:pPr>
        <w:tabs>
          <w:tab w:val="num" w:pos="6480"/>
        </w:tabs>
        <w:ind w:left="6480" w:hanging="360"/>
      </w:pPr>
    </w:lvl>
  </w:abstractNum>
  <w:abstractNum w:abstractNumId="8" w15:restartNumberingAfterBreak="0">
    <w:nsid w:val="7F0A7EC9"/>
    <w:multiLevelType w:val="hybridMultilevel"/>
    <w:tmpl w:val="197E669A"/>
    <w:lvl w:ilvl="0" w:tplc="3FB69F4E">
      <w:numFmt w:val="bullet"/>
      <w:lvlText w:val="-"/>
      <w:lvlJc w:val="left"/>
      <w:pPr>
        <w:ind w:left="1080" w:hanging="360"/>
      </w:pPr>
      <w:rPr>
        <w:rFonts w:ascii="Arial" w:eastAsiaTheme="minorHAnsi"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7FD73836"/>
    <w:multiLevelType w:val="hybridMultilevel"/>
    <w:tmpl w:val="8094302A"/>
    <w:lvl w:ilvl="0" w:tplc="23E68D5C">
      <w:start w:val="1"/>
      <w:numFmt w:val="lowerLetter"/>
      <w:lvlText w:val="%1."/>
      <w:lvlJc w:val="left"/>
      <w:pPr>
        <w:tabs>
          <w:tab w:val="num" w:pos="720"/>
        </w:tabs>
        <w:ind w:left="720" w:hanging="360"/>
      </w:pPr>
    </w:lvl>
    <w:lvl w:ilvl="1" w:tplc="AA52B45E">
      <w:start w:val="1"/>
      <w:numFmt w:val="lowerLetter"/>
      <w:lvlText w:val="%2."/>
      <w:lvlJc w:val="left"/>
      <w:pPr>
        <w:tabs>
          <w:tab w:val="num" w:pos="1440"/>
        </w:tabs>
        <w:ind w:left="1440" w:hanging="360"/>
      </w:pPr>
    </w:lvl>
    <w:lvl w:ilvl="2" w:tplc="0B88A3EE" w:tentative="1">
      <w:start w:val="1"/>
      <w:numFmt w:val="lowerLetter"/>
      <w:lvlText w:val="%3."/>
      <w:lvlJc w:val="left"/>
      <w:pPr>
        <w:tabs>
          <w:tab w:val="num" w:pos="2160"/>
        </w:tabs>
        <w:ind w:left="2160" w:hanging="360"/>
      </w:pPr>
    </w:lvl>
    <w:lvl w:ilvl="3" w:tplc="8D0EDB68" w:tentative="1">
      <w:start w:val="1"/>
      <w:numFmt w:val="lowerLetter"/>
      <w:lvlText w:val="%4."/>
      <w:lvlJc w:val="left"/>
      <w:pPr>
        <w:tabs>
          <w:tab w:val="num" w:pos="2880"/>
        </w:tabs>
        <w:ind w:left="2880" w:hanging="360"/>
      </w:pPr>
    </w:lvl>
    <w:lvl w:ilvl="4" w:tplc="A762C788" w:tentative="1">
      <w:start w:val="1"/>
      <w:numFmt w:val="lowerLetter"/>
      <w:lvlText w:val="%5."/>
      <w:lvlJc w:val="left"/>
      <w:pPr>
        <w:tabs>
          <w:tab w:val="num" w:pos="3600"/>
        </w:tabs>
        <w:ind w:left="3600" w:hanging="360"/>
      </w:pPr>
    </w:lvl>
    <w:lvl w:ilvl="5" w:tplc="63AAC740" w:tentative="1">
      <w:start w:val="1"/>
      <w:numFmt w:val="lowerLetter"/>
      <w:lvlText w:val="%6."/>
      <w:lvlJc w:val="left"/>
      <w:pPr>
        <w:tabs>
          <w:tab w:val="num" w:pos="4320"/>
        </w:tabs>
        <w:ind w:left="4320" w:hanging="360"/>
      </w:pPr>
    </w:lvl>
    <w:lvl w:ilvl="6" w:tplc="6D167974" w:tentative="1">
      <w:start w:val="1"/>
      <w:numFmt w:val="lowerLetter"/>
      <w:lvlText w:val="%7."/>
      <w:lvlJc w:val="left"/>
      <w:pPr>
        <w:tabs>
          <w:tab w:val="num" w:pos="5040"/>
        </w:tabs>
        <w:ind w:left="5040" w:hanging="360"/>
      </w:pPr>
    </w:lvl>
    <w:lvl w:ilvl="7" w:tplc="FE0002BA" w:tentative="1">
      <w:start w:val="1"/>
      <w:numFmt w:val="lowerLetter"/>
      <w:lvlText w:val="%8."/>
      <w:lvlJc w:val="left"/>
      <w:pPr>
        <w:tabs>
          <w:tab w:val="num" w:pos="5760"/>
        </w:tabs>
        <w:ind w:left="5760" w:hanging="360"/>
      </w:pPr>
    </w:lvl>
    <w:lvl w:ilvl="8" w:tplc="DCA2B362" w:tentative="1">
      <w:start w:val="1"/>
      <w:numFmt w:val="lowerLetter"/>
      <w:lvlText w:val="%9."/>
      <w:lvlJc w:val="left"/>
      <w:pPr>
        <w:tabs>
          <w:tab w:val="num" w:pos="6480"/>
        </w:tabs>
        <w:ind w:left="6480" w:hanging="360"/>
      </w:pPr>
    </w:lvl>
  </w:abstractNum>
  <w:num w:numId="1" w16cid:durableId="2904763">
    <w:abstractNumId w:val="3"/>
  </w:num>
  <w:num w:numId="2" w16cid:durableId="731345108">
    <w:abstractNumId w:val="1"/>
  </w:num>
  <w:num w:numId="3" w16cid:durableId="849298387">
    <w:abstractNumId w:val="0"/>
  </w:num>
  <w:num w:numId="4" w16cid:durableId="1311907388">
    <w:abstractNumId w:val="6"/>
  </w:num>
  <w:num w:numId="5" w16cid:durableId="2108967144">
    <w:abstractNumId w:val="4"/>
  </w:num>
  <w:num w:numId="6" w16cid:durableId="489560863">
    <w:abstractNumId w:val="9"/>
  </w:num>
  <w:num w:numId="7" w16cid:durableId="396173899">
    <w:abstractNumId w:val="7"/>
  </w:num>
  <w:num w:numId="8" w16cid:durableId="587691186">
    <w:abstractNumId w:val="8"/>
  </w:num>
  <w:num w:numId="9" w16cid:durableId="1959221072">
    <w:abstractNumId w:val="5"/>
  </w:num>
  <w:num w:numId="10" w16cid:durableId="142858041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oan Casey">
    <w15:presenceInfo w15:providerId="None" w15:userId="Joan Casey"/>
  </w15:person>
  <w15:person w15:author="Heather M">
    <w15:presenceInfo w15:providerId="None" w15:userId="Heather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5A23"/>
    <w:rsid w:val="000009D5"/>
    <w:rsid w:val="00000C70"/>
    <w:rsid w:val="00001562"/>
    <w:rsid w:val="000021A7"/>
    <w:rsid w:val="000028DE"/>
    <w:rsid w:val="0000300C"/>
    <w:rsid w:val="00003092"/>
    <w:rsid w:val="000030A5"/>
    <w:rsid w:val="000031A3"/>
    <w:rsid w:val="000039AC"/>
    <w:rsid w:val="000045A3"/>
    <w:rsid w:val="00004E1B"/>
    <w:rsid w:val="000052DD"/>
    <w:rsid w:val="0000570D"/>
    <w:rsid w:val="000102E3"/>
    <w:rsid w:val="000119A9"/>
    <w:rsid w:val="000138F3"/>
    <w:rsid w:val="00013E71"/>
    <w:rsid w:val="0001425C"/>
    <w:rsid w:val="00014353"/>
    <w:rsid w:val="00016BC8"/>
    <w:rsid w:val="00017818"/>
    <w:rsid w:val="000178B1"/>
    <w:rsid w:val="000202A9"/>
    <w:rsid w:val="000208B3"/>
    <w:rsid w:val="00020DB6"/>
    <w:rsid w:val="00020E52"/>
    <w:rsid w:val="00020FD3"/>
    <w:rsid w:val="000218EC"/>
    <w:rsid w:val="00021F3D"/>
    <w:rsid w:val="00022CB7"/>
    <w:rsid w:val="00023323"/>
    <w:rsid w:val="00023BB3"/>
    <w:rsid w:val="00024726"/>
    <w:rsid w:val="000248DF"/>
    <w:rsid w:val="000249A4"/>
    <w:rsid w:val="00024FE7"/>
    <w:rsid w:val="0002625E"/>
    <w:rsid w:val="0002644C"/>
    <w:rsid w:val="00026965"/>
    <w:rsid w:val="00026B3F"/>
    <w:rsid w:val="00027637"/>
    <w:rsid w:val="00027F01"/>
    <w:rsid w:val="000307E5"/>
    <w:rsid w:val="00031220"/>
    <w:rsid w:val="000314EC"/>
    <w:rsid w:val="00032C01"/>
    <w:rsid w:val="00032E8A"/>
    <w:rsid w:val="000343A6"/>
    <w:rsid w:val="00034CEC"/>
    <w:rsid w:val="00035D24"/>
    <w:rsid w:val="00036275"/>
    <w:rsid w:val="00040545"/>
    <w:rsid w:val="000412DB"/>
    <w:rsid w:val="00042086"/>
    <w:rsid w:val="0004370E"/>
    <w:rsid w:val="00046A26"/>
    <w:rsid w:val="00050312"/>
    <w:rsid w:val="00051BF3"/>
    <w:rsid w:val="00051DEC"/>
    <w:rsid w:val="000531AD"/>
    <w:rsid w:val="000532B5"/>
    <w:rsid w:val="00053963"/>
    <w:rsid w:val="00053F25"/>
    <w:rsid w:val="00054D0A"/>
    <w:rsid w:val="00055164"/>
    <w:rsid w:val="00055B5A"/>
    <w:rsid w:val="00055DDB"/>
    <w:rsid w:val="000571BA"/>
    <w:rsid w:val="00057927"/>
    <w:rsid w:val="00060EE2"/>
    <w:rsid w:val="000620FE"/>
    <w:rsid w:val="000626EB"/>
    <w:rsid w:val="00062D72"/>
    <w:rsid w:val="00062F6A"/>
    <w:rsid w:val="00063166"/>
    <w:rsid w:val="00063D9B"/>
    <w:rsid w:val="00064875"/>
    <w:rsid w:val="00064C19"/>
    <w:rsid w:val="00064FE6"/>
    <w:rsid w:val="00065369"/>
    <w:rsid w:val="00065547"/>
    <w:rsid w:val="00066968"/>
    <w:rsid w:val="00067885"/>
    <w:rsid w:val="00067AD4"/>
    <w:rsid w:val="00067C45"/>
    <w:rsid w:val="00067FB4"/>
    <w:rsid w:val="00071AF2"/>
    <w:rsid w:val="0007229D"/>
    <w:rsid w:val="0007286C"/>
    <w:rsid w:val="00072AB8"/>
    <w:rsid w:val="00073696"/>
    <w:rsid w:val="000737A7"/>
    <w:rsid w:val="000746CF"/>
    <w:rsid w:val="0007716E"/>
    <w:rsid w:val="000772EB"/>
    <w:rsid w:val="00080129"/>
    <w:rsid w:val="00080AAC"/>
    <w:rsid w:val="00081084"/>
    <w:rsid w:val="0008126C"/>
    <w:rsid w:val="00081FD5"/>
    <w:rsid w:val="0008211B"/>
    <w:rsid w:val="0008219F"/>
    <w:rsid w:val="000822A1"/>
    <w:rsid w:val="000824EC"/>
    <w:rsid w:val="000830FA"/>
    <w:rsid w:val="0008357B"/>
    <w:rsid w:val="0008592A"/>
    <w:rsid w:val="00085F4E"/>
    <w:rsid w:val="0008653F"/>
    <w:rsid w:val="000867AC"/>
    <w:rsid w:val="00086DAF"/>
    <w:rsid w:val="000870DC"/>
    <w:rsid w:val="0008770F"/>
    <w:rsid w:val="00087798"/>
    <w:rsid w:val="00090379"/>
    <w:rsid w:val="00090829"/>
    <w:rsid w:val="00090DF7"/>
    <w:rsid w:val="00092331"/>
    <w:rsid w:val="000926CF"/>
    <w:rsid w:val="0009324F"/>
    <w:rsid w:val="0009394B"/>
    <w:rsid w:val="00094361"/>
    <w:rsid w:val="00094548"/>
    <w:rsid w:val="000951FE"/>
    <w:rsid w:val="00095CD8"/>
    <w:rsid w:val="0009699F"/>
    <w:rsid w:val="00097649"/>
    <w:rsid w:val="00097D5B"/>
    <w:rsid w:val="000A0057"/>
    <w:rsid w:val="000A0370"/>
    <w:rsid w:val="000A066F"/>
    <w:rsid w:val="000A0EEE"/>
    <w:rsid w:val="000A1AA9"/>
    <w:rsid w:val="000A1E6C"/>
    <w:rsid w:val="000A2C14"/>
    <w:rsid w:val="000A4CAC"/>
    <w:rsid w:val="000A57C3"/>
    <w:rsid w:val="000A75FF"/>
    <w:rsid w:val="000B05C4"/>
    <w:rsid w:val="000B0810"/>
    <w:rsid w:val="000B1432"/>
    <w:rsid w:val="000B292A"/>
    <w:rsid w:val="000B33A9"/>
    <w:rsid w:val="000B3F42"/>
    <w:rsid w:val="000B4E96"/>
    <w:rsid w:val="000B5B3C"/>
    <w:rsid w:val="000B6B95"/>
    <w:rsid w:val="000C0E4D"/>
    <w:rsid w:val="000C1FAB"/>
    <w:rsid w:val="000C37A8"/>
    <w:rsid w:val="000C38E3"/>
    <w:rsid w:val="000C3EBC"/>
    <w:rsid w:val="000C4798"/>
    <w:rsid w:val="000C6403"/>
    <w:rsid w:val="000C64E1"/>
    <w:rsid w:val="000C692E"/>
    <w:rsid w:val="000C69F6"/>
    <w:rsid w:val="000C69F7"/>
    <w:rsid w:val="000D01CF"/>
    <w:rsid w:val="000D1177"/>
    <w:rsid w:val="000D148B"/>
    <w:rsid w:val="000D4253"/>
    <w:rsid w:val="000D4D3F"/>
    <w:rsid w:val="000D649C"/>
    <w:rsid w:val="000D6EA2"/>
    <w:rsid w:val="000E0AF5"/>
    <w:rsid w:val="000E1CAF"/>
    <w:rsid w:val="000E1CED"/>
    <w:rsid w:val="000E232F"/>
    <w:rsid w:val="000E35B5"/>
    <w:rsid w:val="000E3BD6"/>
    <w:rsid w:val="000E3F89"/>
    <w:rsid w:val="000E4117"/>
    <w:rsid w:val="000E69F6"/>
    <w:rsid w:val="000E6C21"/>
    <w:rsid w:val="000E6F8D"/>
    <w:rsid w:val="000F0034"/>
    <w:rsid w:val="000F0246"/>
    <w:rsid w:val="000F16AE"/>
    <w:rsid w:val="000F19A6"/>
    <w:rsid w:val="000F1A97"/>
    <w:rsid w:val="000F2E86"/>
    <w:rsid w:val="000F3575"/>
    <w:rsid w:val="000F374B"/>
    <w:rsid w:val="000F47A3"/>
    <w:rsid w:val="000F5A51"/>
    <w:rsid w:val="000F5CBB"/>
    <w:rsid w:val="000F6570"/>
    <w:rsid w:val="001000E0"/>
    <w:rsid w:val="00100F7C"/>
    <w:rsid w:val="00101A7F"/>
    <w:rsid w:val="001025E2"/>
    <w:rsid w:val="00102A4C"/>
    <w:rsid w:val="00102BF7"/>
    <w:rsid w:val="00103F5A"/>
    <w:rsid w:val="0010410F"/>
    <w:rsid w:val="0010431F"/>
    <w:rsid w:val="001045D3"/>
    <w:rsid w:val="00105A59"/>
    <w:rsid w:val="001072A9"/>
    <w:rsid w:val="00107AC3"/>
    <w:rsid w:val="00107B4A"/>
    <w:rsid w:val="00110F54"/>
    <w:rsid w:val="001111D8"/>
    <w:rsid w:val="00112899"/>
    <w:rsid w:val="00112CE1"/>
    <w:rsid w:val="00114C5D"/>
    <w:rsid w:val="00116B57"/>
    <w:rsid w:val="001204C0"/>
    <w:rsid w:val="00120AD3"/>
    <w:rsid w:val="001210F1"/>
    <w:rsid w:val="00121278"/>
    <w:rsid w:val="0012166A"/>
    <w:rsid w:val="00121809"/>
    <w:rsid w:val="001234F3"/>
    <w:rsid w:val="00123883"/>
    <w:rsid w:val="00124205"/>
    <w:rsid w:val="001256DB"/>
    <w:rsid w:val="00125EDA"/>
    <w:rsid w:val="0012692B"/>
    <w:rsid w:val="00126B42"/>
    <w:rsid w:val="001275F5"/>
    <w:rsid w:val="00131138"/>
    <w:rsid w:val="00131152"/>
    <w:rsid w:val="0013165E"/>
    <w:rsid w:val="00131D91"/>
    <w:rsid w:val="00131EC6"/>
    <w:rsid w:val="00133042"/>
    <w:rsid w:val="0013469B"/>
    <w:rsid w:val="00134D7B"/>
    <w:rsid w:val="00137006"/>
    <w:rsid w:val="00137246"/>
    <w:rsid w:val="0014127B"/>
    <w:rsid w:val="0014241B"/>
    <w:rsid w:val="00142A26"/>
    <w:rsid w:val="001434BD"/>
    <w:rsid w:val="00143648"/>
    <w:rsid w:val="001438A4"/>
    <w:rsid w:val="00144163"/>
    <w:rsid w:val="001446CB"/>
    <w:rsid w:val="001451E1"/>
    <w:rsid w:val="00145672"/>
    <w:rsid w:val="00145C85"/>
    <w:rsid w:val="001461BE"/>
    <w:rsid w:val="0014634F"/>
    <w:rsid w:val="00146F33"/>
    <w:rsid w:val="0014731A"/>
    <w:rsid w:val="00150CCC"/>
    <w:rsid w:val="001510A9"/>
    <w:rsid w:val="00151905"/>
    <w:rsid w:val="00151951"/>
    <w:rsid w:val="00151B28"/>
    <w:rsid w:val="00152553"/>
    <w:rsid w:val="00152C08"/>
    <w:rsid w:val="00153EFC"/>
    <w:rsid w:val="00154A86"/>
    <w:rsid w:val="00154C6A"/>
    <w:rsid w:val="00155412"/>
    <w:rsid w:val="001557A7"/>
    <w:rsid w:val="00155AB8"/>
    <w:rsid w:val="00155B14"/>
    <w:rsid w:val="00155F39"/>
    <w:rsid w:val="001571F8"/>
    <w:rsid w:val="00160A81"/>
    <w:rsid w:val="0016253B"/>
    <w:rsid w:val="001625FD"/>
    <w:rsid w:val="00162EF9"/>
    <w:rsid w:val="00163855"/>
    <w:rsid w:val="00164403"/>
    <w:rsid w:val="00166516"/>
    <w:rsid w:val="00166E0B"/>
    <w:rsid w:val="00167274"/>
    <w:rsid w:val="00167594"/>
    <w:rsid w:val="00172EB8"/>
    <w:rsid w:val="00172F13"/>
    <w:rsid w:val="00173204"/>
    <w:rsid w:val="00173727"/>
    <w:rsid w:val="00173D13"/>
    <w:rsid w:val="00174B21"/>
    <w:rsid w:val="00174E8E"/>
    <w:rsid w:val="00174F4B"/>
    <w:rsid w:val="001750B8"/>
    <w:rsid w:val="0017548B"/>
    <w:rsid w:val="001762D7"/>
    <w:rsid w:val="00176562"/>
    <w:rsid w:val="00176AC9"/>
    <w:rsid w:val="00177B0C"/>
    <w:rsid w:val="00177B77"/>
    <w:rsid w:val="001805D5"/>
    <w:rsid w:val="001809FD"/>
    <w:rsid w:val="00181C59"/>
    <w:rsid w:val="00183892"/>
    <w:rsid w:val="001838DC"/>
    <w:rsid w:val="00184500"/>
    <w:rsid w:val="00184631"/>
    <w:rsid w:val="0018485C"/>
    <w:rsid w:val="0018568F"/>
    <w:rsid w:val="001867A2"/>
    <w:rsid w:val="00186970"/>
    <w:rsid w:val="00187C44"/>
    <w:rsid w:val="00190EB1"/>
    <w:rsid w:val="00190EB5"/>
    <w:rsid w:val="00190FD0"/>
    <w:rsid w:val="00191229"/>
    <w:rsid w:val="001918D8"/>
    <w:rsid w:val="00191E6B"/>
    <w:rsid w:val="0019216C"/>
    <w:rsid w:val="001921D0"/>
    <w:rsid w:val="00193A7C"/>
    <w:rsid w:val="00193B62"/>
    <w:rsid w:val="00194261"/>
    <w:rsid w:val="0019453C"/>
    <w:rsid w:val="0019472A"/>
    <w:rsid w:val="00194987"/>
    <w:rsid w:val="00194BF5"/>
    <w:rsid w:val="001956D5"/>
    <w:rsid w:val="001962F2"/>
    <w:rsid w:val="00196949"/>
    <w:rsid w:val="001A0429"/>
    <w:rsid w:val="001A051D"/>
    <w:rsid w:val="001A1B11"/>
    <w:rsid w:val="001A296F"/>
    <w:rsid w:val="001A3E21"/>
    <w:rsid w:val="001A47BE"/>
    <w:rsid w:val="001A5E3E"/>
    <w:rsid w:val="001A67FE"/>
    <w:rsid w:val="001A70BE"/>
    <w:rsid w:val="001A77F3"/>
    <w:rsid w:val="001A7861"/>
    <w:rsid w:val="001B068B"/>
    <w:rsid w:val="001B0A04"/>
    <w:rsid w:val="001B0D17"/>
    <w:rsid w:val="001B1EA6"/>
    <w:rsid w:val="001B2F26"/>
    <w:rsid w:val="001B316D"/>
    <w:rsid w:val="001B329A"/>
    <w:rsid w:val="001B34DD"/>
    <w:rsid w:val="001B47A2"/>
    <w:rsid w:val="001B56A6"/>
    <w:rsid w:val="001B597C"/>
    <w:rsid w:val="001B5CFA"/>
    <w:rsid w:val="001B5E5F"/>
    <w:rsid w:val="001B65B2"/>
    <w:rsid w:val="001B7318"/>
    <w:rsid w:val="001B7904"/>
    <w:rsid w:val="001B7C8A"/>
    <w:rsid w:val="001C08E6"/>
    <w:rsid w:val="001C2617"/>
    <w:rsid w:val="001C3568"/>
    <w:rsid w:val="001C374C"/>
    <w:rsid w:val="001C391C"/>
    <w:rsid w:val="001C4072"/>
    <w:rsid w:val="001C4869"/>
    <w:rsid w:val="001C4C2F"/>
    <w:rsid w:val="001C542A"/>
    <w:rsid w:val="001C5A37"/>
    <w:rsid w:val="001C5DC0"/>
    <w:rsid w:val="001C642B"/>
    <w:rsid w:val="001C65DD"/>
    <w:rsid w:val="001C6801"/>
    <w:rsid w:val="001C6B07"/>
    <w:rsid w:val="001C6DF5"/>
    <w:rsid w:val="001D47CC"/>
    <w:rsid w:val="001D4833"/>
    <w:rsid w:val="001D48EC"/>
    <w:rsid w:val="001D58F4"/>
    <w:rsid w:val="001D7338"/>
    <w:rsid w:val="001E0864"/>
    <w:rsid w:val="001E09D2"/>
    <w:rsid w:val="001E0A88"/>
    <w:rsid w:val="001E107D"/>
    <w:rsid w:val="001E1335"/>
    <w:rsid w:val="001E1920"/>
    <w:rsid w:val="001E1A86"/>
    <w:rsid w:val="001E1BFD"/>
    <w:rsid w:val="001E296C"/>
    <w:rsid w:val="001E2CFE"/>
    <w:rsid w:val="001E3EC4"/>
    <w:rsid w:val="001E4B50"/>
    <w:rsid w:val="001E4F57"/>
    <w:rsid w:val="001E5049"/>
    <w:rsid w:val="001E55A5"/>
    <w:rsid w:val="001E5E7E"/>
    <w:rsid w:val="001E6100"/>
    <w:rsid w:val="001E61AA"/>
    <w:rsid w:val="001E79D0"/>
    <w:rsid w:val="001E7B58"/>
    <w:rsid w:val="001E7C62"/>
    <w:rsid w:val="001F1422"/>
    <w:rsid w:val="001F1C0A"/>
    <w:rsid w:val="001F26FC"/>
    <w:rsid w:val="001F35EB"/>
    <w:rsid w:val="001F3D9F"/>
    <w:rsid w:val="001F433B"/>
    <w:rsid w:val="001F45A6"/>
    <w:rsid w:val="001F695E"/>
    <w:rsid w:val="001F6AD2"/>
    <w:rsid w:val="001F70EE"/>
    <w:rsid w:val="001F7ECE"/>
    <w:rsid w:val="00200178"/>
    <w:rsid w:val="002005C1"/>
    <w:rsid w:val="00200879"/>
    <w:rsid w:val="00201BED"/>
    <w:rsid w:val="0020336C"/>
    <w:rsid w:val="00203B12"/>
    <w:rsid w:val="002041ED"/>
    <w:rsid w:val="00205B1A"/>
    <w:rsid w:val="00205D36"/>
    <w:rsid w:val="00206E78"/>
    <w:rsid w:val="0020723E"/>
    <w:rsid w:val="002108AB"/>
    <w:rsid w:val="0021119A"/>
    <w:rsid w:val="00212780"/>
    <w:rsid w:val="002134AD"/>
    <w:rsid w:val="00213657"/>
    <w:rsid w:val="00213835"/>
    <w:rsid w:val="00213C45"/>
    <w:rsid w:val="002153C4"/>
    <w:rsid w:val="00217124"/>
    <w:rsid w:val="00217337"/>
    <w:rsid w:val="00217B79"/>
    <w:rsid w:val="0022075E"/>
    <w:rsid w:val="0022088F"/>
    <w:rsid w:val="002211C4"/>
    <w:rsid w:val="002211D1"/>
    <w:rsid w:val="00221236"/>
    <w:rsid w:val="002220FB"/>
    <w:rsid w:val="0022236B"/>
    <w:rsid w:val="00222612"/>
    <w:rsid w:val="00222D29"/>
    <w:rsid w:val="002230CE"/>
    <w:rsid w:val="002234B3"/>
    <w:rsid w:val="00223AE1"/>
    <w:rsid w:val="00223D48"/>
    <w:rsid w:val="00224FC2"/>
    <w:rsid w:val="0022657B"/>
    <w:rsid w:val="00226642"/>
    <w:rsid w:val="00230113"/>
    <w:rsid w:val="002301F0"/>
    <w:rsid w:val="00230E9B"/>
    <w:rsid w:val="002310CD"/>
    <w:rsid w:val="00231112"/>
    <w:rsid w:val="00231841"/>
    <w:rsid w:val="00231BFE"/>
    <w:rsid w:val="00232A2A"/>
    <w:rsid w:val="00232B59"/>
    <w:rsid w:val="00233000"/>
    <w:rsid w:val="00233234"/>
    <w:rsid w:val="002335D6"/>
    <w:rsid w:val="00233774"/>
    <w:rsid w:val="00233E0E"/>
    <w:rsid w:val="00233FDF"/>
    <w:rsid w:val="0023403F"/>
    <w:rsid w:val="002350FD"/>
    <w:rsid w:val="002351C7"/>
    <w:rsid w:val="00235E12"/>
    <w:rsid w:val="00236642"/>
    <w:rsid w:val="0023683A"/>
    <w:rsid w:val="002371E7"/>
    <w:rsid w:val="00237F14"/>
    <w:rsid w:val="00237F66"/>
    <w:rsid w:val="00237F91"/>
    <w:rsid w:val="002404C3"/>
    <w:rsid w:val="002414A1"/>
    <w:rsid w:val="002428D1"/>
    <w:rsid w:val="00243257"/>
    <w:rsid w:val="0024355E"/>
    <w:rsid w:val="0024411A"/>
    <w:rsid w:val="00244B2E"/>
    <w:rsid w:val="00247A97"/>
    <w:rsid w:val="002504D7"/>
    <w:rsid w:val="00250534"/>
    <w:rsid w:val="002505DD"/>
    <w:rsid w:val="0025144B"/>
    <w:rsid w:val="00253B31"/>
    <w:rsid w:val="00254354"/>
    <w:rsid w:val="00255A45"/>
    <w:rsid w:val="0025691B"/>
    <w:rsid w:val="00257DE8"/>
    <w:rsid w:val="0026054D"/>
    <w:rsid w:val="002607C3"/>
    <w:rsid w:val="00260AE7"/>
    <w:rsid w:val="00260BAF"/>
    <w:rsid w:val="00260E47"/>
    <w:rsid w:val="0026132A"/>
    <w:rsid w:val="0026145C"/>
    <w:rsid w:val="002626E4"/>
    <w:rsid w:val="0026277A"/>
    <w:rsid w:val="002633AA"/>
    <w:rsid w:val="00265835"/>
    <w:rsid w:val="002659A1"/>
    <w:rsid w:val="00265CA1"/>
    <w:rsid w:val="00265F41"/>
    <w:rsid w:val="00267DE0"/>
    <w:rsid w:val="00270DC0"/>
    <w:rsid w:val="00271271"/>
    <w:rsid w:val="00271A39"/>
    <w:rsid w:val="00271DF6"/>
    <w:rsid w:val="00271EA9"/>
    <w:rsid w:val="00272EA2"/>
    <w:rsid w:val="00273C52"/>
    <w:rsid w:val="00273F8B"/>
    <w:rsid w:val="002743CB"/>
    <w:rsid w:val="00274592"/>
    <w:rsid w:val="00275011"/>
    <w:rsid w:val="0027558D"/>
    <w:rsid w:val="0027639D"/>
    <w:rsid w:val="0027715F"/>
    <w:rsid w:val="002772BB"/>
    <w:rsid w:val="00277E52"/>
    <w:rsid w:val="00280957"/>
    <w:rsid w:val="00281AC2"/>
    <w:rsid w:val="00282188"/>
    <w:rsid w:val="00282BFA"/>
    <w:rsid w:val="00283258"/>
    <w:rsid w:val="002832DD"/>
    <w:rsid w:val="002836A9"/>
    <w:rsid w:val="00284281"/>
    <w:rsid w:val="00284A6F"/>
    <w:rsid w:val="00287138"/>
    <w:rsid w:val="00287816"/>
    <w:rsid w:val="00291173"/>
    <w:rsid w:val="00291421"/>
    <w:rsid w:val="00291C49"/>
    <w:rsid w:val="00291CA7"/>
    <w:rsid w:val="00292380"/>
    <w:rsid w:val="002937CF"/>
    <w:rsid w:val="00294688"/>
    <w:rsid w:val="00294BE6"/>
    <w:rsid w:val="00294C5D"/>
    <w:rsid w:val="00296A34"/>
    <w:rsid w:val="00297AC1"/>
    <w:rsid w:val="002A0503"/>
    <w:rsid w:val="002A1259"/>
    <w:rsid w:val="002A27FB"/>
    <w:rsid w:val="002A29E6"/>
    <w:rsid w:val="002A45AC"/>
    <w:rsid w:val="002A497A"/>
    <w:rsid w:val="002A55E6"/>
    <w:rsid w:val="002A5DD0"/>
    <w:rsid w:val="002A6CEB"/>
    <w:rsid w:val="002A71F7"/>
    <w:rsid w:val="002A7564"/>
    <w:rsid w:val="002B033E"/>
    <w:rsid w:val="002B1933"/>
    <w:rsid w:val="002B1C1E"/>
    <w:rsid w:val="002B2ABC"/>
    <w:rsid w:val="002B3423"/>
    <w:rsid w:val="002B3DEE"/>
    <w:rsid w:val="002B40FD"/>
    <w:rsid w:val="002B4D8B"/>
    <w:rsid w:val="002B52BF"/>
    <w:rsid w:val="002B5882"/>
    <w:rsid w:val="002B6077"/>
    <w:rsid w:val="002B7B5D"/>
    <w:rsid w:val="002C0174"/>
    <w:rsid w:val="002C0354"/>
    <w:rsid w:val="002C0A6E"/>
    <w:rsid w:val="002C1444"/>
    <w:rsid w:val="002C2B38"/>
    <w:rsid w:val="002C2DBE"/>
    <w:rsid w:val="002C4413"/>
    <w:rsid w:val="002C54B2"/>
    <w:rsid w:val="002C6AAF"/>
    <w:rsid w:val="002C6D70"/>
    <w:rsid w:val="002C7374"/>
    <w:rsid w:val="002C7633"/>
    <w:rsid w:val="002C7F37"/>
    <w:rsid w:val="002D0D31"/>
    <w:rsid w:val="002D0EBD"/>
    <w:rsid w:val="002D1225"/>
    <w:rsid w:val="002D12F6"/>
    <w:rsid w:val="002D1E5A"/>
    <w:rsid w:val="002D2F1C"/>
    <w:rsid w:val="002D39A9"/>
    <w:rsid w:val="002D3A38"/>
    <w:rsid w:val="002D6E02"/>
    <w:rsid w:val="002D79E3"/>
    <w:rsid w:val="002E1027"/>
    <w:rsid w:val="002E2369"/>
    <w:rsid w:val="002E2A49"/>
    <w:rsid w:val="002E3D23"/>
    <w:rsid w:val="002E49A8"/>
    <w:rsid w:val="002E4E2C"/>
    <w:rsid w:val="002E5699"/>
    <w:rsid w:val="002E5BE5"/>
    <w:rsid w:val="002E76D1"/>
    <w:rsid w:val="002E7B6E"/>
    <w:rsid w:val="002F028C"/>
    <w:rsid w:val="002F18F6"/>
    <w:rsid w:val="002F199A"/>
    <w:rsid w:val="002F1E35"/>
    <w:rsid w:val="002F2036"/>
    <w:rsid w:val="002F2331"/>
    <w:rsid w:val="002F284B"/>
    <w:rsid w:val="002F3384"/>
    <w:rsid w:val="002F376B"/>
    <w:rsid w:val="002F5D96"/>
    <w:rsid w:val="002F5FD7"/>
    <w:rsid w:val="002F63C2"/>
    <w:rsid w:val="002F7652"/>
    <w:rsid w:val="002F79B0"/>
    <w:rsid w:val="00300727"/>
    <w:rsid w:val="003009C7"/>
    <w:rsid w:val="003020D2"/>
    <w:rsid w:val="00302A48"/>
    <w:rsid w:val="00302FCF"/>
    <w:rsid w:val="003030B7"/>
    <w:rsid w:val="0030319C"/>
    <w:rsid w:val="0030362F"/>
    <w:rsid w:val="00303737"/>
    <w:rsid w:val="00304417"/>
    <w:rsid w:val="00304747"/>
    <w:rsid w:val="003070F1"/>
    <w:rsid w:val="0030757A"/>
    <w:rsid w:val="0030757C"/>
    <w:rsid w:val="00307B4B"/>
    <w:rsid w:val="003111D6"/>
    <w:rsid w:val="003115AD"/>
    <w:rsid w:val="00312A2C"/>
    <w:rsid w:val="00312B87"/>
    <w:rsid w:val="00312E0C"/>
    <w:rsid w:val="003130CF"/>
    <w:rsid w:val="00314C4A"/>
    <w:rsid w:val="00315FEE"/>
    <w:rsid w:val="003161AD"/>
    <w:rsid w:val="00316E2A"/>
    <w:rsid w:val="00321080"/>
    <w:rsid w:val="00321483"/>
    <w:rsid w:val="00321797"/>
    <w:rsid w:val="003225C1"/>
    <w:rsid w:val="00322D34"/>
    <w:rsid w:val="00323A1C"/>
    <w:rsid w:val="003242A3"/>
    <w:rsid w:val="00324E5C"/>
    <w:rsid w:val="00327154"/>
    <w:rsid w:val="00327B3A"/>
    <w:rsid w:val="00327C81"/>
    <w:rsid w:val="003304D9"/>
    <w:rsid w:val="003309C8"/>
    <w:rsid w:val="003310FF"/>
    <w:rsid w:val="00331609"/>
    <w:rsid w:val="003328FC"/>
    <w:rsid w:val="00333ACC"/>
    <w:rsid w:val="00333E0C"/>
    <w:rsid w:val="00334D16"/>
    <w:rsid w:val="003352AF"/>
    <w:rsid w:val="00335D11"/>
    <w:rsid w:val="0033600E"/>
    <w:rsid w:val="003361A5"/>
    <w:rsid w:val="00336F42"/>
    <w:rsid w:val="00337314"/>
    <w:rsid w:val="00337EA5"/>
    <w:rsid w:val="003407CB"/>
    <w:rsid w:val="00341474"/>
    <w:rsid w:val="00342BBB"/>
    <w:rsid w:val="003431D3"/>
    <w:rsid w:val="00343568"/>
    <w:rsid w:val="00343BD6"/>
    <w:rsid w:val="00344836"/>
    <w:rsid w:val="00344D8E"/>
    <w:rsid w:val="00345147"/>
    <w:rsid w:val="0034722E"/>
    <w:rsid w:val="00347C40"/>
    <w:rsid w:val="00347DF1"/>
    <w:rsid w:val="00350ABF"/>
    <w:rsid w:val="00350D35"/>
    <w:rsid w:val="00351184"/>
    <w:rsid w:val="003514D5"/>
    <w:rsid w:val="003516F6"/>
    <w:rsid w:val="00352BCD"/>
    <w:rsid w:val="00352ED1"/>
    <w:rsid w:val="0035318A"/>
    <w:rsid w:val="00353AD7"/>
    <w:rsid w:val="00356571"/>
    <w:rsid w:val="003569BE"/>
    <w:rsid w:val="00356A83"/>
    <w:rsid w:val="00356E66"/>
    <w:rsid w:val="003574E6"/>
    <w:rsid w:val="00357A14"/>
    <w:rsid w:val="00357FB6"/>
    <w:rsid w:val="00360C88"/>
    <w:rsid w:val="0036233F"/>
    <w:rsid w:val="0036258C"/>
    <w:rsid w:val="00366594"/>
    <w:rsid w:val="003669D0"/>
    <w:rsid w:val="0036758D"/>
    <w:rsid w:val="00367FC7"/>
    <w:rsid w:val="0037047E"/>
    <w:rsid w:val="003707ED"/>
    <w:rsid w:val="0037241A"/>
    <w:rsid w:val="00372517"/>
    <w:rsid w:val="00372E47"/>
    <w:rsid w:val="003742DF"/>
    <w:rsid w:val="003742F2"/>
    <w:rsid w:val="00374695"/>
    <w:rsid w:val="00375BE4"/>
    <w:rsid w:val="00376E5D"/>
    <w:rsid w:val="00380659"/>
    <w:rsid w:val="003814B7"/>
    <w:rsid w:val="003824C6"/>
    <w:rsid w:val="0038352D"/>
    <w:rsid w:val="00383671"/>
    <w:rsid w:val="00384427"/>
    <w:rsid w:val="00385796"/>
    <w:rsid w:val="00385BB3"/>
    <w:rsid w:val="00387077"/>
    <w:rsid w:val="00387C11"/>
    <w:rsid w:val="00387CF0"/>
    <w:rsid w:val="00387D75"/>
    <w:rsid w:val="0039074D"/>
    <w:rsid w:val="00390EDF"/>
    <w:rsid w:val="003911A3"/>
    <w:rsid w:val="00391794"/>
    <w:rsid w:val="00391E18"/>
    <w:rsid w:val="00391EA6"/>
    <w:rsid w:val="003926F4"/>
    <w:rsid w:val="003929AA"/>
    <w:rsid w:val="00393592"/>
    <w:rsid w:val="00394CAF"/>
    <w:rsid w:val="00394DFE"/>
    <w:rsid w:val="003955D5"/>
    <w:rsid w:val="0039588F"/>
    <w:rsid w:val="00395A0B"/>
    <w:rsid w:val="00395E7A"/>
    <w:rsid w:val="00396263"/>
    <w:rsid w:val="00397589"/>
    <w:rsid w:val="00397A7C"/>
    <w:rsid w:val="003A08DB"/>
    <w:rsid w:val="003A1E3E"/>
    <w:rsid w:val="003A2488"/>
    <w:rsid w:val="003A25AA"/>
    <w:rsid w:val="003A28FE"/>
    <w:rsid w:val="003A2F50"/>
    <w:rsid w:val="003A2FDE"/>
    <w:rsid w:val="003A384C"/>
    <w:rsid w:val="003A3C0C"/>
    <w:rsid w:val="003A415F"/>
    <w:rsid w:val="003A4478"/>
    <w:rsid w:val="003A453C"/>
    <w:rsid w:val="003A466A"/>
    <w:rsid w:val="003A79EB"/>
    <w:rsid w:val="003B023C"/>
    <w:rsid w:val="003B0F60"/>
    <w:rsid w:val="003B212B"/>
    <w:rsid w:val="003B212C"/>
    <w:rsid w:val="003B24AB"/>
    <w:rsid w:val="003B33FF"/>
    <w:rsid w:val="003B3989"/>
    <w:rsid w:val="003B3CBF"/>
    <w:rsid w:val="003B5A61"/>
    <w:rsid w:val="003C051C"/>
    <w:rsid w:val="003C0866"/>
    <w:rsid w:val="003C08DB"/>
    <w:rsid w:val="003C094C"/>
    <w:rsid w:val="003C1206"/>
    <w:rsid w:val="003C2ECE"/>
    <w:rsid w:val="003C3314"/>
    <w:rsid w:val="003C3D91"/>
    <w:rsid w:val="003C5104"/>
    <w:rsid w:val="003C549D"/>
    <w:rsid w:val="003C559E"/>
    <w:rsid w:val="003C5CFD"/>
    <w:rsid w:val="003C6293"/>
    <w:rsid w:val="003C6490"/>
    <w:rsid w:val="003C695C"/>
    <w:rsid w:val="003C7A06"/>
    <w:rsid w:val="003C7B4E"/>
    <w:rsid w:val="003D01E0"/>
    <w:rsid w:val="003D025B"/>
    <w:rsid w:val="003D0A7E"/>
    <w:rsid w:val="003D0F38"/>
    <w:rsid w:val="003D151B"/>
    <w:rsid w:val="003D1966"/>
    <w:rsid w:val="003D2524"/>
    <w:rsid w:val="003D25F0"/>
    <w:rsid w:val="003D27B3"/>
    <w:rsid w:val="003D2D9E"/>
    <w:rsid w:val="003D2E2E"/>
    <w:rsid w:val="003D3C59"/>
    <w:rsid w:val="003D3E0F"/>
    <w:rsid w:val="003D439A"/>
    <w:rsid w:val="003D52C6"/>
    <w:rsid w:val="003D5721"/>
    <w:rsid w:val="003D58AA"/>
    <w:rsid w:val="003D5F80"/>
    <w:rsid w:val="003D60D7"/>
    <w:rsid w:val="003D6935"/>
    <w:rsid w:val="003D7432"/>
    <w:rsid w:val="003D7ADF"/>
    <w:rsid w:val="003E024F"/>
    <w:rsid w:val="003E0519"/>
    <w:rsid w:val="003E095A"/>
    <w:rsid w:val="003E0E35"/>
    <w:rsid w:val="003E144D"/>
    <w:rsid w:val="003E4048"/>
    <w:rsid w:val="003E535E"/>
    <w:rsid w:val="003E569E"/>
    <w:rsid w:val="003E56C5"/>
    <w:rsid w:val="003E592C"/>
    <w:rsid w:val="003E62D8"/>
    <w:rsid w:val="003E6304"/>
    <w:rsid w:val="003E63CC"/>
    <w:rsid w:val="003E6712"/>
    <w:rsid w:val="003E678C"/>
    <w:rsid w:val="003E7012"/>
    <w:rsid w:val="003E7158"/>
    <w:rsid w:val="003E71FC"/>
    <w:rsid w:val="003F1C0C"/>
    <w:rsid w:val="003F26FB"/>
    <w:rsid w:val="003F288F"/>
    <w:rsid w:val="003F2BA7"/>
    <w:rsid w:val="003F2CEA"/>
    <w:rsid w:val="003F3034"/>
    <w:rsid w:val="003F3621"/>
    <w:rsid w:val="003F4061"/>
    <w:rsid w:val="003F4712"/>
    <w:rsid w:val="003F706A"/>
    <w:rsid w:val="004000FA"/>
    <w:rsid w:val="0040152F"/>
    <w:rsid w:val="004017E5"/>
    <w:rsid w:val="00401F8F"/>
    <w:rsid w:val="0040212A"/>
    <w:rsid w:val="00403189"/>
    <w:rsid w:val="0040378D"/>
    <w:rsid w:val="00403908"/>
    <w:rsid w:val="00403AFC"/>
    <w:rsid w:val="00404F0B"/>
    <w:rsid w:val="00405390"/>
    <w:rsid w:val="004053A1"/>
    <w:rsid w:val="004057BC"/>
    <w:rsid w:val="004065B9"/>
    <w:rsid w:val="00407BA9"/>
    <w:rsid w:val="00407C8C"/>
    <w:rsid w:val="0041006E"/>
    <w:rsid w:val="00410420"/>
    <w:rsid w:val="00410530"/>
    <w:rsid w:val="00411228"/>
    <w:rsid w:val="0041231D"/>
    <w:rsid w:val="004125FE"/>
    <w:rsid w:val="00413D0B"/>
    <w:rsid w:val="00413D73"/>
    <w:rsid w:val="0041426B"/>
    <w:rsid w:val="00414800"/>
    <w:rsid w:val="00415980"/>
    <w:rsid w:val="00415DFA"/>
    <w:rsid w:val="00415ECC"/>
    <w:rsid w:val="00416A8B"/>
    <w:rsid w:val="004171EF"/>
    <w:rsid w:val="004207EB"/>
    <w:rsid w:val="00420957"/>
    <w:rsid w:val="00420C4F"/>
    <w:rsid w:val="0042222F"/>
    <w:rsid w:val="0042372A"/>
    <w:rsid w:val="00423D15"/>
    <w:rsid w:val="00423DDC"/>
    <w:rsid w:val="00424BA2"/>
    <w:rsid w:val="00425DD8"/>
    <w:rsid w:val="004266F3"/>
    <w:rsid w:val="004277F6"/>
    <w:rsid w:val="00427B7C"/>
    <w:rsid w:val="00427FBC"/>
    <w:rsid w:val="00430D97"/>
    <w:rsid w:val="00431551"/>
    <w:rsid w:val="004320D7"/>
    <w:rsid w:val="004327C2"/>
    <w:rsid w:val="0043301E"/>
    <w:rsid w:val="00434259"/>
    <w:rsid w:val="004358A9"/>
    <w:rsid w:val="004360E6"/>
    <w:rsid w:val="004368B4"/>
    <w:rsid w:val="00436D52"/>
    <w:rsid w:val="004373CA"/>
    <w:rsid w:val="00437862"/>
    <w:rsid w:val="00437AB3"/>
    <w:rsid w:val="00437CD2"/>
    <w:rsid w:val="004409CC"/>
    <w:rsid w:val="00441FBF"/>
    <w:rsid w:val="004420D4"/>
    <w:rsid w:val="004438FF"/>
    <w:rsid w:val="00443AF7"/>
    <w:rsid w:val="0044407B"/>
    <w:rsid w:val="0044463D"/>
    <w:rsid w:val="00445162"/>
    <w:rsid w:val="0044583C"/>
    <w:rsid w:val="004459A0"/>
    <w:rsid w:val="00445A77"/>
    <w:rsid w:val="00445E3B"/>
    <w:rsid w:val="00446108"/>
    <w:rsid w:val="00446B68"/>
    <w:rsid w:val="00447EB6"/>
    <w:rsid w:val="00447F63"/>
    <w:rsid w:val="00450A18"/>
    <w:rsid w:val="00450B83"/>
    <w:rsid w:val="00450C9D"/>
    <w:rsid w:val="0045162C"/>
    <w:rsid w:val="004516D0"/>
    <w:rsid w:val="00452216"/>
    <w:rsid w:val="00452A7E"/>
    <w:rsid w:val="00452D51"/>
    <w:rsid w:val="00452E59"/>
    <w:rsid w:val="004531CA"/>
    <w:rsid w:val="00453777"/>
    <w:rsid w:val="00454110"/>
    <w:rsid w:val="0045450E"/>
    <w:rsid w:val="00456947"/>
    <w:rsid w:val="0045698F"/>
    <w:rsid w:val="004570BC"/>
    <w:rsid w:val="0046020E"/>
    <w:rsid w:val="00460328"/>
    <w:rsid w:val="004609D7"/>
    <w:rsid w:val="00460B31"/>
    <w:rsid w:val="004612DC"/>
    <w:rsid w:val="00463D88"/>
    <w:rsid w:val="0046420C"/>
    <w:rsid w:val="00464AF5"/>
    <w:rsid w:val="00464CFE"/>
    <w:rsid w:val="00465F6A"/>
    <w:rsid w:val="00466383"/>
    <w:rsid w:val="0046651F"/>
    <w:rsid w:val="00466EF0"/>
    <w:rsid w:val="00467FB0"/>
    <w:rsid w:val="004720BB"/>
    <w:rsid w:val="00472FDD"/>
    <w:rsid w:val="00473048"/>
    <w:rsid w:val="00473596"/>
    <w:rsid w:val="004736A1"/>
    <w:rsid w:val="004740E9"/>
    <w:rsid w:val="004747B0"/>
    <w:rsid w:val="00474F26"/>
    <w:rsid w:val="004754BF"/>
    <w:rsid w:val="00475C4C"/>
    <w:rsid w:val="00475F1D"/>
    <w:rsid w:val="0047629F"/>
    <w:rsid w:val="00476EE1"/>
    <w:rsid w:val="0048018B"/>
    <w:rsid w:val="00480937"/>
    <w:rsid w:val="00480E90"/>
    <w:rsid w:val="0048177C"/>
    <w:rsid w:val="0048202F"/>
    <w:rsid w:val="004829AA"/>
    <w:rsid w:val="004841F6"/>
    <w:rsid w:val="00484383"/>
    <w:rsid w:val="00485754"/>
    <w:rsid w:val="00485C2D"/>
    <w:rsid w:val="00485FFB"/>
    <w:rsid w:val="00486116"/>
    <w:rsid w:val="004868DC"/>
    <w:rsid w:val="00486AB7"/>
    <w:rsid w:val="00487032"/>
    <w:rsid w:val="00487228"/>
    <w:rsid w:val="004913F2"/>
    <w:rsid w:val="0049169F"/>
    <w:rsid w:val="00491B8C"/>
    <w:rsid w:val="00491E9E"/>
    <w:rsid w:val="00492527"/>
    <w:rsid w:val="00493D36"/>
    <w:rsid w:val="00495405"/>
    <w:rsid w:val="00495424"/>
    <w:rsid w:val="00496A90"/>
    <w:rsid w:val="00496DB9"/>
    <w:rsid w:val="004978B4"/>
    <w:rsid w:val="004978F4"/>
    <w:rsid w:val="004A22F7"/>
    <w:rsid w:val="004A27B6"/>
    <w:rsid w:val="004A30FC"/>
    <w:rsid w:val="004A325F"/>
    <w:rsid w:val="004A32E7"/>
    <w:rsid w:val="004A339B"/>
    <w:rsid w:val="004A3AAF"/>
    <w:rsid w:val="004A42CC"/>
    <w:rsid w:val="004A46A9"/>
    <w:rsid w:val="004A54BC"/>
    <w:rsid w:val="004A5C6E"/>
    <w:rsid w:val="004A6615"/>
    <w:rsid w:val="004A6FEF"/>
    <w:rsid w:val="004B03A5"/>
    <w:rsid w:val="004B0AE9"/>
    <w:rsid w:val="004B3A4E"/>
    <w:rsid w:val="004B45A6"/>
    <w:rsid w:val="004B4C9C"/>
    <w:rsid w:val="004B4E42"/>
    <w:rsid w:val="004B5073"/>
    <w:rsid w:val="004B62FB"/>
    <w:rsid w:val="004B6333"/>
    <w:rsid w:val="004B75E8"/>
    <w:rsid w:val="004B7CE1"/>
    <w:rsid w:val="004C006D"/>
    <w:rsid w:val="004C0482"/>
    <w:rsid w:val="004C1856"/>
    <w:rsid w:val="004C1B0E"/>
    <w:rsid w:val="004C2037"/>
    <w:rsid w:val="004C3E03"/>
    <w:rsid w:val="004C4A03"/>
    <w:rsid w:val="004C5402"/>
    <w:rsid w:val="004C587F"/>
    <w:rsid w:val="004C5B26"/>
    <w:rsid w:val="004C5E61"/>
    <w:rsid w:val="004C65A0"/>
    <w:rsid w:val="004D0210"/>
    <w:rsid w:val="004D0383"/>
    <w:rsid w:val="004D1C9C"/>
    <w:rsid w:val="004D204D"/>
    <w:rsid w:val="004D3487"/>
    <w:rsid w:val="004D4855"/>
    <w:rsid w:val="004D587F"/>
    <w:rsid w:val="004D5DD3"/>
    <w:rsid w:val="004D6217"/>
    <w:rsid w:val="004D622E"/>
    <w:rsid w:val="004D6961"/>
    <w:rsid w:val="004E0BDE"/>
    <w:rsid w:val="004E0C92"/>
    <w:rsid w:val="004E137C"/>
    <w:rsid w:val="004E2471"/>
    <w:rsid w:val="004E3D12"/>
    <w:rsid w:val="004E4880"/>
    <w:rsid w:val="004E4C81"/>
    <w:rsid w:val="004E603F"/>
    <w:rsid w:val="004F18A3"/>
    <w:rsid w:val="004F1A4A"/>
    <w:rsid w:val="004F1DD8"/>
    <w:rsid w:val="004F1F86"/>
    <w:rsid w:val="004F2DCD"/>
    <w:rsid w:val="004F3809"/>
    <w:rsid w:val="004F4C4F"/>
    <w:rsid w:val="004F552C"/>
    <w:rsid w:val="004F61E9"/>
    <w:rsid w:val="004F64E2"/>
    <w:rsid w:val="004F6971"/>
    <w:rsid w:val="004F6F78"/>
    <w:rsid w:val="00500BF5"/>
    <w:rsid w:val="005011F5"/>
    <w:rsid w:val="00501303"/>
    <w:rsid w:val="00501B4F"/>
    <w:rsid w:val="00503BC2"/>
    <w:rsid w:val="00504462"/>
    <w:rsid w:val="0050451F"/>
    <w:rsid w:val="00505358"/>
    <w:rsid w:val="00505584"/>
    <w:rsid w:val="00506194"/>
    <w:rsid w:val="005072ED"/>
    <w:rsid w:val="005073B2"/>
    <w:rsid w:val="0051103B"/>
    <w:rsid w:val="00511099"/>
    <w:rsid w:val="00511C67"/>
    <w:rsid w:val="005120AF"/>
    <w:rsid w:val="005122B9"/>
    <w:rsid w:val="00512321"/>
    <w:rsid w:val="00512536"/>
    <w:rsid w:val="0051254F"/>
    <w:rsid w:val="00512CEC"/>
    <w:rsid w:val="0051349C"/>
    <w:rsid w:val="00514AD2"/>
    <w:rsid w:val="0051590A"/>
    <w:rsid w:val="005163F8"/>
    <w:rsid w:val="005164A7"/>
    <w:rsid w:val="00516A2E"/>
    <w:rsid w:val="00516D23"/>
    <w:rsid w:val="00520D0B"/>
    <w:rsid w:val="00521805"/>
    <w:rsid w:val="0052287E"/>
    <w:rsid w:val="005254AF"/>
    <w:rsid w:val="005258D2"/>
    <w:rsid w:val="00530757"/>
    <w:rsid w:val="005307F1"/>
    <w:rsid w:val="005315BB"/>
    <w:rsid w:val="005318F0"/>
    <w:rsid w:val="00531AA0"/>
    <w:rsid w:val="00531C8B"/>
    <w:rsid w:val="00531D21"/>
    <w:rsid w:val="00532375"/>
    <w:rsid w:val="00533115"/>
    <w:rsid w:val="005334F7"/>
    <w:rsid w:val="00533B93"/>
    <w:rsid w:val="00533DCC"/>
    <w:rsid w:val="00535DB4"/>
    <w:rsid w:val="00536111"/>
    <w:rsid w:val="00536670"/>
    <w:rsid w:val="005374E9"/>
    <w:rsid w:val="0053761C"/>
    <w:rsid w:val="005403A0"/>
    <w:rsid w:val="0054046D"/>
    <w:rsid w:val="00541852"/>
    <w:rsid w:val="00541991"/>
    <w:rsid w:val="00544636"/>
    <w:rsid w:val="00545113"/>
    <w:rsid w:val="00545542"/>
    <w:rsid w:val="0054575F"/>
    <w:rsid w:val="00545BCD"/>
    <w:rsid w:val="005470C2"/>
    <w:rsid w:val="00547204"/>
    <w:rsid w:val="005475C2"/>
    <w:rsid w:val="00547D67"/>
    <w:rsid w:val="00550950"/>
    <w:rsid w:val="00551418"/>
    <w:rsid w:val="00551494"/>
    <w:rsid w:val="00551529"/>
    <w:rsid w:val="0055169C"/>
    <w:rsid w:val="00551A92"/>
    <w:rsid w:val="00551DCE"/>
    <w:rsid w:val="0055373B"/>
    <w:rsid w:val="005538F4"/>
    <w:rsid w:val="00553B9F"/>
    <w:rsid w:val="005545AE"/>
    <w:rsid w:val="00554C7B"/>
    <w:rsid w:val="00555463"/>
    <w:rsid w:val="0055560D"/>
    <w:rsid w:val="00555A43"/>
    <w:rsid w:val="0055604F"/>
    <w:rsid w:val="00556546"/>
    <w:rsid w:val="0055663C"/>
    <w:rsid w:val="00556920"/>
    <w:rsid w:val="00556F0D"/>
    <w:rsid w:val="0055750C"/>
    <w:rsid w:val="00560005"/>
    <w:rsid w:val="00561A1A"/>
    <w:rsid w:val="00562648"/>
    <w:rsid w:val="0056623F"/>
    <w:rsid w:val="005671A6"/>
    <w:rsid w:val="0056774B"/>
    <w:rsid w:val="005706D1"/>
    <w:rsid w:val="00570AF4"/>
    <w:rsid w:val="00571E31"/>
    <w:rsid w:val="0057200F"/>
    <w:rsid w:val="00572B2D"/>
    <w:rsid w:val="00572CA2"/>
    <w:rsid w:val="0057315C"/>
    <w:rsid w:val="00573255"/>
    <w:rsid w:val="00573AD4"/>
    <w:rsid w:val="00574A99"/>
    <w:rsid w:val="00575BFA"/>
    <w:rsid w:val="00580461"/>
    <w:rsid w:val="00580E2E"/>
    <w:rsid w:val="0058272D"/>
    <w:rsid w:val="005827DA"/>
    <w:rsid w:val="005839E0"/>
    <w:rsid w:val="00584693"/>
    <w:rsid w:val="005852EE"/>
    <w:rsid w:val="005856FA"/>
    <w:rsid w:val="00585A97"/>
    <w:rsid w:val="005865DA"/>
    <w:rsid w:val="00586A5B"/>
    <w:rsid w:val="00586E4D"/>
    <w:rsid w:val="00586F39"/>
    <w:rsid w:val="00590517"/>
    <w:rsid w:val="00590AFC"/>
    <w:rsid w:val="00592B57"/>
    <w:rsid w:val="005951D7"/>
    <w:rsid w:val="005957DD"/>
    <w:rsid w:val="005968B2"/>
    <w:rsid w:val="00596EE5"/>
    <w:rsid w:val="00597106"/>
    <w:rsid w:val="0059751D"/>
    <w:rsid w:val="00597D60"/>
    <w:rsid w:val="005A1189"/>
    <w:rsid w:val="005A15EB"/>
    <w:rsid w:val="005A1AD1"/>
    <w:rsid w:val="005A1FEA"/>
    <w:rsid w:val="005A2116"/>
    <w:rsid w:val="005A2BB6"/>
    <w:rsid w:val="005A3F6F"/>
    <w:rsid w:val="005A4313"/>
    <w:rsid w:val="005A468B"/>
    <w:rsid w:val="005A4806"/>
    <w:rsid w:val="005A5858"/>
    <w:rsid w:val="005A7A78"/>
    <w:rsid w:val="005B09D0"/>
    <w:rsid w:val="005B09FB"/>
    <w:rsid w:val="005B10BF"/>
    <w:rsid w:val="005B161C"/>
    <w:rsid w:val="005B1B71"/>
    <w:rsid w:val="005B242D"/>
    <w:rsid w:val="005B3425"/>
    <w:rsid w:val="005B369F"/>
    <w:rsid w:val="005B383A"/>
    <w:rsid w:val="005B4E97"/>
    <w:rsid w:val="005B5FB4"/>
    <w:rsid w:val="005B7EC9"/>
    <w:rsid w:val="005C03E6"/>
    <w:rsid w:val="005C0B89"/>
    <w:rsid w:val="005C0CA0"/>
    <w:rsid w:val="005C116E"/>
    <w:rsid w:val="005C19C1"/>
    <w:rsid w:val="005C2250"/>
    <w:rsid w:val="005C3875"/>
    <w:rsid w:val="005C45EB"/>
    <w:rsid w:val="005C475F"/>
    <w:rsid w:val="005C4E7D"/>
    <w:rsid w:val="005C4FD5"/>
    <w:rsid w:val="005C58E6"/>
    <w:rsid w:val="005C5D36"/>
    <w:rsid w:val="005C60BC"/>
    <w:rsid w:val="005C680E"/>
    <w:rsid w:val="005C6BCB"/>
    <w:rsid w:val="005C6F10"/>
    <w:rsid w:val="005C7483"/>
    <w:rsid w:val="005C78A4"/>
    <w:rsid w:val="005C7BA7"/>
    <w:rsid w:val="005D02AF"/>
    <w:rsid w:val="005D03FC"/>
    <w:rsid w:val="005D06B3"/>
    <w:rsid w:val="005D0912"/>
    <w:rsid w:val="005D1B38"/>
    <w:rsid w:val="005D1DCA"/>
    <w:rsid w:val="005D2F4D"/>
    <w:rsid w:val="005D3766"/>
    <w:rsid w:val="005D45C9"/>
    <w:rsid w:val="005D5302"/>
    <w:rsid w:val="005D678C"/>
    <w:rsid w:val="005D6D41"/>
    <w:rsid w:val="005D757E"/>
    <w:rsid w:val="005D7DA3"/>
    <w:rsid w:val="005E09CA"/>
    <w:rsid w:val="005E1AFF"/>
    <w:rsid w:val="005E207C"/>
    <w:rsid w:val="005E34C4"/>
    <w:rsid w:val="005E4144"/>
    <w:rsid w:val="005E49FA"/>
    <w:rsid w:val="005E52DB"/>
    <w:rsid w:val="005E6BD0"/>
    <w:rsid w:val="005E6DAE"/>
    <w:rsid w:val="005E7841"/>
    <w:rsid w:val="005E78C7"/>
    <w:rsid w:val="005E7C30"/>
    <w:rsid w:val="005F06C2"/>
    <w:rsid w:val="005F06E0"/>
    <w:rsid w:val="005F190A"/>
    <w:rsid w:val="005F2DB3"/>
    <w:rsid w:val="005F2E35"/>
    <w:rsid w:val="005F3028"/>
    <w:rsid w:val="005F3E42"/>
    <w:rsid w:val="005F40CF"/>
    <w:rsid w:val="005F4285"/>
    <w:rsid w:val="005F46E8"/>
    <w:rsid w:val="005F558F"/>
    <w:rsid w:val="005F5E42"/>
    <w:rsid w:val="005F6530"/>
    <w:rsid w:val="005F7B2C"/>
    <w:rsid w:val="00600598"/>
    <w:rsid w:val="006007C8"/>
    <w:rsid w:val="006008D1"/>
    <w:rsid w:val="0060099D"/>
    <w:rsid w:val="0060178A"/>
    <w:rsid w:val="00601967"/>
    <w:rsid w:val="00602F2D"/>
    <w:rsid w:val="00603693"/>
    <w:rsid w:val="00603BEA"/>
    <w:rsid w:val="00603CBE"/>
    <w:rsid w:val="00603DA2"/>
    <w:rsid w:val="00605AFF"/>
    <w:rsid w:val="00606606"/>
    <w:rsid w:val="00606803"/>
    <w:rsid w:val="00607064"/>
    <w:rsid w:val="00610DF2"/>
    <w:rsid w:val="00611CFB"/>
    <w:rsid w:val="00612193"/>
    <w:rsid w:val="0061371A"/>
    <w:rsid w:val="00613C01"/>
    <w:rsid w:val="00613D63"/>
    <w:rsid w:val="0061451E"/>
    <w:rsid w:val="006153C5"/>
    <w:rsid w:val="00615E20"/>
    <w:rsid w:val="006200A0"/>
    <w:rsid w:val="00620A2C"/>
    <w:rsid w:val="00621769"/>
    <w:rsid w:val="006217AE"/>
    <w:rsid w:val="00622502"/>
    <w:rsid w:val="006228EB"/>
    <w:rsid w:val="0062388E"/>
    <w:rsid w:val="00624287"/>
    <w:rsid w:val="00625225"/>
    <w:rsid w:val="006257B1"/>
    <w:rsid w:val="00626A18"/>
    <w:rsid w:val="00626BAC"/>
    <w:rsid w:val="00627439"/>
    <w:rsid w:val="006275FA"/>
    <w:rsid w:val="006307F4"/>
    <w:rsid w:val="006318CC"/>
    <w:rsid w:val="00633100"/>
    <w:rsid w:val="00634114"/>
    <w:rsid w:val="00634AED"/>
    <w:rsid w:val="00635023"/>
    <w:rsid w:val="00635126"/>
    <w:rsid w:val="006362CE"/>
    <w:rsid w:val="006370FE"/>
    <w:rsid w:val="006415D5"/>
    <w:rsid w:val="006419B7"/>
    <w:rsid w:val="00641F80"/>
    <w:rsid w:val="0064227E"/>
    <w:rsid w:val="00642EC0"/>
    <w:rsid w:val="006437BF"/>
    <w:rsid w:val="0064399B"/>
    <w:rsid w:val="00643E28"/>
    <w:rsid w:val="0064405C"/>
    <w:rsid w:val="006454BA"/>
    <w:rsid w:val="00645A64"/>
    <w:rsid w:val="00645C31"/>
    <w:rsid w:val="0064609D"/>
    <w:rsid w:val="00646381"/>
    <w:rsid w:val="006467B7"/>
    <w:rsid w:val="00646F61"/>
    <w:rsid w:val="00647758"/>
    <w:rsid w:val="0065047E"/>
    <w:rsid w:val="00652737"/>
    <w:rsid w:val="0065297A"/>
    <w:rsid w:val="00652BD4"/>
    <w:rsid w:val="00652D8B"/>
    <w:rsid w:val="00653B20"/>
    <w:rsid w:val="00653FD8"/>
    <w:rsid w:val="00653FF8"/>
    <w:rsid w:val="00655416"/>
    <w:rsid w:val="00655938"/>
    <w:rsid w:val="00655F55"/>
    <w:rsid w:val="006567B6"/>
    <w:rsid w:val="0066185E"/>
    <w:rsid w:val="00661C88"/>
    <w:rsid w:val="00662AFE"/>
    <w:rsid w:val="00662F25"/>
    <w:rsid w:val="00663740"/>
    <w:rsid w:val="0066374E"/>
    <w:rsid w:val="00664231"/>
    <w:rsid w:val="0066452A"/>
    <w:rsid w:val="00664853"/>
    <w:rsid w:val="00666B48"/>
    <w:rsid w:val="006675C9"/>
    <w:rsid w:val="00670AA4"/>
    <w:rsid w:val="0067121F"/>
    <w:rsid w:val="00671B83"/>
    <w:rsid w:val="00671BD6"/>
    <w:rsid w:val="0067215C"/>
    <w:rsid w:val="00672618"/>
    <w:rsid w:val="00673354"/>
    <w:rsid w:val="006744FB"/>
    <w:rsid w:val="00674BD8"/>
    <w:rsid w:val="00675372"/>
    <w:rsid w:val="00675D79"/>
    <w:rsid w:val="00677C11"/>
    <w:rsid w:val="00677C38"/>
    <w:rsid w:val="00680128"/>
    <w:rsid w:val="00680626"/>
    <w:rsid w:val="00681278"/>
    <w:rsid w:val="00683192"/>
    <w:rsid w:val="00683895"/>
    <w:rsid w:val="00683A6D"/>
    <w:rsid w:val="00683B09"/>
    <w:rsid w:val="006843E2"/>
    <w:rsid w:val="00685261"/>
    <w:rsid w:val="006856B8"/>
    <w:rsid w:val="00685825"/>
    <w:rsid w:val="00685F46"/>
    <w:rsid w:val="00686907"/>
    <w:rsid w:val="00686A19"/>
    <w:rsid w:val="0069081F"/>
    <w:rsid w:val="00690E92"/>
    <w:rsid w:val="00690FFA"/>
    <w:rsid w:val="00691004"/>
    <w:rsid w:val="006913A0"/>
    <w:rsid w:val="00691AE6"/>
    <w:rsid w:val="00693314"/>
    <w:rsid w:val="006935DF"/>
    <w:rsid w:val="006948A7"/>
    <w:rsid w:val="00694B19"/>
    <w:rsid w:val="00694FE8"/>
    <w:rsid w:val="00697E34"/>
    <w:rsid w:val="00697F73"/>
    <w:rsid w:val="006A03B2"/>
    <w:rsid w:val="006A1343"/>
    <w:rsid w:val="006A16FA"/>
    <w:rsid w:val="006A1C60"/>
    <w:rsid w:val="006A2068"/>
    <w:rsid w:val="006A2C02"/>
    <w:rsid w:val="006A2C22"/>
    <w:rsid w:val="006A381A"/>
    <w:rsid w:val="006A5C80"/>
    <w:rsid w:val="006A5E3F"/>
    <w:rsid w:val="006A5EB2"/>
    <w:rsid w:val="006A5F2C"/>
    <w:rsid w:val="006A614B"/>
    <w:rsid w:val="006A6179"/>
    <w:rsid w:val="006A65A3"/>
    <w:rsid w:val="006A6A2F"/>
    <w:rsid w:val="006A726E"/>
    <w:rsid w:val="006B0463"/>
    <w:rsid w:val="006B2738"/>
    <w:rsid w:val="006B290B"/>
    <w:rsid w:val="006B541E"/>
    <w:rsid w:val="006B59CE"/>
    <w:rsid w:val="006B5D44"/>
    <w:rsid w:val="006B72A4"/>
    <w:rsid w:val="006B7747"/>
    <w:rsid w:val="006C0A1D"/>
    <w:rsid w:val="006C0DBB"/>
    <w:rsid w:val="006C2005"/>
    <w:rsid w:val="006C211F"/>
    <w:rsid w:val="006C2C10"/>
    <w:rsid w:val="006C3946"/>
    <w:rsid w:val="006C397A"/>
    <w:rsid w:val="006C4EDE"/>
    <w:rsid w:val="006C515E"/>
    <w:rsid w:val="006C651D"/>
    <w:rsid w:val="006C7130"/>
    <w:rsid w:val="006D0357"/>
    <w:rsid w:val="006D0EA8"/>
    <w:rsid w:val="006D19D1"/>
    <w:rsid w:val="006D20D3"/>
    <w:rsid w:val="006D211D"/>
    <w:rsid w:val="006D2F88"/>
    <w:rsid w:val="006D3AB6"/>
    <w:rsid w:val="006D3F40"/>
    <w:rsid w:val="006D40AB"/>
    <w:rsid w:val="006D42BD"/>
    <w:rsid w:val="006D46D0"/>
    <w:rsid w:val="006D4868"/>
    <w:rsid w:val="006D4E26"/>
    <w:rsid w:val="006D5BBF"/>
    <w:rsid w:val="006D61A6"/>
    <w:rsid w:val="006D6F92"/>
    <w:rsid w:val="006D761B"/>
    <w:rsid w:val="006E12CD"/>
    <w:rsid w:val="006E34BA"/>
    <w:rsid w:val="006E3F6E"/>
    <w:rsid w:val="006E42C2"/>
    <w:rsid w:val="006E4B02"/>
    <w:rsid w:val="006E6407"/>
    <w:rsid w:val="006E6EAD"/>
    <w:rsid w:val="006E7015"/>
    <w:rsid w:val="006F06ED"/>
    <w:rsid w:val="006F0738"/>
    <w:rsid w:val="006F089C"/>
    <w:rsid w:val="006F193B"/>
    <w:rsid w:val="006F1F94"/>
    <w:rsid w:val="006F1FDA"/>
    <w:rsid w:val="006F217F"/>
    <w:rsid w:val="006F270C"/>
    <w:rsid w:val="006F343A"/>
    <w:rsid w:val="006F3450"/>
    <w:rsid w:val="006F4769"/>
    <w:rsid w:val="006F4CA7"/>
    <w:rsid w:val="006F5408"/>
    <w:rsid w:val="006F6A8E"/>
    <w:rsid w:val="00700B92"/>
    <w:rsid w:val="007020F5"/>
    <w:rsid w:val="0070550E"/>
    <w:rsid w:val="00705CCB"/>
    <w:rsid w:val="00705E8F"/>
    <w:rsid w:val="007061E9"/>
    <w:rsid w:val="00706D21"/>
    <w:rsid w:val="00706D3A"/>
    <w:rsid w:val="00710420"/>
    <w:rsid w:val="00710B70"/>
    <w:rsid w:val="00710F05"/>
    <w:rsid w:val="00711036"/>
    <w:rsid w:val="00711991"/>
    <w:rsid w:val="0071267B"/>
    <w:rsid w:val="00713FAB"/>
    <w:rsid w:val="00714145"/>
    <w:rsid w:val="00714722"/>
    <w:rsid w:val="00714895"/>
    <w:rsid w:val="00716199"/>
    <w:rsid w:val="007166B9"/>
    <w:rsid w:val="0071699D"/>
    <w:rsid w:val="00717838"/>
    <w:rsid w:val="00717BDF"/>
    <w:rsid w:val="00717BF8"/>
    <w:rsid w:val="007202CB"/>
    <w:rsid w:val="00721889"/>
    <w:rsid w:val="00721C6F"/>
    <w:rsid w:val="007224A4"/>
    <w:rsid w:val="00722752"/>
    <w:rsid w:val="00722776"/>
    <w:rsid w:val="00723462"/>
    <w:rsid w:val="00723B34"/>
    <w:rsid w:val="00724902"/>
    <w:rsid w:val="00724CA1"/>
    <w:rsid w:val="00724D69"/>
    <w:rsid w:val="00725A71"/>
    <w:rsid w:val="00725F25"/>
    <w:rsid w:val="007265E6"/>
    <w:rsid w:val="00727970"/>
    <w:rsid w:val="00727BED"/>
    <w:rsid w:val="00730199"/>
    <w:rsid w:val="007301BE"/>
    <w:rsid w:val="00730367"/>
    <w:rsid w:val="00730ACB"/>
    <w:rsid w:val="00731033"/>
    <w:rsid w:val="00731447"/>
    <w:rsid w:val="007316D1"/>
    <w:rsid w:val="00731B83"/>
    <w:rsid w:val="007323B0"/>
    <w:rsid w:val="0073292F"/>
    <w:rsid w:val="0073316F"/>
    <w:rsid w:val="00733355"/>
    <w:rsid w:val="0073351D"/>
    <w:rsid w:val="0073356A"/>
    <w:rsid w:val="00733929"/>
    <w:rsid w:val="00734343"/>
    <w:rsid w:val="00735500"/>
    <w:rsid w:val="0073620C"/>
    <w:rsid w:val="0073632D"/>
    <w:rsid w:val="007369B7"/>
    <w:rsid w:val="0073773C"/>
    <w:rsid w:val="00741CB2"/>
    <w:rsid w:val="00742469"/>
    <w:rsid w:val="00745053"/>
    <w:rsid w:val="00745119"/>
    <w:rsid w:val="0074561A"/>
    <w:rsid w:val="007459AF"/>
    <w:rsid w:val="00746860"/>
    <w:rsid w:val="0074750F"/>
    <w:rsid w:val="0074781B"/>
    <w:rsid w:val="007511E6"/>
    <w:rsid w:val="00752295"/>
    <w:rsid w:val="00753083"/>
    <w:rsid w:val="007532DC"/>
    <w:rsid w:val="00753EA1"/>
    <w:rsid w:val="0075555F"/>
    <w:rsid w:val="007572C8"/>
    <w:rsid w:val="007605E7"/>
    <w:rsid w:val="00760FA8"/>
    <w:rsid w:val="00761B1D"/>
    <w:rsid w:val="00762670"/>
    <w:rsid w:val="007637C6"/>
    <w:rsid w:val="007646CD"/>
    <w:rsid w:val="007650CD"/>
    <w:rsid w:val="00765CAD"/>
    <w:rsid w:val="0076673B"/>
    <w:rsid w:val="00766EEF"/>
    <w:rsid w:val="007673F0"/>
    <w:rsid w:val="007675BB"/>
    <w:rsid w:val="007677FE"/>
    <w:rsid w:val="00767CBA"/>
    <w:rsid w:val="0077027B"/>
    <w:rsid w:val="00770A7F"/>
    <w:rsid w:val="00770D07"/>
    <w:rsid w:val="00771416"/>
    <w:rsid w:val="007715D1"/>
    <w:rsid w:val="00772155"/>
    <w:rsid w:val="0077242D"/>
    <w:rsid w:val="007725D2"/>
    <w:rsid w:val="00772733"/>
    <w:rsid w:val="00772D22"/>
    <w:rsid w:val="007732A0"/>
    <w:rsid w:val="007732BD"/>
    <w:rsid w:val="00773450"/>
    <w:rsid w:val="00773DA6"/>
    <w:rsid w:val="007743E0"/>
    <w:rsid w:val="00774C21"/>
    <w:rsid w:val="00774CAF"/>
    <w:rsid w:val="00775BB6"/>
    <w:rsid w:val="0077652B"/>
    <w:rsid w:val="00776698"/>
    <w:rsid w:val="00777E07"/>
    <w:rsid w:val="007803E6"/>
    <w:rsid w:val="00780597"/>
    <w:rsid w:val="00780BFF"/>
    <w:rsid w:val="00781690"/>
    <w:rsid w:val="007816D0"/>
    <w:rsid w:val="00781FB0"/>
    <w:rsid w:val="00782695"/>
    <w:rsid w:val="00783002"/>
    <w:rsid w:val="007832BA"/>
    <w:rsid w:val="00783B51"/>
    <w:rsid w:val="0078409A"/>
    <w:rsid w:val="007847BD"/>
    <w:rsid w:val="0078486F"/>
    <w:rsid w:val="007848B2"/>
    <w:rsid w:val="0078490C"/>
    <w:rsid w:val="00785993"/>
    <w:rsid w:val="00785D7B"/>
    <w:rsid w:val="007903F9"/>
    <w:rsid w:val="007910C7"/>
    <w:rsid w:val="007924FB"/>
    <w:rsid w:val="00792D96"/>
    <w:rsid w:val="0079367A"/>
    <w:rsid w:val="00793C03"/>
    <w:rsid w:val="00793E2B"/>
    <w:rsid w:val="007944BD"/>
    <w:rsid w:val="007947A3"/>
    <w:rsid w:val="00795A92"/>
    <w:rsid w:val="00795F75"/>
    <w:rsid w:val="00796813"/>
    <w:rsid w:val="00796B80"/>
    <w:rsid w:val="007975EE"/>
    <w:rsid w:val="007A068C"/>
    <w:rsid w:val="007A1666"/>
    <w:rsid w:val="007A235B"/>
    <w:rsid w:val="007A2360"/>
    <w:rsid w:val="007A26EB"/>
    <w:rsid w:val="007A2EDB"/>
    <w:rsid w:val="007A3FFB"/>
    <w:rsid w:val="007A4284"/>
    <w:rsid w:val="007A4755"/>
    <w:rsid w:val="007A7B56"/>
    <w:rsid w:val="007B111C"/>
    <w:rsid w:val="007B11EE"/>
    <w:rsid w:val="007B1868"/>
    <w:rsid w:val="007B4053"/>
    <w:rsid w:val="007B405A"/>
    <w:rsid w:val="007B4756"/>
    <w:rsid w:val="007B4830"/>
    <w:rsid w:val="007B560E"/>
    <w:rsid w:val="007B5B28"/>
    <w:rsid w:val="007B6725"/>
    <w:rsid w:val="007B68FB"/>
    <w:rsid w:val="007B74A5"/>
    <w:rsid w:val="007B7917"/>
    <w:rsid w:val="007B7A13"/>
    <w:rsid w:val="007B7BDE"/>
    <w:rsid w:val="007B7DE1"/>
    <w:rsid w:val="007C03BD"/>
    <w:rsid w:val="007C0B2D"/>
    <w:rsid w:val="007C1991"/>
    <w:rsid w:val="007C252E"/>
    <w:rsid w:val="007C2EE9"/>
    <w:rsid w:val="007C3305"/>
    <w:rsid w:val="007C3606"/>
    <w:rsid w:val="007C5769"/>
    <w:rsid w:val="007C58BD"/>
    <w:rsid w:val="007C6D54"/>
    <w:rsid w:val="007C7124"/>
    <w:rsid w:val="007C71EB"/>
    <w:rsid w:val="007C7500"/>
    <w:rsid w:val="007D0201"/>
    <w:rsid w:val="007D185F"/>
    <w:rsid w:val="007D2749"/>
    <w:rsid w:val="007D3012"/>
    <w:rsid w:val="007D6F95"/>
    <w:rsid w:val="007D7207"/>
    <w:rsid w:val="007D7AA2"/>
    <w:rsid w:val="007D7C4B"/>
    <w:rsid w:val="007E0B5D"/>
    <w:rsid w:val="007E13F9"/>
    <w:rsid w:val="007E1A48"/>
    <w:rsid w:val="007E1C55"/>
    <w:rsid w:val="007E3245"/>
    <w:rsid w:val="007E341A"/>
    <w:rsid w:val="007E37E9"/>
    <w:rsid w:val="007E48D3"/>
    <w:rsid w:val="007E512D"/>
    <w:rsid w:val="007E7558"/>
    <w:rsid w:val="007E7596"/>
    <w:rsid w:val="007F049F"/>
    <w:rsid w:val="007F0D69"/>
    <w:rsid w:val="007F1732"/>
    <w:rsid w:val="007F30AB"/>
    <w:rsid w:val="007F322E"/>
    <w:rsid w:val="007F3A78"/>
    <w:rsid w:val="007F4BD9"/>
    <w:rsid w:val="007F4EBC"/>
    <w:rsid w:val="007F5696"/>
    <w:rsid w:val="007F5EBD"/>
    <w:rsid w:val="007F62AB"/>
    <w:rsid w:val="007F7740"/>
    <w:rsid w:val="007F7818"/>
    <w:rsid w:val="008019BC"/>
    <w:rsid w:val="00801FFA"/>
    <w:rsid w:val="00802834"/>
    <w:rsid w:val="008029C6"/>
    <w:rsid w:val="00803045"/>
    <w:rsid w:val="008037E9"/>
    <w:rsid w:val="00803CA3"/>
    <w:rsid w:val="00804E71"/>
    <w:rsid w:val="00805C0E"/>
    <w:rsid w:val="00806CDC"/>
    <w:rsid w:val="00807170"/>
    <w:rsid w:val="008075B4"/>
    <w:rsid w:val="0080795A"/>
    <w:rsid w:val="00811ABD"/>
    <w:rsid w:val="008121DC"/>
    <w:rsid w:val="0081233E"/>
    <w:rsid w:val="00812FA1"/>
    <w:rsid w:val="00816393"/>
    <w:rsid w:val="0081645D"/>
    <w:rsid w:val="00816A83"/>
    <w:rsid w:val="00817706"/>
    <w:rsid w:val="0081788F"/>
    <w:rsid w:val="0081792F"/>
    <w:rsid w:val="008202EB"/>
    <w:rsid w:val="00821D46"/>
    <w:rsid w:val="008222D8"/>
    <w:rsid w:val="0082289E"/>
    <w:rsid w:val="008229E8"/>
    <w:rsid w:val="00822E82"/>
    <w:rsid w:val="008234AC"/>
    <w:rsid w:val="008235A0"/>
    <w:rsid w:val="0082420B"/>
    <w:rsid w:val="0082594A"/>
    <w:rsid w:val="00825AAB"/>
    <w:rsid w:val="00825C3D"/>
    <w:rsid w:val="00826055"/>
    <w:rsid w:val="00826EF9"/>
    <w:rsid w:val="00827E99"/>
    <w:rsid w:val="00831414"/>
    <w:rsid w:val="00831421"/>
    <w:rsid w:val="00832558"/>
    <w:rsid w:val="008334D9"/>
    <w:rsid w:val="00833515"/>
    <w:rsid w:val="00833B0D"/>
    <w:rsid w:val="00834400"/>
    <w:rsid w:val="00834635"/>
    <w:rsid w:val="0083499C"/>
    <w:rsid w:val="00835236"/>
    <w:rsid w:val="008363AD"/>
    <w:rsid w:val="00836815"/>
    <w:rsid w:val="008376DD"/>
    <w:rsid w:val="0083770D"/>
    <w:rsid w:val="00840708"/>
    <w:rsid w:val="0084170C"/>
    <w:rsid w:val="00843049"/>
    <w:rsid w:val="00843736"/>
    <w:rsid w:val="00844827"/>
    <w:rsid w:val="0084484E"/>
    <w:rsid w:val="00844927"/>
    <w:rsid w:val="00844E94"/>
    <w:rsid w:val="0084502E"/>
    <w:rsid w:val="00846042"/>
    <w:rsid w:val="00846FE0"/>
    <w:rsid w:val="00847450"/>
    <w:rsid w:val="008474FD"/>
    <w:rsid w:val="008504D2"/>
    <w:rsid w:val="00850DE5"/>
    <w:rsid w:val="00851A77"/>
    <w:rsid w:val="00852012"/>
    <w:rsid w:val="00854F59"/>
    <w:rsid w:val="00855009"/>
    <w:rsid w:val="00855021"/>
    <w:rsid w:val="00855190"/>
    <w:rsid w:val="00856A65"/>
    <w:rsid w:val="00857560"/>
    <w:rsid w:val="0085773C"/>
    <w:rsid w:val="008600A5"/>
    <w:rsid w:val="00860470"/>
    <w:rsid w:val="00861004"/>
    <w:rsid w:val="00861839"/>
    <w:rsid w:val="00862A44"/>
    <w:rsid w:val="008630C5"/>
    <w:rsid w:val="0086314D"/>
    <w:rsid w:val="00863271"/>
    <w:rsid w:val="00863912"/>
    <w:rsid w:val="00865294"/>
    <w:rsid w:val="008652B7"/>
    <w:rsid w:val="008700E8"/>
    <w:rsid w:val="00871C53"/>
    <w:rsid w:val="00872EB3"/>
    <w:rsid w:val="00873529"/>
    <w:rsid w:val="008745C3"/>
    <w:rsid w:val="00874E97"/>
    <w:rsid w:val="00875486"/>
    <w:rsid w:val="008756BF"/>
    <w:rsid w:val="0087708D"/>
    <w:rsid w:val="0088020F"/>
    <w:rsid w:val="0088087C"/>
    <w:rsid w:val="00880C39"/>
    <w:rsid w:val="008816C2"/>
    <w:rsid w:val="00881E7E"/>
    <w:rsid w:val="00883A2C"/>
    <w:rsid w:val="00885A26"/>
    <w:rsid w:val="00887626"/>
    <w:rsid w:val="008900C5"/>
    <w:rsid w:val="00891FB3"/>
    <w:rsid w:val="00892731"/>
    <w:rsid w:val="00892AEE"/>
    <w:rsid w:val="008930FD"/>
    <w:rsid w:val="008944EA"/>
    <w:rsid w:val="00894552"/>
    <w:rsid w:val="00894F26"/>
    <w:rsid w:val="00895720"/>
    <w:rsid w:val="0089601B"/>
    <w:rsid w:val="00897030"/>
    <w:rsid w:val="0089737E"/>
    <w:rsid w:val="008975F7"/>
    <w:rsid w:val="008A1249"/>
    <w:rsid w:val="008A1EC1"/>
    <w:rsid w:val="008A2104"/>
    <w:rsid w:val="008A2268"/>
    <w:rsid w:val="008A2D41"/>
    <w:rsid w:val="008A3276"/>
    <w:rsid w:val="008A39F6"/>
    <w:rsid w:val="008A3F63"/>
    <w:rsid w:val="008A4268"/>
    <w:rsid w:val="008A4778"/>
    <w:rsid w:val="008A497B"/>
    <w:rsid w:val="008A4AF5"/>
    <w:rsid w:val="008A5C48"/>
    <w:rsid w:val="008A644B"/>
    <w:rsid w:val="008A72C5"/>
    <w:rsid w:val="008A76D9"/>
    <w:rsid w:val="008A7CA6"/>
    <w:rsid w:val="008B1B27"/>
    <w:rsid w:val="008B2C1D"/>
    <w:rsid w:val="008B4325"/>
    <w:rsid w:val="008B48A7"/>
    <w:rsid w:val="008B50A2"/>
    <w:rsid w:val="008B5B41"/>
    <w:rsid w:val="008B5BE8"/>
    <w:rsid w:val="008B6FA3"/>
    <w:rsid w:val="008C04CA"/>
    <w:rsid w:val="008C1085"/>
    <w:rsid w:val="008C17BA"/>
    <w:rsid w:val="008C2A20"/>
    <w:rsid w:val="008C4EFE"/>
    <w:rsid w:val="008C51E0"/>
    <w:rsid w:val="008C5BBB"/>
    <w:rsid w:val="008C5BFF"/>
    <w:rsid w:val="008C5EE2"/>
    <w:rsid w:val="008C60B0"/>
    <w:rsid w:val="008C7185"/>
    <w:rsid w:val="008C7A95"/>
    <w:rsid w:val="008C7BCF"/>
    <w:rsid w:val="008C7C3A"/>
    <w:rsid w:val="008D10A5"/>
    <w:rsid w:val="008D14D5"/>
    <w:rsid w:val="008D2BE3"/>
    <w:rsid w:val="008D2D34"/>
    <w:rsid w:val="008D2F65"/>
    <w:rsid w:val="008D34E0"/>
    <w:rsid w:val="008D488F"/>
    <w:rsid w:val="008D4AEC"/>
    <w:rsid w:val="008D5F53"/>
    <w:rsid w:val="008D6FFB"/>
    <w:rsid w:val="008D72C5"/>
    <w:rsid w:val="008D7830"/>
    <w:rsid w:val="008D79B0"/>
    <w:rsid w:val="008D7F80"/>
    <w:rsid w:val="008E013E"/>
    <w:rsid w:val="008E21F4"/>
    <w:rsid w:val="008E222E"/>
    <w:rsid w:val="008E239A"/>
    <w:rsid w:val="008E2CAE"/>
    <w:rsid w:val="008E2F68"/>
    <w:rsid w:val="008E3A2D"/>
    <w:rsid w:val="008E3D87"/>
    <w:rsid w:val="008E5ACD"/>
    <w:rsid w:val="008E6762"/>
    <w:rsid w:val="008E6CD8"/>
    <w:rsid w:val="008F03FC"/>
    <w:rsid w:val="008F0B9D"/>
    <w:rsid w:val="008F0E83"/>
    <w:rsid w:val="008F1724"/>
    <w:rsid w:val="008F1776"/>
    <w:rsid w:val="008F1941"/>
    <w:rsid w:val="008F2FBC"/>
    <w:rsid w:val="008F61BD"/>
    <w:rsid w:val="008F6DF5"/>
    <w:rsid w:val="008F7438"/>
    <w:rsid w:val="008F7C53"/>
    <w:rsid w:val="009002E2"/>
    <w:rsid w:val="0090063B"/>
    <w:rsid w:val="00900BD9"/>
    <w:rsid w:val="00900C92"/>
    <w:rsid w:val="00902277"/>
    <w:rsid w:val="009024CF"/>
    <w:rsid w:val="00903095"/>
    <w:rsid w:val="00903294"/>
    <w:rsid w:val="00904B7C"/>
    <w:rsid w:val="009059CE"/>
    <w:rsid w:val="00906022"/>
    <w:rsid w:val="00906847"/>
    <w:rsid w:val="0090711B"/>
    <w:rsid w:val="009079CD"/>
    <w:rsid w:val="00907CCD"/>
    <w:rsid w:val="00907F08"/>
    <w:rsid w:val="00910287"/>
    <w:rsid w:val="0091054F"/>
    <w:rsid w:val="0091085D"/>
    <w:rsid w:val="00911C04"/>
    <w:rsid w:val="0091230D"/>
    <w:rsid w:val="00912393"/>
    <w:rsid w:val="009139BA"/>
    <w:rsid w:val="009139D5"/>
    <w:rsid w:val="009142D6"/>
    <w:rsid w:val="00914CE1"/>
    <w:rsid w:val="0091505A"/>
    <w:rsid w:val="0091617E"/>
    <w:rsid w:val="009215CF"/>
    <w:rsid w:val="00921C0E"/>
    <w:rsid w:val="009221E6"/>
    <w:rsid w:val="0092260C"/>
    <w:rsid w:val="00922BFF"/>
    <w:rsid w:val="00922CC6"/>
    <w:rsid w:val="009235B2"/>
    <w:rsid w:val="00923A82"/>
    <w:rsid w:val="009253B7"/>
    <w:rsid w:val="009257D8"/>
    <w:rsid w:val="00926350"/>
    <w:rsid w:val="00927945"/>
    <w:rsid w:val="00930915"/>
    <w:rsid w:val="00931EA9"/>
    <w:rsid w:val="00934034"/>
    <w:rsid w:val="009344A8"/>
    <w:rsid w:val="00934746"/>
    <w:rsid w:val="009358F8"/>
    <w:rsid w:val="009360C7"/>
    <w:rsid w:val="00936427"/>
    <w:rsid w:val="009366E6"/>
    <w:rsid w:val="009377A0"/>
    <w:rsid w:val="00940015"/>
    <w:rsid w:val="009405D1"/>
    <w:rsid w:val="009406ED"/>
    <w:rsid w:val="00940F77"/>
    <w:rsid w:val="00941408"/>
    <w:rsid w:val="00942F75"/>
    <w:rsid w:val="00943C5C"/>
    <w:rsid w:val="0094431F"/>
    <w:rsid w:val="00946BDF"/>
    <w:rsid w:val="00947345"/>
    <w:rsid w:val="00950F94"/>
    <w:rsid w:val="009510A2"/>
    <w:rsid w:val="00951F2E"/>
    <w:rsid w:val="009520F0"/>
    <w:rsid w:val="009524A3"/>
    <w:rsid w:val="00953CD4"/>
    <w:rsid w:val="00953EFB"/>
    <w:rsid w:val="00954A69"/>
    <w:rsid w:val="00955362"/>
    <w:rsid w:val="00955708"/>
    <w:rsid w:val="00955CA0"/>
    <w:rsid w:val="00955F66"/>
    <w:rsid w:val="00956421"/>
    <w:rsid w:val="00957A5F"/>
    <w:rsid w:val="00960241"/>
    <w:rsid w:val="009607C7"/>
    <w:rsid w:val="009610B4"/>
    <w:rsid w:val="00961807"/>
    <w:rsid w:val="00961D70"/>
    <w:rsid w:val="00962D66"/>
    <w:rsid w:val="00965C13"/>
    <w:rsid w:val="009663EB"/>
    <w:rsid w:val="00966883"/>
    <w:rsid w:val="009674DC"/>
    <w:rsid w:val="009674FF"/>
    <w:rsid w:val="009702AE"/>
    <w:rsid w:val="00970F2C"/>
    <w:rsid w:val="0097139D"/>
    <w:rsid w:val="009713FA"/>
    <w:rsid w:val="00971571"/>
    <w:rsid w:val="00971C83"/>
    <w:rsid w:val="00972B17"/>
    <w:rsid w:val="00974124"/>
    <w:rsid w:val="0097511E"/>
    <w:rsid w:val="00975702"/>
    <w:rsid w:val="009758A2"/>
    <w:rsid w:val="00977603"/>
    <w:rsid w:val="009803A5"/>
    <w:rsid w:val="00980575"/>
    <w:rsid w:val="00980AEB"/>
    <w:rsid w:val="00982F5F"/>
    <w:rsid w:val="00983BF7"/>
    <w:rsid w:val="0098529F"/>
    <w:rsid w:val="00985694"/>
    <w:rsid w:val="00985CD9"/>
    <w:rsid w:val="00986A0A"/>
    <w:rsid w:val="00986FC2"/>
    <w:rsid w:val="009871BA"/>
    <w:rsid w:val="00987557"/>
    <w:rsid w:val="00987D7A"/>
    <w:rsid w:val="009904F8"/>
    <w:rsid w:val="0099185F"/>
    <w:rsid w:val="00991CC6"/>
    <w:rsid w:val="009922F0"/>
    <w:rsid w:val="00992947"/>
    <w:rsid w:val="00992A03"/>
    <w:rsid w:val="00992EF9"/>
    <w:rsid w:val="00994392"/>
    <w:rsid w:val="00994473"/>
    <w:rsid w:val="009945DA"/>
    <w:rsid w:val="009955DD"/>
    <w:rsid w:val="009957C7"/>
    <w:rsid w:val="00995E4F"/>
    <w:rsid w:val="009960E0"/>
    <w:rsid w:val="00996C56"/>
    <w:rsid w:val="00997744"/>
    <w:rsid w:val="0099796E"/>
    <w:rsid w:val="009A0D47"/>
    <w:rsid w:val="009A1656"/>
    <w:rsid w:val="009A2117"/>
    <w:rsid w:val="009A216D"/>
    <w:rsid w:val="009A29DD"/>
    <w:rsid w:val="009A2EAB"/>
    <w:rsid w:val="009A32A3"/>
    <w:rsid w:val="009A3DA2"/>
    <w:rsid w:val="009A4F24"/>
    <w:rsid w:val="009A5274"/>
    <w:rsid w:val="009A6655"/>
    <w:rsid w:val="009A76FA"/>
    <w:rsid w:val="009B0FFC"/>
    <w:rsid w:val="009B1016"/>
    <w:rsid w:val="009B14C7"/>
    <w:rsid w:val="009B17D9"/>
    <w:rsid w:val="009B19B7"/>
    <w:rsid w:val="009B1B5D"/>
    <w:rsid w:val="009B2E21"/>
    <w:rsid w:val="009B33FF"/>
    <w:rsid w:val="009B3464"/>
    <w:rsid w:val="009B4248"/>
    <w:rsid w:val="009B512C"/>
    <w:rsid w:val="009B608E"/>
    <w:rsid w:val="009B650F"/>
    <w:rsid w:val="009B668D"/>
    <w:rsid w:val="009B7465"/>
    <w:rsid w:val="009C01B4"/>
    <w:rsid w:val="009C387F"/>
    <w:rsid w:val="009C3A27"/>
    <w:rsid w:val="009C428F"/>
    <w:rsid w:val="009C5616"/>
    <w:rsid w:val="009C5C16"/>
    <w:rsid w:val="009C71A5"/>
    <w:rsid w:val="009D0EA5"/>
    <w:rsid w:val="009D0F18"/>
    <w:rsid w:val="009D10E7"/>
    <w:rsid w:val="009D13FB"/>
    <w:rsid w:val="009D1644"/>
    <w:rsid w:val="009D4C42"/>
    <w:rsid w:val="009D5ACC"/>
    <w:rsid w:val="009D681E"/>
    <w:rsid w:val="009D6902"/>
    <w:rsid w:val="009D7FAE"/>
    <w:rsid w:val="009E0308"/>
    <w:rsid w:val="009E0A36"/>
    <w:rsid w:val="009E0BA7"/>
    <w:rsid w:val="009E0D90"/>
    <w:rsid w:val="009E1099"/>
    <w:rsid w:val="009E2230"/>
    <w:rsid w:val="009E2468"/>
    <w:rsid w:val="009E2707"/>
    <w:rsid w:val="009E2BA8"/>
    <w:rsid w:val="009E3152"/>
    <w:rsid w:val="009E3904"/>
    <w:rsid w:val="009E4183"/>
    <w:rsid w:val="009E4479"/>
    <w:rsid w:val="009E5BE2"/>
    <w:rsid w:val="009E5F2D"/>
    <w:rsid w:val="009E60E9"/>
    <w:rsid w:val="009E61F3"/>
    <w:rsid w:val="009E679B"/>
    <w:rsid w:val="009E6EC1"/>
    <w:rsid w:val="009E78BE"/>
    <w:rsid w:val="009E7ED2"/>
    <w:rsid w:val="009F02EB"/>
    <w:rsid w:val="009F09F4"/>
    <w:rsid w:val="009F0D36"/>
    <w:rsid w:val="009F1728"/>
    <w:rsid w:val="009F1C98"/>
    <w:rsid w:val="009F21F7"/>
    <w:rsid w:val="009F2D4C"/>
    <w:rsid w:val="009F32A3"/>
    <w:rsid w:val="009F3815"/>
    <w:rsid w:val="009F409C"/>
    <w:rsid w:val="009F47B8"/>
    <w:rsid w:val="009F4C19"/>
    <w:rsid w:val="009F5C48"/>
    <w:rsid w:val="009F6675"/>
    <w:rsid w:val="009F708F"/>
    <w:rsid w:val="009F7305"/>
    <w:rsid w:val="009F78C4"/>
    <w:rsid w:val="009F7C8A"/>
    <w:rsid w:val="00A007CB"/>
    <w:rsid w:val="00A016E4"/>
    <w:rsid w:val="00A02EA6"/>
    <w:rsid w:val="00A0425D"/>
    <w:rsid w:val="00A04328"/>
    <w:rsid w:val="00A04501"/>
    <w:rsid w:val="00A04BB0"/>
    <w:rsid w:val="00A04C8E"/>
    <w:rsid w:val="00A056F0"/>
    <w:rsid w:val="00A05FBC"/>
    <w:rsid w:val="00A06578"/>
    <w:rsid w:val="00A06E88"/>
    <w:rsid w:val="00A06FF2"/>
    <w:rsid w:val="00A07EFC"/>
    <w:rsid w:val="00A10FFF"/>
    <w:rsid w:val="00A1269A"/>
    <w:rsid w:val="00A133AA"/>
    <w:rsid w:val="00A141D4"/>
    <w:rsid w:val="00A144F7"/>
    <w:rsid w:val="00A155FF"/>
    <w:rsid w:val="00A16B91"/>
    <w:rsid w:val="00A17498"/>
    <w:rsid w:val="00A17CAC"/>
    <w:rsid w:val="00A204EE"/>
    <w:rsid w:val="00A21570"/>
    <w:rsid w:val="00A21C5F"/>
    <w:rsid w:val="00A21DD2"/>
    <w:rsid w:val="00A21DFD"/>
    <w:rsid w:val="00A22923"/>
    <w:rsid w:val="00A22D19"/>
    <w:rsid w:val="00A22F65"/>
    <w:rsid w:val="00A23072"/>
    <w:rsid w:val="00A24237"/>
    <w:rsid w:val="00A245A0"/>
    <w:rsid w:val="00A24872"/>
    <w:rsid w:val="00A24E3B"/>
    <w:rsid w:val="00A25425"/>
    <w:rsid w:val="00A25478"/>
    <w:rsid w:val="00A25757"/>
    <w:rsid w:val="00A25A7D"/>
    <w:rsid w:val="00A26117"/>
    <w:rsid w:val="00A2623F"/>
    <w:rsid w:val="00A26F92"/>
    <w:rsid w:val="00A27869"/>
    <w:rsid w:val="00A27C96"/>
    <w:rsid w:val="00A3025C"/>
    <w:rsid w:val="00A3096A"/>
    <w:rsid w:val="00A3152B"/>
    <w:rsid w:val="00A322FB"/>
    <w:rsid w:val="00A32C41"/>
    <w:rsid w:val="00A34511"/>
    <w:rsid w:val="00A34712"/>
    <w:rsid w:val="00A353A5"/>
    <w:rsid w:val="00A35703"/>
    <w:rsid w:val="00A35C0E"/>
    <w:rsid w:val="00A36435"/>
    <w:rsid w:val="00A36A8E"/>
    <w:rsid w:val="00A36E1D"/>
    <w:rsid w:val="00A372B1"/>
    <w:rsid w:val="00A37A92"/>
    <w:rsid w:val="00A4073A"/>
    <w:rsid w:val="00A418D5"/>
    <w:rsid w:val="00A41927"/>
    <w:rsid w:val="00A444A3"/>
    <w:rsid w:val="00A4501C"/>
    <w:rsid w:val="00A45821"/>
    <w:rsid w:val="00A45B40"/>
    <w:rsid w:val="00A46196"/>
    <w:rsid w:val="00A46CC8"/>
    <w:rsid w:val="00A50BA8"/>
    <w:rsid w:val="00A5104F"/>
    <w:rsid w:val="00A535AD"/>
    <w:rsid w:val="00A5370E"/>
    <w:rsid w:val="00A53C1D"/>
    <w:rsid w:val="00A54922"/>
    <w:rsid w:val="00A550E5"/>
    <w:rsid w:val="00A55686"/>
    <w:rsid w:val="00A57C22"/>
    <w:rsid w:val="00A6032D"/>
    <w:rsid w:val="00A60928"/>
    <w:rsid w:val="00A60951"/>
    <w:rsid w:val="00A617A0"/>
    <w:rsid w:val="00A619F8"/>
    <w:rsid w:val="00A63679"/>
    <w:rsid w:val="00A6393A"/>
    <w:rsid w:val="00A63976"/>
    <w:rsid w:val="00A64EDF"/>
    <w:rsid w:val="00A6558E"/>
    <w:rsid w:val="00A65793"/>
    <w:rsid w:val="00A65F7F"/>
    <w:rsid w:val="00A6637C"/>
    <w:rsid w:val="00A663A7"/>
    <w:rsid w:val="00A667F5"/>
    <w:rsid w:val="00A66B8B"/>
    <w:rsid w:val="00A66E8A"/>
    <w:rsid w:val="00A66EEF"/>
    <w:rsid w:val="00A66EF3"/>
    <w:rsid w:val="00A676AD"/>
    <w:rsid w:val="00A678DA"/>
    <w:rsid w:val="00A70273"/>
    <w:rsid w:val="00A7071C"/>
    <w:rsid w:val="00A71244"/>
    <w:rsid w:val="00A71981"/>
    <w:rsid w:val="00A7199C"/>
    <w:rsid w:val="00A727BB"/>
    <w:rsid w:val="00A72935"/>
    <w:rsid w:val="00A72CBE"/>
    <w:rsid w:val="00A733CC"/>
    <w:rsid w:val="00A735BC"/>
    <w:rsid w:val="00A73BFD"/>
    <w:rsid w:val="00A74288"/>
    <w:rsid w:val="00A74CA6"/>
    <w:rsid w:val="00A7503F"/>
    <w:rsid w:val="00A7511D"/>
    <w:rsid w:val="00A75C11"/>
    <w:rsid w:val="00A75C2E"/>
    <w:rsid w:val="00A769CA"/>
    <w:rsid w:val="00A76EDC"/>
    <w:rsid w:val="00A77354"/>
    <w:rsid w:val="00A776B1"/>
    <w:rsid w:val="00A80EB2"/>
    <w:rsid w:val="00A80EEE"/>
    <w:rsid w:val="00A812B2"/>
    <w:rsid w:val="00A8167F"/>
    <w:rsid w:val="00A819E7"/>
    <w:rsid w:val="00A81B15"/>
    <w:rsid w:val="00A82201"/>
    <w:rsid w:val="00A83FA8"/>
    <w:rsid w:val="00A8447C"/>
    <w:rsid w:val="00A8529D"/>
    <w:rsid w:val="00A85C0F"/>
    <w:rsid w:val="00A870AB"/>
    <w:rsid w:val="00A87433"/>
    <w:rsid w:val="00A875C4"/>
    <w:rsid w:val="00A90B73"/>
    <w:rsid w:val="00A91279"/>
    <w:rsid w:val="00A917B3"/>
    <w:rsid w:val="00A920C6"/>
    <w:rsid w:val="00A9233F"/>
    <w:rsid w:val="00A92E05"/>
    <w:rsid w:val="00A93002"/>
    <w:rsid w:val="00A9394C"/>
    <w:rsid w:val="00A939FF"/>
    <w:rsid w:val="00A93F0B"/>
    <w:rsid w:val="00A93FE1"/>
    <w:rsid w:val="00A9447E"/>
    <w:rsid w:val="00A949C8"/>
    <w:rsid w:val="00A94F2B"/>
    <w:rsid w:val="00A96049"/>
    <w:rsid w:val="00A9638B"/>
    <w:rsid w:val="00A96E33"/>
    <w:rsid w:val="00A97C25"/>
    <w:rsid w:val="00AA031F"/>
    <w:rsid w:val="00AA0E1E"/>
    <w:rsid w:val="00AA1681"/>
    <w:rsid w:val="00AA1ABE"/>
    <w:rsid w:val="00AA39D4"/>
    <w:rsid w:val="00AA3D18"/>
    <w:rsid w:val="00AA3EB0"/>
    <w:rsid w:val="00AA4366"/>
    <w:rsid w:val="00AA510E"/>
    <w:rsid w:val="00AA618D"/>
    <w:rsid w:val="00AA62E6"/>
    <w:rsid w:val="00AA6625"/>
    <w:rsid w:val="00AA701D"/>
    <w:rsid w:val="00AA78C2"/>
    <w:rsid w:val="00AA7947"/>
    <w:rsid w:val="00AA7D17"/>
    <w:rsid w:val="00AB0524"/>
    <w:rsid w:val="00AB08EC"/>
    <w:rsid w:val="00AB0CF2"/>
    <w:rsid w:val="00AB39E6"/>
    <w:rsid w:val="00AB41C3"/>
    <w:rsid w:val="00AB4E14"/>
    <w:rsid w:val="00AB5276"/>
    <w:rsid w:val="00AB5D43"/>
    <w:rsid w:val="00AB5E0D"/>
    <w:rsid w:val="00AB66BB"/>
    <w:rsid w:val="00AC174D"/>
    <w:rsid w:val="00AC2152"/>
    <w:rsid w:val="00AC24B8"/>
    <w:rsid w:val="00AC25BC"/>
    <w:rsid w:val="00AC2CB1"/>
    <w:rsid w:val="00AC2D77"/>
    <w:rsid w:val="00AC2FE9"/>
    <w:rsid w:val="00AC3010"/>
    <w:rsid w:val="00AC30C4"/>
    <w:rsid w:val="00AC39EA"/>
    <w:rsid w:val="00AC570A"/>
    <w:rsid w:val="00AC5914"/>
    <w:rsid w:val="00AC63D8"/>
    <w:rsid w:val="00AC65C6"/>
    <w:rsid w:val="00AC69A3"/>
    <w:rsid w:val="00AC7B71"/>
    <w:rsid w:val="00AD01AB"/>
    <w:rsid w:val="00AD2248"/>
    <w:rsid w:val="00AD2D0C"/>
    <w:rsid w:val="00AD4D4D"/>
    <w:rsid w:val="00AD52BF"/>
    <w:rsid w:val="00AD578E"/>
    <w:rsid w:val="00AD5C73"/>
    <w:rsid w:val="00AD6A59"/>
    <w:rsid w:val="00AD6FE2"/>
    <w:rsid w:val="00AE025E"/>
    <w:rsid w:val="00AE09B9"/>
    <w:rsid w:val="00AE1B78"/>
    <w:rsid w:val="00AE1B83"/>
    <w:rsid w:val="00AE22DE"/>
    <w:rsid w:val="00AE3685"/>
    <w:rsid w:val="00AE52DB"/>
    <w:rsid w:val="00AE52F9"/>
    <w:rsid w:val="00AE55A2"/>
    <w:rsid w:val="00AE5F52"/>
    <w:rsid w:val="00AF0311"/>
    <w:rsid w:val="00AF0FF6"/>
    <w:rsid w:val="00AF1366"/>
    <w:rsid w:val="00AF1E63"/>
    <w:rsid w:val="00AF2A6A"/>
    <w:rsid w:val="00AF2E8A"/>
    <w:rsid w:val="00AF30EE"/>
    <w:rsid w:val="00AF314C"/>
    <w:rsid w:val="00AF34CD"/>
    <w:rsid w:val="00AF4C8B"/>
    <w:rsid w:val="00AF5753"/>
    <w:rsid w:val="00AF5F43"/>
    <w:rsid w:val="00AF623D"/>
    <w:rsid w:val="00AF7350"/>
    <w:rsid w:val="00AF73CD"/>
    <w:rsid w:val="00AF73EC"/>
    <w:rsid w:val="00AF7F20"/>
    <w:rsid w:val="00B006AD"/>
    <w:rsid w:val="00B0093F"/>
    <w:rsid w:val="00B01099"/>
    <w:rsid w:val="00B01764"/>
    <w:rsid w:val="00B01FBB"/>
    <w:rsid w:val="00B0225F"/>
    <w:rsid w:val="00B02967"/>
    <w:rsid w:val="00B048EC"/>
    <w:rsid w:val="00B052B9"/>
    <w:rsid w:val="00B05B4C"/>
    <w:rsid w:val="00B06399"/>
    <w:rsid w:val="00B07DAD"/>
    <w:rsid w:val="00B07E34"/>
    <w:rsid w:val="00B10051"/>
    <w:rsid w:val="00B10132"/>
    <w:rsid w:val="00B10198"/>
    <w:rsid w:val="00B10EE2"/>
    <w:rsid w:val="00B111BB"/>
    <w:rsid w:val="00B11613"/>
    <w:rsid w:val="00B1167C"/>
    <w:rsid w:val="00B126BC"/>
    <w:rsid w:val="00B12C5E"/>
    <w:rsid w:val="00B14399"/>
    <w:rsid w:val="00B14E5E"/>
    <w:rsid w:val="00B1541F"/>
    <w:rsid w:val="00B15544"/>
    <w:rsid w:val="00B15C85"/>
    <w:rsid w:val="00B178B5"/>
    <w:rsid w:val="00B17A28"/>
    <w:rsid w:val="00B17C37"/>
    <w:rsid w:val="00B20B96"/>
    <w:rsid w:val="00B21725"/>
    <w:rsid w:val="00B21C22"/>
    <w:rsid w:val="00B22612"/>
    <w:rsid w:val="00B25053"/>
    <w:rsid w:val="00B2728A"/>
    <w:rsid w:val="00B27DC6"/>
    <w:rsid w:val="00B3010F"/>
    <w:rsid w:val="00B30AF1"/>
    <w:rsid w:val="00B30C2B"/>
    <w:rsid w:val="00B34D1B"/>
    <w:rsid w:val="00B35594"/>
    <w:rsid w:val="00B35AE5"/>
    <w:rsid w:val="00B3647E"/>
    <w:rsid w:val="00B365D3"/>
    <w:rsid w:val="00B3795F"/>
    <w:rsid w:val="00B37F8D"/>
    <w:rsid w:val="00B403CF"/>
    <w:rsid w:val="00B41590"/>
    <w:rsid w:val="00B42588"/>
    <w:rsid w:val="00B4290B"/>
    <w:rsid w:val="00B42F96"/>
    <w:rsid w:val="00B43329"/>
    <w:rsid w:val="00B435FF"/>
    <w:rsid w:val="00B43C6F"/>
    <w:rsid w:val="00B44967"/>
    <w:rsid w:val="00B449E1"/>
    <w:rsid w:val="00B45150"/>
    <w:rsid w:val="00B4581D"/>
    <w:rsid w:val="00B45843"/>
    <w:rsid w:val="00B4597C"/>
    <w:rsid w:val="00B46BFF"/>
    <w:rsid w:val="00B47785"/>
    <w:rsid w:val="00B47CBD"/>
    <w:rsid w:val="00B51295"/>
    <w:rsid w:val="00B51854"/>
    <w:rsid w:val="00B5334E"/>
    <w:rsid w:val="00B53520"/>
    <w:rsid w:val="00B53AE0"/>
    <w:rsid w:val="00B544BA"/>
    <w:rsid w:val="00B5465E"/>
    <w:rsid w:val="00B565CF"/>
    <w:rsid w:val="00B5662C"/>
    <w:rsid w:val="00B567AD"/>
    <w:rsid w:val="00B57168"/>
    <w:rsid w:val="00B6057E"/>
    <w:rsid w:val="00B608CB"/>
    <w:rsid w:val="00B60CA1"/>
    <w:rsid w:val="00B6213A"/>
    <w:rsid w:val="00B62206"/>
    <w:rsid w:val="00B63030"/>
    <w:rsid w:val="00B64827"/>
    <w:rsid w:val="00B65F3D"/>
    <w:rsid w:val="00B66203"/>
    <w:rsid w:val="00B66CE7"/>
    <w:rsid w:val="00B66FD3"/>
    <w:rsid w:val="00B6794E"/>
    <w:rsid w:val="00B67F68"/>
    <w:rsid w:val="00B71771"/>
    <w:rsid w:val="00B71994"/>
    <w:rsid w:val="00B724D8"/>
    <w:rsid w:val="00B72AB8"/>
    <w:rsid w:val="00B7319C"/>
    <w:rsid w:val="00B73E37"/>
    <w:rsid w:val="00B74C1F"/>
    <w:rsid w:val="00B74DC6"/>
    <w:rsid w:val="00B75FF3"/>
    <w:rsid w:val="00B77477"/>
    <w:rsid w:val="00B777AB"/>
    <w:rsid w:val="00B805AF"/>
    <w:rsid w:val="00B80678"/>
    <w:rsid w:val="00B80EB8"/>
    <w:rsid w:val="00B81752"/>
    <w:rsid w:val="00B81BDA"/>
    <w:rsid w:val="00B82B9A"/>
    <w:rsid w:val="00B82BD8"/>
    <w:rsid w:val="00B82D8E"/>
    <w:rsid w:val="00B83C87"/>
    <w:rsid w:val="00B83DF1"/>
    <w:rsid w:val="00B84492"/>
    <w:rsid w:val="00B8470B"/>
    <w:rsid w:val="00B847E4"/>
    <w:rsid w:val="00B8537E"/>
    <w:rsid w:val="00B85E5F"/>
    <w:rsid w:val="00B8671E"/>
    <w:rsid w:val="00B86A1B"/>
    <w:rsid w:val="00B86D05"/>
    <w:rsid w:val="00B87D0E"/>
    <w:rsid w:val="00B87FD3"/>
    <w:rsid w:val="00B90EE3"/>
    <w:rsid w:val="00B912F1"/>
    <w:rsid w:val="00B92CB0"/>
    <w:rsid w:val="00B93017"/>
    <w:rsid w:val="00B93E6C"/>
    <w:rsid w:val="00B940D3"/>
    <w:rsid w:val="00B94756"/>
    <w:rsid w:val="00B95AAA"/>
    <w:rsid w:val="00B9655E"/>
    <w:rsid w:val="00B9669B"/>
    <w:rsid w:val="00B97104"/>
    <w:rsid w:val="00B97912"/>
    <w:rsid w:val="00BA0769"/>
    <w:rsid w:val="00BA1316"/>
    <w:rsid w:val="00BA2353"/>
    <w:rsid w:val="00BA2F09"/>
    <w:rsid w:val="00BA3CFF"/>
    <w:rsid w:val="00BA3D33"/>
    <w:rsid w:val="00BA3D8E"/>
    <w:rsid w:val="00BA40A6"/>
    <w:rsid w:val="00BA45AF"/>
    <w:rsid w:val="00BA4F80"/>
    <w:rsid w:val="00BA52EA"/>
    <w:rsid w:val="00BA5AF0"/>
    <w:rsid w:val="00BA6203"/>
    <w:rsid w:val="00BA6D48"/>
    <w:rsid w:val="00BB0F57"/>
    <w:rsid w:val="00BB1084"/>
    <w:rsid w:val="00BB1436"/>
    <w:rsid w:val="00BB147F"/>
    <w:rsid w:val="00BB1A65"/>
    <w:rsid w:val="00BB2193"/>
    <w:rsid w:val="00BB2391"/>
    <w:rsid w:val="00BB36F2"/>
    <w:rsid w:val="00BB40F6"/>
    <w:rsid w:val="00BB4257"/>
    <w:rsid w:val="00BB545A"/>
    <w:rsid w:val="00BB5812"/>
    <w:rsid w:val="00BB6DBC"/>
    <w:rsid w:val="00BB72C3"/>
    <w:rsid w:val="00BB7A7C"/>
    <w:rsid w:val="00BB7AFC"/>
    <w:rsid w:val="00BC01E1"/>
    <w:rsid w:val="00BC0A6E"/>
    <w:rsid w:val="00BC112B"/>
    <w:rsid w:val="00BC1AF8"/>
    <w:rsid w:val="00BC1EDF"/>
    <w:rsid w:val="00BC233A"/>
    <w:rsid w:val="00BC2498"/>
    <w:rsid w:val="00BC2887"/>
    <w:rsid w:val="00BC43FB"/>
    <w:rsid w:val="00BC4744"/>
    <w:rsid w:val="00BC47A6"/>
    <w:rsid w:val="00BC5151"/>
    <w:rsid w:val="00BC64E3"/>
    <w:rsid w:val="00BC7507"/>
    <w:rsid w:val="00BC761B"/>
    <w:rsid w:val="00BC7831"/>
    <w:rsid w:val="00BD0081"/>
    <w:rsid w:val="00BD049D"/>
    <w:rsid w:val="00BD0FED"/>
    <w:rsid w:val="00BD20EA"/>
    <w:rsid w:val="00BD30E5"/>
    <w:rsid w:val="00BD30F2"/>
    <w:rsid w:val="00BD37FC"/>
    <w:rsid w:val="00BD3B9B"/>
    <w:rsid w:val="00BD42F8"/>
    <w:rsid w:val="00BD5B3F"/>
    <w:rsid w:val="00BD6318"/>
    <w:rsid w:val="00BD747A"/>
    <w:rsid w:val="00BD74AA"/>
    <w:rsid w:val="00BD74C1"/>
    <w:rsid w:val="00BD7842"/>
    <w:rsid w:val="00BE01BC"/>
    <w:rsid w:val="00BE17B6"/>
    <w:rsid w:val="00BE26C4"/>
    <w:rsid w:val="00BE279B"/>
    <w:rsid w:val="00BE2A73"/>
    <w:rsid w:val="00BE3B46"/>
    <w:rsid w:val="00BE425E"/>
    <w:rsid w:val="00BE5C16"/>
    <w:rsid w:val="00BE6E75"/>
    <w:rsid w:val="00BE6FE4"/>
    <w:rsid w:val="00BE7330"/>
    <w:rsid w:val="00BE75EE"/>
    <w:rsid w:val="00BF0E05"/>
    <w:rsid w:val="00BF14B8"/>
    <w:rsid w:val="00BF26D0"/>
    <w:rsid w:val="00BF29A7"/>
    <w:rsid w:val="00BF30B0"/>
    <w:rsid w:val="00BF3B6A"/>
    <w:rsid w:val="00BF3D7E"/>
    <w:rsid w:val="00BF4511"/>
    <w:rsid w:val="00BF4A92"/>
    <w:rsid w:val="00BF50B3"/>
    <w:rsid w:val="00BF5407"/>
    <w:rsid w:val="00BF56B6"/>
    <w:rsid w:val="00BF6E56"/>
    <w:rsid w:val="00BF7085"/>
    <w:rsid w:val="00C00BE5"/>
    <w:rsid w:val="00C00F4F"/>
    <w:rsid w:val="00C0113C"/>
    <w:rsid w:val="00C017E2"/>
    <w:rsid w:val="00C038AA"/>
    <w:rsid w:val="00C03978"/>
    <w:rsid w:val="00C04D8D"/>
    <w:rsid w:val="00C06100"/>
    <w:rsid w:val="00C0664C"/>
    <w:rsid w:val="00C076C5"/>
    <w:rsid w:val="00C10CC2"/>
    <w:rsid w:val="00C11AC3"/>
    <w:rsid w:val="00C1336F"/>
    <w:rsid w:val="00C13B16"/>
    <w:rsid w:val="00C143B5"/>
    <w:rsid w:val="00C154E8"/>
    <w:rsid w:val="00C1651E"/>
    <w:rsid w:val="00C16AA8"/>
    <w:rsid w:val="00C16DB0"/>
    <w:rsid w:val="00C208E0"/>
    <w:rsid w:val="00C20C2B"/>
    <w:rsid w:val="00C22029"/>
    <w:rsid w:val="00C2428B"/>
    <w:rsid w:val="00C24B97"/>
    <w:rsid w:val="00C25731"/>
    <w:rsid w:val="00C261B3"/>
    <w:rsid w:val="00C2678F"/>
    <w:rsid w:val="00C2786F"/>
    <w:rsid w:val="00C31653"/>
    <w:rsid w:val="00C31751"/>
    <w:rsid w:val="00C31DD5"/>
    <w:rsid w:val="00C3331E"/>
    <w:rsid w:val="00C342FF"/>
    <w:rsid w:val="00C34B84"/>
    <w:rsid w:val="00C354F0"/>
    <w:rsid w:val="00C35D58"/>
    <w:rsid w:val="00C366AA"/>
    <w:rsid w:val="00C36E1E"/>
    <w:rsid w:val="00C37342"/>
    <w:rsid w:val="00C374AA"/>
    <w:rsid w:val="00C37715"/>
    <w:rsid w:val="00C378D3"/>
    <w:rsid w:val="00C402F1"/>
    <w:rsid w:val="00C41109"/>
    <w:rsid w:val="00C411B2"/>
    <w:rsid w:val="00C4146B"/>
    <w:rsid w:val="00C4146D"/>
    <w:rsid w:val="00C43B9A"/>
    <w:rsid w:val="00C443A4"/>
    <w:rsid w:val="00C449CA"/>
    <w:rsid w:val="00C459D4"/>
    <w:rsid w:val="00C45F19"/>
    <w:rsid w:val="00C468A8"/>
    <w:rsid w:val="00C4763F"/>
    <w:rsid w:val="00C47A17"/>
    <w:rsid w:val="00C502FA"/>
    <w:rsid w:val="00C50896"/>
    <w:rsid w:val="00C50FDF"/>
    <w:rsid w:val="00C5156B"/>
    <w:rsid w:val="00C54BD9"/>
    <w:rsid w:val="00C556D6"/>
    <w:rsid w:val="00C55940"/>
    <w:rsid w:val="00C57319"/>
    <w:rsid w:val="00C60362"/>
    <w:rsid w:val="00C6264B"/>
    <w:rsid w:val="00C62A1B"/>
    <w:rsid w:val="00C630B2"/>
    <w:rsid w:val="00C6392C"/>
    <w:rsid w:val="00C63E4C"/>
    <w:rsid w:val="00C6413A"/>
    <w:rsid w:val="00C64993"/>
    <w:rsid w:val="00C654D6"/>
    <w:rsid w:val="00C65C87"/>
    <w:rsid w:val="00C66137"/>
    <w:rsid w:val="00C66165"/>
    <w:rsid w:val="00C6724D"/>
    <w:rsid w:val="00C67400"/>
    <w:rsid w:val="00C70924"/>
    <w:rsid w:val="00C70CF6"/>
    <w:rsid w:val="00C72AD8"/>
    <w:rsid w:val="00C73AB0"/>
    <w:rsid w:val="00C73F40"/>
    <w:rsid w:val="00C73FC4"/>
    <w:rsid w:val="00C74134"/>
    <w:rsid w:val="00C74DEA"/>
    <w:rsid w:val="00C74F36"/>
    <w:rsid w:val="00C7514F"/>
    <w:rsid w:val="00C75AFC"/>
    <w:rsid w:val="00C76F40"/>
    <w:rsid w:val="00C76F46"/>
    <w:rsid w:val="00C770B1"/>
    <w:rsid w:val="00C77A25"/>
    <w:rsid w:val="00C77C3E"/>
    <w:rsid w:val="00C80223"/>
    <w:rsid w:val="00C80394"/>
    <w:rsid w:val="00C80518"/>
    <w:rsid w:val="00C80567"/>
    <w:rsid w:val="00C81652"/>
    <w:rsid w:val="00C81A0E"/>
    <w:rsid w:val="00C81D59"/>
    <w:rsid w:val="00C81E62"/>
    <w:rsid w:val="00C822DA"/>
    <w:rsid w:val="00C82842"/>
    <w:rsid w:val="00C82CC3"/>
    <w:rsid w:val="00C830F8"/>
    <w:rsid w:val="00C8364C"/>
    <w:rsid w:val="00C84690"/>
    <w:rsid w:val="00C85212"/>
    <w:rsid w:val="00C863D1"/>
    <w:rsid w:val="00C8668C"/>
    <w:rsid w:val="00C86EF3"/>
    <w:rsid w:val="00C90911"/>
    <w:rsid w:val="00C90B80"/>
    <w:rsid w:val="00C90BCF"/>
    <w:rsid w:val="00C913AA"/>
    <w:rsid w:val="00C91D71"/>
    <w:rsid w:val="00C920EF"/>
    <w:rsid w:val="00C924CA"/>
    <w:rsid w:val="00C92F8C"/>
    <w:rsid w:val="00C93788"/>
    <w:rsid w:val="00C94F25"/>
    <w:rsid w:val="00C952F7"/>
    <w:rsid w:val="00C955BC"/>
    <w:rsid w:val="00C95647"/>
    <w:rsid w:val="00C968CE"/>
    <w:rsid w:val="00C96B72"/>
    <w:rsid w:val="00C96CAB"/>
    <w:rsid w:val="00C96D94"/>
    <w:rsid w:val="00C977AC"/>
    <w:rsid w:val="00CA09A4"/>
    <w:rsid w:val="00CA1121"/>
    <w:rsid w:val="00CA1782"/>
    <w:rsid w:val="00CA196D"/>
    <w:rsid w:val="00CA22FD"/>
    <w:rsid w:val="00CA2710"/>
    <w:rsid w:val="00CA281A"/>
    <w:rsid w:val="00CA2A78"/>
    <w:rsid w:val="00CA367D"/>
    <w:rsid w:val="00CA3D3E"/>
    <w:rsid w:val="00CA54C7"/>
    <w:rsid w:val="00CA5BC2"/>
    <w:rsid w:val="00CA6CD5"/>
    <w:rsid w:val="00CA6E3D"/>
    <w:rsid w:val="00CA780F"/>
    <w:rsid w:val="00CA7C45"/>
    <w:rsid w:val="00CB0380"/>
    <w:rsid w:val="00CB1038"/>
    <w:rsid w:val="00CB1B8A"/>
    <w:rsid w:val="00CB271F"/>
    <w:rsid w:val="00CB3542"/>
    <w:rsid w:val="00CB4D1F"/>
    <w:rsid w:val="00CB51A7"/>
    <w:rsid w:val="00CB597F"/>
    <w:rsid w:val="00CB5CCB"/>
    <w:rsid w:val="00CB5EEE"/>
    <w:rsid w:val="00CB621C"/>
    <w:rsid w:val="00CB639F"/>
    <w:rsid w:val="00CB7BB8"/>
    <w:rsid w:val="00CC155D"/>
    <w:rsid w:val="00CC400F"/>
    <w:rsid w:val="00CC48DB"/>
    <w:rsid w:val="00CC4987"/>
    <w:rsid w:val="00CC4ED0"/>
    <w:rsid w:val="00CC4FF5"/>
    <w:rsid w:val="00CC520E"/>
    <w:rsid w:val="00CC6611"/>
    <w:rsid w:val="00CC7ABF"/>
    <w:rsid w:val="00CD009E"/>
    <w:rsid w:val="00CD108D"/>
    <w:rsid w:val="00CD15E6"/>
    <w:rsid w:val="00CD1D75"/>
    <w:rsid w:val="00CD2317"/>
    <w:rsid w:val="00CD2FD4"/>
    <w:rsid w:val="00CD3EA8"/>
    <w:rsid w:val="00CD42C7"/>
    <w:rsid w:val="00CD55AB"/>
    <w:rsid w:val="00CD560B"/>
    <w:rsid w:val="00CD5C70"/>
    <w:rsid w:val="00CD62D3"/>
    <w:rsid w:val="00CD63EA"/>
    <w:rsid w:val="00CD6762"/>
    <w:rsid w:val="00CD7A9E"/>
    <w:rsid w:val="00CE0031"/>
    <w:rsid w:val="00CE014B"/>
    <w:rsid w:val="00CE1850"/>
    <w:rsid w:val="00CE2F6F"/>
    <w:rsid w:val="00CE3318"/>
    <w:rsid w:val="00CE44CD"/>
    <w:rsid w:val="00CE49A4"/>
    <w:rsid w:val="00CE4B19"/>
    <w:rsid w:val="00CE4F62"/>
    <w:rsid w:val="00CE503B"/>
    <w:rsid w:val="00CE7042"/>
    <w:rsid w:val="00CE73A9"/>
    <w:rsid w:val="00CF0048"/>
    <w:rsid w:val="00CF0F1D"/>
    <w:rsid w:val="00CF3F88"/>
    <w:rsid w:val="00CF406B"/>
    <w:rsid w:val="00CF4F03"/>
    <w:rsid w:val="00CF5540"/>
    <w:rsid w:val="00CF5CDC"/>
    <w:rsid w:val="00CF5EBF"/>
    <w:rsid w:val="00CF6E52"/>
    <w:rsid w:val="00CF7385"/>
    <w:rsid w:val="00CF7B9F"/>
    <w:rsid w:val="00CF7EBC"/>
    <w:rsid w:val="00D00596"/>
    <w:rsid w:val="00D0083B"/>
    <w:rsid w:val="00D0093C"/>
    <w:rsid w:val="00D015E1"/>
    <w:rsid w:val="00D0268F"/>
    <w:rsid w:val="00D02BA0"/>
    <w:rsid w:val="00D03168"/>
    <w:rsid w:val="00D0326C"/>
    <w:rsid w:val="00D063A0"/>
    <w:rsid w:val="00D0679A"/>
    <w:rsid w:val="00D07606"/>
    <w:rsid w:val="00D07AC4"/>
    <w:rsid w:val="00D112FC"/>
    <w:rsid w:val="00D11666"/>
    <w:rsid w:val="00D1189F"/>
    <w:rsid w:val="00D11E6C"/>
    <w:rsid w:val="00D121FA"/>
    <w:rsid w:val="00D127C8"/>
    <w:rsid w:val="00D130CC"/>
    <w:rsid w:val="00D134EF"/>
    <w:rsid w:val="00D13882"/>
    <w:rsid w:val="00D13B94"/>
    <w:rsid w:val="00D13BB3"/>
    <w:rsid w:val="00D148E0"/>
    <w:rsid w:val="00D1538A"/>
    <w:rsid w:val="00D16FF4"/>
    <w:rsid w:val="00D17635"/>
    <w:rsid w:val="00D20585"/>
    <w:rsid w:val="00D20C5B"/>
    <w:rsid w:val="00D22016"/>
    <w:rsid w:val="00D22777"/>
    <w:rsid w:val="00D227D3"/>
    <w:rsid w:val="00D22B00"/>
    <w:rsid w:val="00D2322B"/>
    <w:rsid w:val="00D23BFA"/>
    <w:rsid w:val="00D24C04"/>
    <w:rsid w:val="00D24E63"/>
    <w:rsid w:val="00D254B9"/>
    <w:rsid w:val="00D266CA"/>
    <w:rsid w:val="00D26ED2"/>
    <w:rsid w:val="00D26F16"/>
    <w:rsid w:val="00D27480"/>
    <w:rsid w:val="00D27B66"/>
    <w:rsid w:val="00D30E56"/>
    <w:rsid w:val="00D314E3"/>
    <w:rsid w:val="00D318D5"/>
    <w:rsid w:val="00D31A98"/>
    <w:rsid w:val="00D3552F"/>
    <w:rsid w:val="00D36FB2"/>
    <w:rsid w:val="00D406CA"/>
    <w:rsid w:val="00D40B3F"/>
    <w:rsid w:val="00D41763"/>
    <w:rsid w:val="00D41C5E"/>
    <w:rsid w:val="00D4221B"/>
    <w:rsid w:val="00D42D30"/>
    <w:rsid w:val="00D43F45"/>
    <w:rsid w:val="00D446C0"/>
    <w:rsid w:val="00D47422"/>
    <w:rsid w:val="00D47573"/>
    <w:rsid w:val="00D4776D"/>
    <w:rsid w:val="00D507B1"/>
    <w:rsid w:val="00D5124B"/>
    <w:rsid w:val="00D52E34"/>
    <w:rsid w:val="00D53556"/>
    <w:rsid w:val="00D53C4C"/>
    <w:rsid w:val="00D53E2F"/>
    <w:rsid w:val="00D568C3"/>
    <w:rsid w:val="00D56BD1"/>
    <w:rsid w:val="00D5708A"/>
    <w:rsid w:val="00D57F05"/>
    <w:rsid w:val="00D60980"/>
    <w:rsid w:val="00D60D15"/>
    <w:rsid w:val="00D61D8C"/>
    <w:rsid w:val="00D628E8"/>
    <w:rsid w:val="00D63CFB"/>
    <w:rsid w:val="00D63F89"/>
    <w:rsid w:val="00D6416C"/>
    <w:rsid w:val="00D64865"/>
    <w:rsid w:val="00D6591A"/>
    <w:rsid w:val="00D66F5E"/>
    <w:rsid w:val="00D67712"/>
    <w:rsid w:val="00D70604"/>
    <w:rsid w:val="00D70BB6"/>
    <w:rsid w:val="00D71641"/>
    <w:rsid w:val="00D71E96"/>
    <w:rsid w:val="00D7243A"/>
    <w:rsid w:val="00D729DA"/>
    <w:rsid w:val="00D73A7E"/>
    <w:rsid w:val="00D73F07"/>
    <w:rsid w:val="00D741AF"/>
    <w:rsid w:val="00D7431C"/>
    <w:rsid w:val="00D7459F"/>
    <w:rsid w:val="00D75509"/>
    <w:rsid w:val="00D755A9"/>
    <w:rsid w:val="00D758F2"/>
    <w:rsid w:val="00D75960"/>
    <w:rsid w:val="00D77C8D"/>
    <w:rsid w:val="00D77EF5"/>
    <w:rsid w:val="00D80850"/>
    <w:rsid w:val="00D80B74"/>
    <w:rsid w:val="00D8164A"/>
    <w:rsid w:val="00D816C1"/>
    <w:rsid w:val="00D83527"/>
    <w:rsid w:val="00D8387C"/>
    <w:rsid w:val="00D83A67"/>
    <w:rsid w:val="00D85AE4"/>
    <w:rsid w:val="00D85F82"/>
    <w:rsid w:val="00D860B6"/>
    <w:rsid w:val="00D87497"/>
    <w:rsid w:val="00D906AC"/>
    <w:rsid w:val="00D910DA"/>
    <w:rsid w:val="00D9163C"/>
    <w:rsid w:val="00D92D3A"/>
    <w:rsid w:val="00D93145"/>
    <w:rsid w:val="00D93AE2"/>
    <w:rsid w:val="00D93CE7"/>
    <w:rsid w:val="00D93E6E"/>
    <w:rsid w:val="00D9537A"/>
    <w:rsid w:val="00D95910"/>
    <w:rsid w:val="00D95963"/>
    <w:rsid w:val="00D959C4"/>
    <w:rsid w:val="00D95E7F"/>
    <w:rsid w:val="00D9635A"/>
    <w:rsid w:val="00D97109"/>
    <w:rsid w:val="00D97F0A"/>
    <w:rsid w:val="00DA095C"/>
    <w:rsid w:val="00DA0D3C"/>
    <w:rsid w:val="00DA2B1E"/>
    <w:rsid w:val="00DA3582"/>
    <w:rsid w:val="00DA4C27"/>
    <w:rsid w:val="00DA4E3F"/>
    <w:rsid w:val="00DA5300"/>
    <w:rsid w:val="00DA648F"/>
    <w:rsid w:val="00DA6E9B"/>
    <w:rsid w:val="00DA6FF8"/>
    <w:rsid w:val="00DA721B"/>
    <w:rsid w:val="00DB0409"/>
    <w:rsid w:val="00DB0F28"/>
    <w:rsid w:val="00DB2940"/>
    <w:rsid w:val="00DB2C1A"/>
    <w:rsid w:val="00DB312A"/>
    <w:rsid w:val="00DB433B"/>
    <w:rsid w:val="00DB4388"/>
    <w:rsid w:val="00DB458D"/>
    <w:rsid w:val="00DB4CCC"/>
    <w:rsid w:val="00DB4CFA"/>
    <w:rsid w:val="00DB50D3"/>
    <w:rsid w:val="00DB56DE"/>
    <w:rsid w:val="00DB5824"/>
    <w:rsid w:val="00DB6B27"/>
    <w:rsid w:val="00DB6DB1"/>
    <w:rsid w:val="00DB7165"/>
    <w:rsid w:val="00DB7EB1"/>
    <w:rsid w:val="00DC0F5D"/>
    <w:rsid w:val="00DC13AC"/>
    <w:rsid w:val="00DC231A"/>
    <w:rsid w:val="00DC257E"/>
    <w:rsid w:val="00DC2D67"/>
    <w:rsid w:val="00DC34E0"/>
    <w:rsid w:val="00DC3D2F"/>
    <w:rsid w:val="00DC4360"/>
    <w:rsid w:val="00DC4CA0"/>
    <w:rsid w:val="00DC5A8C"/>
    <w:rsid w:val="00DC5BBF"/>
    <w:rsid w:val="00DC5E93"/>
    <w:rsid w:val="00DC6398"/>
    <w:rsid w:val="00DC63E1"/>
    <w:rsid w:val="00DC64C2"/>
    <w:rsid w:val="00DC6645"/>
    <w:rsid w:val="00DC68E9"/>
    <w:rsid w:val="00DC7181"/>
    <w:rsid w:val="00DC7617"/>
    <w:rsid w:val="00DC7AD6"/>
    <w:rsid w:val="00DC7B15"/>
    <w:rsid w:val="00DD140E"/>
    <w:rsid w:val="00DD171A"/>
    <w:rsid w:val="00DD19A2"/>
    <w:rsid w:val="00DD248A"/>
    <w:rsid w:val="00DD28A0"/>
    <w:rsid w:val="00DD2975"/>
    <w:rsid w:val="00DD2B49"/>
    <w:rsid w:val="00DD360C"/>
    <w:rsid w:val="00DD3645"/>
    <w:rsid w:val="00DD3B92"/>
    <w:rsid w:val="00DD4345"/>
    <w:rsid w:val="00DD4ED0"/>
    <w:rsid w:val="00DD518F"/>
    <w:rsid w:val="00DD6036"/>
    <w:rsid w:val="00DD728A"/>
    <w:rsid w:val="00DD734B"/>
    <w:rsid w:val="00DE03A2"/>
    <w:rsid w:val="00DE0805"/>
    <w:rsid w:val="00DE1C31"/>
    <w:rsid w:val="00DE1CF1"/>
    <w:rsid w:val="00DE2EE8"/>
    <w:rsid w:val="00DE31FE"/>
    <w:rsid w:val="00DE627D"/>
    <w:rsid w:val="00DE6560"/>
    <w:rsid w:val="00DE6952"/>
    <w:rsid w:val="00DE6DA3"/>
    <w:rsid w:val="00DE7EB2"/>
    <w:rsid w:val="00DE7F8A"/>
    <w:rsid w:val="00DF0C43"/>
    <w:rsid w:val="00DF0D63"/>
    <w:rsid w:val="00DF0E35"/>
    <w:rsid w:val="00DF1334"/>
    <w:rsid w:val="00DF14BA"/>
    <w:rsid w:val="00DF346C"/>
    <w:rsid w:val="00DF49B6"/>
    <w:rsid w:val="00DF520E"/>
    <w:rsid w:val="00DF684D"/>
    <w:rsid w:val="00DF6D1C"/>
    <w:rsid w:val="00DF6FCE"/>
    <w:rsid w:val="00DF7800"/>
    <w:rsid w:val="00E0014C"/>
    <w:rsid w:val="00E00191"/>
    <w:rsid w:val="00E002CD"/>
    <w:rsid w:val="00E009EA"/>
    <w:rsid w:val="00E0137A"/>
    <w:rsid w:val="00E04950"/>
    <w:rsid w:val="00E0634B"/>
    <w:rsid w:val="00E06902"/>
    <w:rsid w:val="00E06A9C"/>
    <w:rsid w:val="00E06B93"/>
    <w:rsid w:val="00E06DF2"/>
    <w:rsid w:val="00E07F43"/>
    <w:rsid w:val="00E12C08"/>
    <w:rsid w:val="00E136AA"/>
    <w:rsid w:val="00E137C2"/>
    <w:rsid w:val="00E13D78"/>
    <w:rsid w:val="00E14436"/>
    <w:rsid w:val="00E14A5E"/>
    <w:rsid w:val="00E15365"/>
    <w:rsid w:val="00E15859"/>
    <w:rsid w:val="00E15A06"/>
    <w:rsid w:val="00E16991"/>
    <w:rsid w:val="00E16B23"/>
    <w:rsid w:val="00E16FCB"/>
    <w:rsid w:val="00E17B46"/>
    <w:rsid w:val="00E17D37"/>
    <w:rsid w:val="00E200E9"/>
    <w:rsid w:val="00E20134"/>
    <w:rsid w:val="00E208D5"/>
    <w:rsid w:val="00E2116B"/>
    <w:rsid w:val="00E21818"/>
    <w:rsid w:val="00E2206F"/>
    <w:rsid w:val="00E22870"/>
    <w:rsid w:val="00E2297C"/>
    <w:rsid w:val="00E234E1"/>
    <w:rsid w:val="00E237CB"/>
    <w:rsid w:val="00E23ADB"/>
    <w:rsid w:val="00E24446"/>
    <w:rsid w:val="00E24903"/>
    <w:rsid w:val="00E26802"/>
    <w:rsid w:val="00E308DC"/>
    <w:rsid w:val="00E317CB"/>
    <w:rsid w:val="00E31F7D"/>
    <w:rsid w:val="00E3245A"/>
    <w:rsid w:val="00E331DA"/>
    <w:rsid w:val="00E33FA8"/>
    <w:rsid w:val="00E34245"/>
    <w:rsid w:val="00E366C2"/>
    <w:rsid w:val="00E3783B"/>
    <w:rsid w:val="00E405B1"/>
    <w:rsid w:val="00E40C9E"/>
    <w:rsid w:val="00E40FF8"/>
    <w:rsid w:val="00E411EA"/>
    <w:rsid w:val="00E414CE"/>
    <w:rsid w:val="00E429B7"/>
    <w:rsid w:val="00E43563"/>
    <w:rsid w:val="00E4357D"/>
    <w:rsid w:val="00E440F4"/>
    <w:rsid w:val="00E44F7D"/>
    <w:rsid w:val="00E4535F"/>
    <w:rsid w:val="00E45BB5"/>
    <w:rsid w:val="00E45FAC"/>
    <w:rsid w:val="00E501BD"/>
    <w:rsid w:val="00E51F44"/>
    <w:rsid w:val="00E5206C"/>
    <w:rsid w:val="00E52835"/>
    <w:rsid w:val="00E5385D"/>
    <w:rsid w:val="00E53B5E"/>
    <w:rsid w:val="00E53C4F"/>
    <w:rsid w:val="00E55339"/>
    <w:rsid w:val="00E56510"/>
    <w:rsid w:val="00E567B5"/>
    <w:rsid w:val="00E572E4"/>
    <w:rsid w:val="00E604A7"/>
    <w:rsid w:val="00E60AA2"/>
    <w:rsid w:val="00E6139A"/>
    <w:rsid w:val="00E62185"/>
    <w:rsid w:val="00E623EA"/>
    <w:rsid w:val="00E62482"/>
    <w:rsid w:val="00E64DFD"/>
    <w:rsid w:val="00E65383"/>
    <w:rsid w:val="00E65639"/>
    <w:rsid w:val="00E6601D"/>
    <w:rsid w:val="00E667C2"/>
    <w:rsid w:val="00E66A17"/>
    <w:rsid w:val="00E66A9D"/>
    <w:rsid w:val="00E679DB"/>
    <w:rsid w:val="00E703D4"/>
    <w:rsid w:val="00E7051E"/>
    <w:rsid w:val="00E707B7"/>
    <w:rsid w:val="00E70841"/>
    <w:rsid w:val="00E7218B"/>
    <w:rsid w:val="00E72A68"/>
    <w:rsid w:val="00E72B78"/>
    <w:rsid w:val="00E7300D"/>
    <w:rsid w:val="00E73485"/>
    <w:rsid w:val="00E73C07"/>
    <w:rsid w:val="00E75273"/>
    <w:rsid w:val="00E77713"/>
    <w:rsid w:val="00E77A91"/>
    <w:rsid w:val="00E77E49"/>
    <w:rsid w:val="00E77FA1"/>
    <w:rsid w:val="00E80DC6"/>
    <w:rsid w:val="00E81992"/>
    <w:rsid w:val="00E81A85"/>
    <w:rsid w:val="00E8257E"/>
    <w:rsid w:val="00E83083"/>
    <w:rsid w:val="00E8561C"/>
    <w:rsid w:val="00E857F2"/>
    <w:rsid w:val="00E8600A"/>
    <w:rsid w:val="00E8619C"/>
    <w:rsid w:val="00E8745C"/>
    <w:rsid w:val="00E87862"/>
    <w:rsid w:val="00E90401"/>
    <w:rsid w:val="00E92448"/>
    <w:rsid w:val="00E92522"/>
    <w:rsid w:val="00E92C52"/>
    <w:rsid w:val="00E93070"/>
    <w:rsid w:val="00E931F1"/>
    <w:rsid w:val="00E935D8"/>
    <w:rsid w:val="00E93F5B"/>
    <w:rsid w:val="00E944C6"/>
    <w:rsid w:val="00E9520F"/>
    <w:rsid w:val="00E95A23"/>
    <w:rsid w:val="00E96663"/>
    <w:rsid w:val="00E9690B"/>
    <w:rsid w:val="00E96E18"/>
    <w:rsid w:val="00E97201"/>
    <w:rsid w:val="00EA021F"/>
    <w:rsid w:val="00EA074E"/>
    <w:rsid w:val="00EA1A00"/>
    <w:rsid w:val="00EA35E6"/>
    <w:rsid w:val="00EA3A8D"/>
    <w:rsid w:val="00EA4024"/>
    <w:rsid w:val="00EA4A45"/>
    <w:rsid w:val="00EA4B62"/>
    <w:rsid w:val="00EA4BC8"/>
    <w:rsid w:val="00EA5DC8"/>
    <w:rsid w:val="00EA66B9"/>
    <w:rsid w:val="00EA72AB"/>
    <w:rsid w:val="00EB0CB0"/>
    <w:rsid w:val="00EB1160"/>
    <w:rsid w:val="00EB1541"/>
    <w:rsid w:val="00EB3163"/>
    <w:rsid w:val="00EB39B4"/>
    <w:rsid w:val="00EB40E8"/>
    <w:rsid w:val="00EB55CA"/>
    <w:rsid w:val="00EB68D9"/>
    <w:rsid w:val="00EB68ED"/>
    <w:rsid w:val="00EB6B18"/>
    <w:rsid w:val="00EB74D6"/>
    <w:rsid w:val="00EB76CD"/>
    <w:rsid w:val="00EC04FA"/>
    <w:rsid w:val="00EC0BDD"/>
    <w:rsid w:val="00EC12ED"/>
    <w:rsid w:val="00EC12F2"/>
    <w:rsid w:val="00EC19A9"/>
    <w:rsid w:val="00EC1C3A"/>
    <w:rsid w:val="00EC1EFE"/>
    <w:rsid w:val="00EC2B7F"/>
    <w:rsid w:val="00EC2E51"/>
    <w:rsid w:val="00EC3555"/>
    <w:rsid w:val="00EC40E5"/>
    <w:rsid w:val="00EC4588"/>
    <w:rsid w:val="00EC4E48"/>
    <w:rsid w:val="00EC51ED"/>
    <w:rsid w:val="00EC5ED0"/>
    <w:rsid w:val="00EC62F8"/>
    <w:rsid w:val="00EC6F82"/>
    <w:rsid w:val="00EC70C3"/>
    <w:rsid w:val="00EC759F"/>
    <w:rsid w:val="00EC776B"/>
    <w:rsid w:val="00ED0BAD"/>
    <w:rsid w:val="00ED0F11"/>
    <w:rsid w:val="00ED26D3"/>
    <w:rsid w:val="00ED2B40"/>
    <w:rsid w:val="00ED46DA"/>
    <w:rsid w:val="00ED47A6"/>
    <w:rsid w:val="00ED4A08"/>
    <w:rsid w:val="00ED5191"/>
    <w:rsid w:val="00ED6553"/>
    <w:rsid w:val="00ED710A"/>
    <w:rsid w:val="00ED7487"/>
    <w:rsid w:val="00ED7F0C"/>
    <w:rsid w:val="00EE14C6"/>
    <w:rsid w:val="00EE1CD2"/>
    <w:rsid w:val="00EE1E04"/>
    <w:rsid w:val="00EE2308"/>
    <w:rsid w:val="00EE32F5"/>
    <w:rsid w:val="00EE3508"/>
    <w:rsid w:val="00EE383C"/>
    <w:rsid w:val="00EE4285"/>
    <w:rsid w:val="00EE4C37"/>
    <w:rsid w:val="00EE590D"/>
    <w:rsid w:val="00EE5B22"/>
    <w:rsid w:val="00EE5E1C"/>
    <w:rsid w:val="00EE5E3D"/>
    <w:rsid w:val="00EE5EEC"/>
    <w:rsid w:val="00EE5F64"/>
    <w:rsid w:val="00EE603E"/>
    <w:rsid w:val="00EE631A"/>
    <w:rsid w:val="00EF028A"/>
    <w:rsid w:val="00EF2326"/>
    <w:rsid w:val="00EF4A7A"/>
    <w:rsid w:val="00EF63C4"/>
    <w:rsid w:val="00EF7D8E"/>
    <w:rsid w:val="00EF7F0E"/>
    <w:rsid w:val="00F00844"/>
    <w:rsid w:val="00F0170A"/>
    <w:rsid w:val="00F02889"/>
    <w:rsid w:val="00F029DC"/>
    <w:rsid w:val="00F03000"/>
    <w:rsid w:val="00F030CD"/>
    <w:rsid w:val="00F03322"/>
    <w:rsid w:val="00F035F4"/>
    <w:rsid w:val="00F040BF"/>
    <w:rsid w:val="00F04307"/>
    <w:rsid w:val="00F0466C"/>
    <w:rsid w:val="00F12299"/>
    <w:rsid w:val="00F12DB5"/>
    <w:rsid w:val="00F12E1B"/>
    <w:rsid w:val="00F130E4"/>
    <w:rsid w:val="00F13113"/>
    <w:rsid w:val="00F131CB"/>
    <w:rsid w:val="00F13FB6"/>
    <w:rsid w:val="00F142F4"/>
    <w:rsid w:val="00F160DC"/>
    <w:rsid w:val="00F16484"/>
    <w:rsid w:val="00F16ACF"/>
    <w:rsid w:val="00F20522"/>
    <w:rsid w:val="00F20578"/>
    <w:rsid w:val="00F2159F"/>
    <w:rsid w:val="00F21B77"/>
    <w:rsid w:val="00F21EAE"/>
    <w:rsid w:val="00F22A2B"/>
    <w:rsid w:val="00F23423"/>
    <w:rsid w:val="00F238D4"/>
    <w:rsid w:val="00F23A62"/>
    <w:rsid w:val="00F25526"/>
    <w:rsid w:val="00F25532"/>
    <w:rsid w:val="00F257F3"/>
    <w:rsid w:val="00F26A8C"/>
    <w:rsid w:val="00F310F1"/>
    <w:rsid w:val="00F315FE"/>
    <w:rsid w:val="00F331E7"/>
    <w:rsid w:val="00F34D46"/>
    <w:rsid w:val="00F356A5"/>
    <w:rsid w:val="00F35DDE"/>
    <w:rsid w:val="00F35EF3"/>
    <w:rsid w:val="00F361FF"/>
    <w:rsid w:val="00F40601"/>
    <w:rsid w:val="00F413B0"/>
    <w:rsid w:val="00F41A59"/>
    <w:rsid w:val="00F424F4"/>
    <w:rsid w:val="00F42EAB"/>
    <w:rsid w:val="00F432F5"/>
    <w:rsid w:val="00F44EA5"/>
    <w:rsid w:val="00F45434"/>
    <w:rsid w:val="00F45D44"/>
    <w:rsid w:val="00F475BD"/>
    <w:rsid w:val="00F50165"/>
    <w:rsid w:val="00F50640"/>
    <w:rsid w:val="00F50DC0"/>
    <w:rsid w:val="00F5167C"/>
    <w:rsid w:val="00F516AF"/>
    <w:rsid w:val="00F5190D"/>
    <w:rsid w:val="00F5240B"/>
    <w:rsid w:val="00F52884"/>
    <w:rsid w:val="00F53DBF"/>
    <w:rsid w:val="00F544D4"/>
    <w:rsid w:val="00F54BF8"/>
    <w:rsid w:val="00F54CE2"/>
    <w:rsid w:val="00F54E41"/>
    <w:rsid w:val="00F57108"/>
    <w:rsid w:val="00F57587"/>
    <w:rsid w:val="00F57588"/>
    <w:rsid w:val="00F57E46"/>
    <w:rsid w:val="00F60979"/>
    <w:rsid w:val="00F6136D"/>
    <w:rsid w:val="00F6189F"/>
    <w:rsid w:val="00F62001"/>
    <w:rsid w:val="00F6208E"/>
    <w:rsid w:val="00F62987"/>
    <w:rsid w:val="00F6329F"/>
    <w:rsid w:val="00F63867"/>
    <w:rsid w:val="00F64122"/>
    <w:rsid w:val="00F64C47"/>
    <w:rsid w:val="00F64F3F"/>
    <w:rsid w:val="00F6604C"/>
    <w:rsid w:val="00F71E43"/>
    <w:rsid w:val="00F74F81"/>
    <w:rsid w:val="00F752C8"/>
    <w:rsid w:val="00F7531D"/>
    <w:rsid w:val="00F77A46"/>
    <w:rsid w:val="00F80702"/>
    <w:rsid w:val="00F815C7"/>
    <w:rsid w:val="00F8194C"/>
    <w:rsid w:val="00F81EDE"/>
    <w:rsid w:val="00F82B15"/>
    <w:rsid w:val="00F8308F"/>
    <w:rsid w:val="00F8410B"/>
    <w:rsid w:val="00F84A27"/>
    <w:rsid w:val="00F85078"/>
    <w:rsid w:val="00F85B70"/>
    <w:rsid w:val="00F9087D"/>
    <w:rsid w:val="00F9091A"/>
    <w:rsid w:val="00F92ACD"/>
    <w:rsid w:val="00F93E31"/>
    <w:rsid w:val="00F945C8"/>
    <w:rsid w:val="00F95033"/>
    <w:rsid w:val="00F95BF9"/>
    <w:rsid w:val="00F9646A"/>
    <w:rsid w:val="00F973EC"/>
    <w:rsid w:val="00FA063C"/>
    <w:rsid w:val="00FA0A93"/>
    <w:rsid w:val="00FA0EBF"/>
    <w:rsid w:val="00FA10E6"/>
    <w:rsid w:val="00FA1CB0"/>
    <w:rsid w:val="00FA1DAC"/>
    <w:rsid w:val="00FA275B"/>
    <w:rsid w:val="00FA400F"/>
    <w:rsid w:val="00FA467F"/>
    <w:rsid w:val="00FA59B6"/>
    <w:rsid w:val="00FA5EC1"/>
    <w:rsid w:val="00FA6350"/>
    <w:rsid w:val="00FA6F73"/>
    <w:rsid w:val="00FA714F"/>
    <w:rsid w:val="00FA750F"/>
    <w:rsid w:val="00FA7C5A"/>
    <w:rsid w:val="00FB0286"/>
    <w:rsid w:val="00FB03F5"/>
    <w:rsid w:val="00FB08C3"/>
    <w:rsid w:val="00FB1049"/>
    <w:rsid w:val="00FB1443"/>
    <w:rsid w:val="00FB22A7"/>
    <w:rsid w:val="00FB2C55"/>
    <w:rsid w:val="00FB2D3C"/>
    <w:rsid w:val="00FB372C"/>
    <w:rsid w:val="00FB459C"/>
    <w:rsid w:val="00FB5556"/>
    <w:rsid w:val="00FB7A53"/>
    <w:rsid w:val="00FC1212"/>
    <w:rsid w:val="00FC1A66"/>
    <w:rsid w:val="00FC1C47"/>
    <w:rsid w:val="00FC2D5B"/>
    <w:rsid w:val="00FC30E6"/>
    <w:rsid w:val="00FC3221"/>
    <w:rsid w:val="00FC326A"/>
    <w:rsid w:val="00FC37A0"/>
    <w:rsid w:val="00FC4A27"/>
    <w:rsid w:val="00FC4B82"/>
    <w:rsid w:val="00FC535D"/>
    <w:rsid w:val="00FC5713"/>
    <w:rsid w:val="00FC5CAE"/>
    <w:rsid w:val="00FC63E4"/>
    <w:rsid w:val="00FC657D"/>
    <w:rsid w:val="00FC69E9"/>
    <w:rsid w:val="00FC6A83"/>
    <w:rsid w:val="00FC6E50"/>
    <w:rsid w:val="00FC6E7C"/>
    <w:rsid w:val="00FC6FB4"/>
    <w:rsid w:val="00FC7E5F"/>
    <w:rsid w:val="00FD17A7"/>
    <w:rsid w:val="00FD1FDA"/>
    <w:rsid w:val="00FD20E9"/>
    <w:rsid w:val="00FD3CBE"/>
    <w:rsid w:val="00FD5609"/>
    <w:rsid w:val="00FD5CE8"/>
    <w:rsid w:val="00FD6204"/>
    <w:rsid w:val="00FD7881"/>
    <w:rsid w:val="00FD7A20"/>
    <w:rsid w:val="00FE0BB9"/>
    <w:rsid w:val="00FE0BD5"/>
    <w:rsid w:val="00FE3B35"/>
    <w:rsid w:val="00FE3ED1"/>
    <w:rsid w:val="00FE40B3"/>
    <w:rsid w:val="00FE4189"/>
    <w:rsid w:val="00FE4F37"/>
    <w:rsid w:val="00FE528C"/>
    <w:rsid w:val="00FE6474"/>
    <w:rsid w:val="00FE6E3F"/>
    <w:rsid w:val="00FE7EE3"/>
    <w:rsid w:val="00FF07B4"/>
    <w:rsid w:val="00FF1A48"/>
    <w:rsid w:val="00FF1AF7"/>
    <w:rsid w:val="00FF28AF"/>
    <w:rsid w:val="00FF3474"/>
    <w:rsid w:val="00FF4525"/>
    <w:rsid w:val="00FF5046"/>
    <w:rsid w:val="00FF5852"/>
    <w:rsid w:val="00FF58C0"/>
    <w:rsid w:val="00FF694F"/>
    <w:rsid w:val="00FF6B7C"/>
    <w:rsid w:val="00FF6E3F"/>
    <w:rsid w:val="00FF78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AE38BA"/>
  <w15:chartTrackingRefBased/>
  <w15:docId w15:val="{AE36B86B-DCBC-4C4B-8183-C269E4869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5A23"/>
    <w:pPr>
      <w:ind w:left="720"/>
      <w:contextualSpacing/>
    </w:pPr>
  </w:style>
  <w:style w:type="paragraph" w:styleId="EndnoteText">
    <w:name w:val="endnote text"/>
    <w:basedOn w:val="Normal"/>
    <w:link w:val="EndnoteTextChar"/>
    <w:uiPriority w:val="99"/>
    <w:unhideWhenUsed/>
    <w:rsid w:val="00E95A23"/>
    <w:rPr>
      <w:rFonts w:ascii="Times New Roman" w:eastAsia="Times New Roman" w:hAnsi="Times New Roman" w:cs="Times New Roman"/>
      <w:kern w:val="0"/>
      <w:sz w:val="20"/>
      <w:szCs w:val="20"/>
      <w14:ligatures w14:val="none"/>
    </w:rPr>
  </w:style>
  <w:style w:type="character" w:customStyle="1" w:styleId="EndnoteTextChar">
    <w:name w:val="Endnote Text Char"/>
    <w:basedOn w:val="DefaultParagraphFont"/>
    <w:link w:val="EndnoteText"/>
    <w:uiPriority w:val="99"/>
    <w:rsid w:val="00E95A23"/>
    <w:rPr>
      <w:rFonts w:ascii="Times New Roman" w:eastAsia="Times New Roman"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E95A23"/>
    <w:rPr>
      <w:vertAlign w:val="superscript"/>
    </w:rPr>
  </w:style>
  <w:style w:type="character" w:styleId="Hyperlink">
    <w:name w:val="Hyperlink"/>
    <w:basedOn w:val="DefaultParagraphFont"/>
    <w:uiPriority w:val="99"/>
    <w:unhideWhenUsed/>
    <w:rsid w:val="00E95A23"/>
    <w:rPr>
      <w:color w:val="0000FF"/>
      <w:u w:val="single"/>
    </w:rPr>
  </w:style>
  <w:style w:type="character" w:styleId="UnresolvedMention">
    <w:name w:val="Unresolved Mention"/>
    <w:basedOn w:val="DefaultParagraphFont"/>
    <w:uiPriority w:val="99"/>
    <w:semiHidden/>
    <w:unhideWhenUsed/>
    <w:rsid w:val="00F50DC0"/>
    <w:rPr>
      <w:color w:val="605E5C"/>
      <w:shd w:val="clear" w:color="auto" w:fill="E1DFDD"/>
    </w:rPr>
  </w:style>
  <w:style w:type="character" w:styleId="CommentReference">
    <w:name w:val="annotation reference"/>
    <w:basedOn w:val="DefaultParagraphFont"/>
    <w:uiPriority w:val="99"/>
    <w:semiHidden/>
    <w:unhideWhenUsed/>
    <w:rsid w:val="006D4868"/>
    <w:rPr>
      <w:sz w:val="16"/>
      <w:szCs w:val="16"/>
    </w:rPr>
  </w:style>
  <w:style w:type="paragraph" w:styleId="CommentText">
    <w:name w:val="annotation text"/>
    <w:basedOn w:val="Normal"/>
    <w:link w:val="CommentTextChar"/>
    <w:uiPriority w:val="99"/>
    <w:semiHidden/>
    <w:unhideWhenUsed/>
    <w:rsid w:val="006D4868"/>
    <w:rPr>
      <w:sz w:val="20"/>
      <w:szCs w:val="20"/>
    </w:rPr>
  </w:style>
  <w:style w:type="character" w:customStyle="1" w:styleId="CommentTextChar">
    <w:name w:val="Comment Text Char"/>
    <w:basedOn w:val="DefaultParagraphFont"/>
    <w:link w:val="CommentText"/>
    <w:uiPriority w:val="99"/>
    <w:semiHidden/>
    <w:rsid w:val="006D4868"/>
    <w:rPr>
      <w:sz w:val="20"/>
      <w:szCs w:val="20"/>
    </w:rPr>
  </w:style>
  <w:style w:type="paragraph" w:styleId="CommentSubject">
    <w:name w:val="annotation subject"/>
    <w:basedOn w:val="CommentText"/>
    <w:next w:val="CommentText"/>
    <w:link w:val="CommentSubjectChar"/>
    <w:uiPriority w:val="99"/>
    <w:semiHidden/>
    <w:unhideWhenUsed/>
    <w:rsid w:val="006D4868"/>
    <w:rPr>
      <w:b/>
      <w:bCs/>
    </w:rPr>
  </w:style>
  <w:style w:type="character" w:customStyle="1" w:styleId="CommentSubjectChar">
    <w:name w:val="Comment Subject Char"/>
    <w:basedOn w:val="CommentTextChar"/>
    <w:link w:val="CommentSubject"/>
    <w:uiPriority w:val="99"/>
    <w:semiHidden/>
    <w:rsid w:val="006D4868"/>
    <w:rPr>
      <w:b/>
      <w:bCs/>
      <w:sz w:val="20"/>
      <w:szCs w:val="20"/>
    </w:rPr>
  </w:style>
  <w:style w:type="character" w:customStyle="1" w:styleId="hgkelc">
    <w:name w:val="hgkelc"/>
    <w:basedOn w:val="DefaultParagraphFont"/>
    <w:rsid w:val="009D681E"/>
  </w:style>
  <w:style w:type="table" w:styleId="TableGrid">
    <w:name w:val="Table Grid"/>
    <w:basedOn w:val="TableNormal"/>
    <w:uiPriority w:val="39"/>
    <w:rsid w:val="00AA0E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93F0B"/>
    <w:pPr>
      <w:tabs>
        <w:tab w:val="left" w:pos="380"/>
      </w:tabs>
      <w:spacing w:after="240"/>
      <w:ind w:left="384" w:hanging="384"/>
    </w:pPr>
  </w:style>
  <w:style w:type="paragraph" w:styleId="Revision">
    <w:name w:val="Revision"/>
    <w:hidden/>
    <w:uiPriority w:val="99"/>
    <w:semiHidden/>
    <w:rsid w:val="00C70CF6"/>
  </w:style>
  <w:style w:type="character" w:styleId="PlaceholderText">
    <w:name w:val="Placeholder Text"/>
    <w:basedOn w:val="DefaultParagraphFont"/>
    <w:uiPriority w:val="99"/>
    <w:semiHidden/>
    <w:rsid w:val="00C70CF6"/>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8993544">
      <w:bodyDiv w:val="1"/>
      <w:marLeft w:val="0"/>
      <w:marRight w:val="0"/>
      <w:marTop w:val="0"/>
      <w:marBottom w:val="0"/>
      <w:divBdr>
        <w:top w:val="none" w:sz="0" w:space="0" w:color="auto"/>
        <w:left w:val="none" w:sz="0" w:space="0" w:color="auto"/>
        <w:bottom w:val="none" w:sz="0" w:space="0" w:color="auto"/>
        <w:right w:val="none" w:sz="0" w:space="0" w:color="auto"/>
      </w:divBdr>
      <w:divsChild>
        <w:div w:id="1965499409">
          <w:marLeft w:val="1166"/>
          <w:marRight w:val="0"/>
          <w:marTop w:val="0"/>
          <w:marBottom w:val="0"/>
          <w:divBdr>
            <w:top w:val="none" w:sz="0" w:space="0" w:color="auto"/>
            <w:left w:val="none" w:sz="0" w:space="0" w:color="auto"/>
            <w:bottom w:val="none" w:sz="0" w:space="0" w:color="auto"/>
            <w:right w:val="none" w:sz="0" w:space="0" w:color="auto"/>
          </w:divBdr>
        </w:div>
      </w:divsChild>
    </w:div>
    <w:div w:id="833490138">
      <w:bodyDiv w:val="1"/>
      <w:marLeft w:val="0"/>
      <w:marRight w:val="0"/>
      <w:marTop w:val="0"/>
      <w:marBottom w:val="0"/>
      <w:divBdr>
        <w:top w:val="none" w:sz="0" w:space="0" w:color="auto"/>
        <w:left w:val="none" w:sz="0" w:space="0" w:color="auto"/>
        <w:bottom w:val="none" w:sz="0" w:space="0" w:color="auto"/>
        <w:right w:val="none" w:sz="0" w:space="0" w:color="auto"/>
      </w:divBdr>
      <w:divsChild>
        <w:div w:id="375980601">
          <w:marLeft w:val="0"/>
          <w:marRight w:val="0"/>
          <w:marTop w:val="0"/>
          <w:marBottom w:val="0"/>
          <w:divBdr>
            <w:top w:val="none" w:sz="0" w:space="0" w:color="auto"/>
            <w:left w:val="none" w:sz="0" w:space="0" w:color="auto"/>
            <w:bottom w:val="none" w:sz="0" w:space="0" w:color="auto"/>
            <w:right w:val="none" w:sz="0" w:space="0" w:color="auto"/>
          </w:divBdr>
        </w:div>
        <w:div w:id="957683689">
          <w:marLeft w:val="0"/>
          <w:marRight w:val="0"/>
          <w:marTop w:val="0"/>
          <w:marBottom w:val="0"/>
          <w:divBdr>
            <w:top w:val="none" w:sz="0" w:space="0" w:color="auto"/>
            <w:left w:val="none" w:sz="0" w:space="0" w:color="auto"/>
            <w:bottom w:val="none" w:sz="0" w:space="0" w:color="auto"/>
            <w:right w:val="none" w:sz="0" w:space="0" w:color="auto"/>
          </w:divBdr>
          <w:divsChild>
            <w:div w:id="1272203454">
              <w:marLeft w:val="0"/>
              <w:marRight w:val="0"/>
              <w:marTop w:val="0"/>
              <w:marBottom w:val="0"/>
              <w:divBdr>
                <w:top w:val="none" w:sz="0" w:space="0" w:color="auto"/>
                <w:left w:val="none" w:sz="0" w:space="0" w:color="auto"/>
                <w:bottom w:val="none" w:sz="0" w:space="0" w:color="auto"/>
                <w:right w:val="none" w:sz="0" w:space="0" w:color="auto"/>
              </w:divBdr>
            </w:div>
            <w:div w:id="1018119011">
              <w:marLeft w:val="0"/>
              <w:marRight w:val="0"/>
              <w:marTop w:val="0"/>
              <w:marBottom w:val="0"/>
              <w:divBdr>
                <w:top w:val="none" w:sz="0" w:space="0" w:color="auto"/>
                <w:left w:val="none" w:sz="0" w:space="0" w:color="auto"/>
                <w:bottom w:val="none" w:sz="0" w:space="0" w:color="auto"/>
                <w:right w:val="none" w:sz="0" w:space="0" w:color="auto"/>
              </w:divBdr>
            </w:div>
          </w:divsChild>
        </w:div>
        <w:div w:id="336229887">
          <w:marLeft w:val="0"/>
          <w:marRight w:val="0"/>
          <w:marTop w:val="0"/>
          <w:marBottom w:val="0"/>
          <w:divBdr>
            <w:top w:val="none" w:sz="0" w:space="0" w:color="auto"/>
            <w:left w:val="none" w:sz="0" w:space="0" w:color="auto"/>
            <w:bottom w:val="none" w:sz="0" w:space="0" w:color="auto"/>
            <w:right w:val="none" w:sz="0" w:space="0" w:color="auto"/>
          </w:divBdr>
          <w:divsChild>
            <w:div w:id="802505306">
              <w:marLeft w:val="0"/>
              <w:marRight w:val="0"/>
              <w:marTop w:val="0"/>
              <w:marBottom w:val="0"/>
              <w:divBdr>
                <w:top w:val="none" w:sz="0" w:space="0" w:color="auto"/>
                <w:left w:val="none" w:sz="0" w:space="0" w:color="auto"/>
                <w:bottom w:val="none" w:sz="0" w:space="0" w:color="auto"/>
                <w:right w:val="none" w:sz="0" w:space="0" w:color="auto"/>
              </w:divBdr>
              <w:divsChild>
                <w:div w:id="117403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818416">
          <w:marLeft w:val="0"/>
          <w:marRight w:val="0"/>
          <w:marTop w:val="0"/>
          <w:marBottom w:val="0"/>
          <w:divBdr>
            <w:top w:val="none" w:sz="0" w:space="0" w:color="auto"/>
            <w:left w:val="none" w:sz="0" w:space="0" w:color="auto"/>
            <w:bottom w:val="none" w:sz="0" w:space="0" w:color="auto"/>
            <w:right w:val="none" w:sz="0" w:space="0" w:color="auto"/>
          </w:divBdr>
        </w:div>
      </w:divsChild>
    </w:div>
    <w:div w:id="898633033">
      <w:bodyDiv w:val="1"/>
      <w:marLeft w:val="0"/>
      <w:marRight w:val="0"/>
      <w:marTop w:val="0"/>
      <w:marBottom w:val="0"/>
      <w:divBdr>
        <w:top w:val="none" w:sz="0" w:space="0" w:color="auto"/>
        <w:left w:val="none" w:sz="0" w:space="0" w:color="auto"/>
        <w:bottom w:val="none" w:sz="0" w:space="0" w:color="auto"/>
        <w:right w:val="none" w:sz="0" w:space="0" w:color="auto"/>
      </w:divBdr>
    </w:div>
    <w:div w:id="976564600">
      <w:bodyDiv w:val="1"/>
      <w:marLeft w:val="0"/>
      <w:marRight w:val="0"/>
      <w:marTop w:val="0"/>
      <w:marBottom w:val="0"/>
      <w:divBdr>
        <w:top w:val="none" w:sz="0" w:space="0" w:color="auto"/>
        <w:left w:val="none" w:sz="0" w:space="0" w:color="auto"/>
        <w:bottom w:val="none" w:sz="0" w:space="0" w:color="auto"/>
        <w:right w:val="none" w:sz="0" w:space="0" w:color="auto"/>
      </w:divBdr>
    </w:div>
    <w:div w:id="1196115606">
      <w:bodyDiv w:val="1"/>
      <w:marLeft w:val="0"/>
      <w:marRight w:val="0"/>
      <w:marTop w:val="0"/>
      <w:marBottom w:val="0"/>
      <w:divBdr>
        <w:top w:val="none" w:sz="0" w:space="0" w:color="auto"/>
        <w:left w:val="none" w:sz="0" w:space="0" w:color="auto"/>
        <w:bottom w:val="none" w:sz="0" w:space="0" w:color="auto"/>
        <w:right w:val="none" w:sz="0" w:space="0" w:color="auto"/>
      </w:divBdr>
    </w:div>
    <w:div w:id="1477338514">
      <w:bodyDiv w:val="1"/>
      <w:marLeft w:val="0"/>
      <w:marRight w:val="0"/>
      <w:marTop w:val="0"/>
      <w:marBottom w:val="0"/>
      <w:divBdr>
        <w:top w:val="none" w:sz="0" w:space="0" w:color="auto"/>
        <w:left w:val="none" w:sz="0" w:space="0" w:color="auto"/>
        <w:bottom w:val="none" w:sz="0" w:space="0" w:color="auto"/>
        <w:right w:val="none" w:sz="0" w:space="0" w:color="auto"/>
      </w:divBdr>
      <w:divsChild>
        <w:div w:id="621108693">
          <w:marLeft w:val="1166"/>
          <w:marRight w:val="0"/>
          <w:marTop w:val="0"/>
          <w:marBottom w:val="0"/>
          <w:divBdr>
            <w:top w:val="none" w:sz="0" w:space="0" w:color="auto"/>
            <w:left w:val="none" w:sz="0" w:space="0" w:color="auto"/>
            <w:bottom w:val="none" w:sz="0" w:space="0" w:color="auto"/>
            <w:right w:val="none" w:sz="0" w:space="0" w:color="auto"/>
          </w:divBdr>
        </w:div>
      </w:divsChild>
    </w:div>
    <w:div w:id="1623806431">
      <w:bodyDiv w:val="1"/>
      <w:marLeft w:val="0"/>
      <w:marRight w:val="0"/>
      <w:marTop w:val="0"/>
      <w:marBottom w:val="0"/>
      <w:divBdr>
        <w:top w:val="none" w:sz="0" w:space="0" w:color="auto"/>
        <w:left w:val="none" w:sz="0" w:space="0" w:color="auto"/>
        <w:bottom w:val="none" w:sz="0" w:space="0" w:color="auto"/>
        <w:right w:val="none" w:sz="0" w:space="0" w:color="auto"/>
      </w:divBdr>
    </w:div>
    <w:div w:id="1638294676">
      <w:bodyDiv w:val="1"/>
      <w:marLeft w:val="0"/>
      <w:marRight w:val="0"/>
      <w:marTop w:val="0"/>
      <w:marBottom w:val="0"/>
      <w:divBdr>
        <w:top w:val="none" w:sz="0" w:space="0" w:color="auto"/>
        <w:left w:val="none" w:sz="0" w:space="0" w:color="auto"/>
        <w:bottom w:val="none" w:sz="0" w:space="0" w:color="auto"/>
        <w:right w:val="none" w:sz="0" w:space="0" w:color="auto"/>
      </w:divBdr>
    </w:div>
    <w:div w:id="1858616938">
      <w:bodyDiv w:val="1"/>
      <w:marLeft w:val="0"/>
      <w:marRight w:val="0"/>
      <w:marTop w:val="0"/>
      <w:marBottom w:val="0"/>
      <w:divBdr>
        <w:top w:val="none" w:sz="0" w:space="0" w:color="auto"/>
        <w:left w:val="none" w:sz="0" w:space="0" w:color="auto"/>
        <w:bottom w:val="none" w:sz="0" w:space="0" w:color="auto"/>
        <w:right w:val="none" w:sz="0" w:space="0" w:color="auto"/>
      </w:divBdr>
    </w:div>
    <w:div w:id="2123109873">
      <w:bodyDiv w:val="1"/>
      <w:marLeft w:val="0"/>
      <w:marRight w:val="0"/>
      <w:marTop w:val="0"/>
      <w:marBottom w:val="0"/>
      <w:divBdr>
        <w:top w:val="none" w:sz="0" w:space="0" w:color="auto"/>
        <w:left w:val="none" w:sz="0" w:space="0" w:color="auto"/>
        <w:bottom w:val="none" w:sz="0" w:space="0" w:color="auto"/>
        <w:right w:val="none" w:sz="0" w:space="0" w:color="auto"/>
      </w:divBdr>
      <w:divsChild>
        <w:div w:id="626089846">
          <w:marLeft w:val="0"/>
          <w:marRight w:val="0"/>
          <w:marTop w:val="0"/>
          <w:marBottom w:val="0"/>
          <w:divBdr>
            <w:top w:val="none" w:sz="0" w:space="0" w:color="auto"/>
            <w:left w:val="none" w:sz="0" w:space="0" w:color="auto"/>
            <w:bottom w:val="none" w:sz="0" w:space="0" w:color="auto"/>
            <w:right w:val="none" w:sz="0" w:space="0" w:color="auto"/>
          </w:divBdr>
        </w:div>
        <w:div w:id="240871090">
          <w:marLeft w:val="0"/>
          <w:marRight w:val="0"/>
          <w:marTop w:val="0"/>
          <w:marBottom w:val="0"/>
          <w:divBdr>
            <w:top w:val="none" w:sz="0" w:space="0" w:color="auto"/>
            <w:left w:val="none" w:sz="0" w:space="0" w:color="auto"/>
            <w:bottom w:val="none" w:sz="0" w:space="0" w:color="auto"/>
            <w:right w:val="none" w:sz="0" w:space="0" w:color="auto"/>
          </w:divBdr>
          <w:divsChild>
            <w:div w:id="1613316440">
              <w:marLeft w:val="0"/>
              <w:marRight w:val="0"/>
              <w:marTop w:val="0"/>
              <w:marBottom w:val="0"/>
              <w:divBdr>
                <w:top w:val="none" w:sz="0" w:space="0" w:color="auto"/>
                <w:left w:val="none" w:sz="0" w:space="0" w:color="auto"/>
                <w:bottom w:val="none" w:sz="0" w:space="0" w:color="auto"/>
                <w:right w:val="none" w:sz="0" w:space="0" w:color="auto"/>
              </w:divBdr>
            </w:div>
            <w:div w:id="1572882703">
              <w:marLeft w:val="0"/>
              <w:marRight w:val="0"/>
              <w:marTop w:val="0"/>
              <w:marBottom w:val="0"/>
              <w:divBdr>
                <w:top w:val="none" w:sz="0" w:space="0" w:color="auto"/>
                <w:left w:val="none" w:sz="0" w:space="0" w:color="auto"/>
                <w:bottom w:val="none" w:sz="0" w:space="0" w:color="auto"/>
                <w:right w:val="none" w:sz="0" w:space="0" w:color="auto"/>
              </w:divBdr>
            </w:div>
          </w:divsChild>
        </w:div>
        <w:div w:id="1712414115">
          <w:marLeft w:val="0"/>
          <w:marRight w:val="0"/>
          <w:marTop w:val="0"/>
          <w:marBottom w:val="0"/>
          <w:divBdr>
            <w:top w:val="none" w:sz="0" w:space="0" w:color="auto"/>
            <w:left w:val="none" w:sz="0" w:space="0" w:color="auto"/>
            <w:bottom w:val="none" w:sz="0" w:space="0" w:color="auto"/>
            <w:right w:val="none" w:sz="0" w:space="0" w:color="auto"/>
          </w:divBdr>
          <w:divsChild>
            <w:div w:id="1671830322">
              <w:marLeft w:val="0"/>
              <w:marRight w:val="0"/>
              <w:marTop w:val="0"/>
              <w:marBottom w:val="0"/>
              <w:divBdr>
                <w:top w:val="none" w:sz="0" w:space="0" w:color="auto"/>
                <w:left w:val="none" w:sz="0" w:space="0" w:color="auto"/>
                <w:bottom w:val="none" w:sz="0" w:space="0" w:color="auto"/>
                <w:right w:val="none" w:sz="0" w:space="0" w:color="auto"/>
              </w:divBdr>
              <w:divsChild>
                <w:div w:id="1486435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8347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pnas.org/author-center/submitting-your-manuscript"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hm2913@cumc.columbia.edu"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1DD58-B7F4-8045-837B-5E6CF5000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26</Pages>
  <Words>29228</Words>
  <Characters>166601</Characters>
  <Application>Microsoft Office Word</Application>
  <DocSecurity>0</DocSecurity>
  <Lines>1388</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M</dc:creator>
  <cp:keywords/>
  <dc:description/>
  <cp:lastModifiedBy>Heather M</cp:lastModifiedBy>
  <cp:revision>185</cp:revision>
  <dcterms:created xsi:type="dcterms:W3CDTF">2025-01-08T19:41:00Z</dcterms:created>
  <dcterms:modified xsi:type="dcterms:W3CDTF">2025-01-09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uuRwxeM"/&gt;&lt;style id="http://www.zotero.org/styles/vancouver" locale="en-CA" hasBibliography="1" bibliographyStyleHasBeenSet="1"/&gt;&lt;prefs&gt;&lt;pref name="fieldType" value="Field"/&gt;&lt;/prefs&gt;&lt;/data&gt;</vt:lpwstr>
  </property>
  <property fmtid="{D5CDD505-2E9C-101B-9397-08002B2CF9AE}" pid="3" name="ZOTERO_PREF_2">
    <vt:lpwstr/>
  </property>
</Properties>
</file>